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MON_1746520428"/>
    <w:bookmarkEnd w:id="0"/>
    <w:p w14:paraId="50AD7FD0" w14:textId="4DA3A814" w:rsidR="001E4E0B" w:rsidRDefault="00525421">
      <w:pPr>
        <w:widowControl w:val="0"/>
        <w:spacing w:line="276" w:lineRule="auto"/>
        <w:rPr>
          <w:rFonts w:ascii="Arial" w:eastAsia="Arial" w:hAnsi="Arial" w:cs="Arial"/>
        </w:rPr>
      </w:pPr>
      <w:r>
        <w:rPr>
          <w:rFonts w:ascii="Arial" w:eastAsia="Arial" w:hAnsi="Arial" w:cs="Arial"/>
        </w:rPr>
        <w:object w:dxaOrig="9789" w:dyaOrig="14213" w14:anchorId="02F1A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89.6pt;height:710.6pt" o:ole="">
            <v:imagedata r:id="rId8" o:title=""/>
          </v:shape>
          <o:OLEObject Type="Embed" ProgID="Word.Document.8" ShapeID="_x0000_i1034" DrawAspect="Content" ObjectID="_1831219560" r:id="rId9">
            <o:FieldCodes>\s</o:FieldCodes>
          </o:OLEObject>
        </w:object>
      </w:r>
    </w:p>
    <w:p w14:paraId="729E6951" w14:textId="6CD3B725" w:rsidR="006142EB" w:rsidRDefault="006142EB"/>
    <w:tbl>
      <w:tblPr>
        <w:tblStyle w:val="a"/>
        <w:tblW w:w="8712" w:type="dxa"/>
        <w:tblInd w:w="-115" w:type="dxa"/>
        <w:tblLayout w:type="fixed"/>
        <w:tblLook w:val="0000" w:firstRow="0" w:lastRow="0" w:firstColumn="0" w:lastColumn="0" w:noHBand="0" w:noVBand="0"/>
      </w:tblPr>
      <w:tblGrid>
        <w:gridCol w:w="8712"/>
      </w:tblGrid>
      <w:tr w:rsidR="001E4E0B" w:rsidRPr="006E4D19" w14:paraId="355D6BDD" w14:textId="77777777" w:rsidTr="006F2D3C">
        <w:trPr>
          <w:trHeight w:val="3600"/>
        </w:trPr>
        <w:tc>
          <w:tcPr>
            <w:tcW w:w="8712" w:type="dxa"/>
            <w:shd w:val="clear" w:color="auto" w:fill="auto"/>
            <w:vAlign w:val="center"/>
          </w:tcPr>
          <w:p w14:paraId="7A0448E0" w14:textId="0F34AB5B" w:rsidR="000E1866" w:rsidRDefault="000E1866">
            <w:pPr>
              <w:ind w:firstLine="432"/>
              <w:jc w:val="center"/>
              <w:rPr>
                <w:b/>
                <w:sz w:val="20"/>
                <w:lang w:val="fr-CA"/>
              </w:rPr>
            </w:pPr>
          </w:p>
          <w:p w14:paraId="116CA31A" w14:textId="77777777" w:rsidR="000E1866" w:rsidRDefault="000E1866">
            <w:pPr>
              <w:ind w:firstLine="432"/>
              <w:jc w:val="center"/>
              <w:rPr>
                <w:b/>
                <w:sz w:val="20"/>
                <w:lang w:val="fr-CA"/>
              </w:rPr>
            </w:pPr>
          </w:p>
          <w:p w14:paraId="0FB9DB50" w14:textId="77777777" w:rsidR="000E1866" w:rsidRDefault="000E1866">
            <w:pPr>
              <w:ind w:firstLine="432"/>
              <w:jc w:val="center"/>
              <w:rPr>
                <w:b/>
                <w:sz w:val="20"/>
              </w:rPr>
            </w:pPr>
            <w:r>
              <w:rPr>
                <w:b/>
                <w:sz w:val="20"/>
              </w:rPr>
              <w:t>Canadian Technical Report of Fisheries and Aquatic Sciences</w:t>
            </w:r>
          </w:p>
          <w:p w14:paraId="681F4EBF" w14:textId="77777777" w:rsidR="000E1866" w:rsidRDefault="000E1866">
            <w:pPr>
              <w:spacing w:after="120"/>
              <w:jc w:val="both"/>
              <w:rPr>
                <w:sz w:val="20"/>
              </w:rPr>
            </w:pPr>
          </w:p>
          <w:p w14:paraId="141CE88E" w14:textId="77777777" w:rsidR="000E1866" w:rsidRDefault="000E1866">
            <w:pPr>
              <w:spacing w:after="120"/>
              <w:ind w:firstLine="432"/>
              <w:jc w:val="both"/>
              <w:rPr>
                <w:sz w:val="20"/>
              </w:rPr>
            </w:pPr>
            <w:r>
              <w:rPr>
                <w:sz w:val="20"/>
              </w:rPr>
              <w:t>Technical reports contain scientific and technical information that contributes to existing knowledge but which is not normally appropriate for primary literature.  Technical reports are directed primarily toward a worldwide audience and have an international distribution.  No restriction is placed on subject matter and the series reflects the broad interests and policies of Fisheries and Oceans Canada, namely, fisheries and aquatic sciences.</w:t>
            </w:r>
          </w:p>
          <w:p w14:paraId="34124A08" w14:textId="77777777" w:rsidR="000E1866" w:rsidRDefault="000E1866">
            <w:pPr>
              <w:spacing w:after="120"/>
              <w:ind w:firstLine="432"/>
              <w:jc w:val="both"/>
              <w:rPr>
                <w:sz w:val="20"/>
              </w:rPr>
            </w:pPr>
            <w:r>
              <w:rPr>
                <w:sz w:val="20"/>
              </w:rPr>
              <w:t xml:space="preserve">Technical reports may be cited as full publications.  The correct citation appears above the abstract of each report.  Each report is abstracted in the data base </w:t>
            </w:r>
            <w:r>
              <w:rPr>
                <w:i/>
                <w:sz w:val="20"/>
              </w:rPr>
              <w:t>Aquatic Sciences and Fisheries Abstracts</w:t>
            </w:r>
            <w:r>
              <w:rPr>
                <w:sz w:val="20"/>
              </w:rPr>
              <w:t>.</w:t>
            </w:r>
          </w:p>
          <w:p w14:paraId="3CAEE275" w14:textId="77777777" w:rsidR="000E1866" w:rsidRDefault="000E1866">
            <w:pPr>
              <w:spacing w:after="120"/>
              <w:ind w:firstLine="432"/>
              <w:jc w:val="both"/>
              <w:rPr>
                <w:sz w:val="20"/>
              </w:rPr>
            </w:pPr>
            <w:r>
              <w:rPr>
                <w:sz w:val="20"/>
              </w:rPr>
              <w:t>Technical reports are produced regionally but are numbered nationally.  Requests for individual reports will be filled by the issuing establishment listed on the front cover and title page.</w:t>
            </w:r>
          </w:p>
          <w:p w14:paraId="1C327C45" w14:textId="77777777" w:rsidR="000E1866" w:rsidRPr="00E04930" w:rsidRDefault="000E1866">
            <w:pPr>
              <w:spacing w:after="120"/>
              <w:ind w:firstLine="432"/>
              <w:jc w:val="both"/>
              <w:rPr>
                <w:sz w:val="20"/>
                <w:lang w:val="fr-CA"/>
              </w:rPr>
            </w:pPr>
            <w:r>
              <w:rPr>
                <w:sz w:val="20"/>
              </w:rPr>
              <w:t xml:space="preserve">Numbers 1-456 in this series were issued as Technical Reports of the Fisheries Research Board of Canada.  Numbers 457-714 were issued as Department of the Environment, Fisheries and Marine Service, Research and Development Directorate Technical Reports.  Numbers 715-924 were issued as Department of Fisheries and Environment, Fisheries and Marine Service Technical Reports.  </w:t>
            </w:r>
            <w:r w:rsidRPr="00E04930">
              <w:rPr>
                <w:sz w:val="20"/>
                <w:lang w:val="fr-CA"/>
              </w:rPr>
              <w:t xml:space="preserve">The </w:t>
            </w:r>
            <w:proofErr w:type="spellStart"/>
            <w:r w:rsidRPr="00E04930">
              <w:rPr>
                <w:sz w:val="20"/>
                <w:lang w:val="fr-CA"/>
              </w:rPr>
              <w:t>current</w:t>
            </w:r>
            <w:proofErr w:type="spellEnd"/>
            <w:r w:rsidRPr="00E04930">
              <w:rPr>
                <w:sz w:val="20"/>
                <w:lang w:val="fr-CA"/>
              </w:rPr>
              <w:t xml:space="preserve"> </w:t>
            </w:r>
            <w:proofErr w:type="spellStart"/>
            <w:r w:rsidRPr="00E04930">
              <w:rPr>
                <w:sz w:val="20"/>
                <w:lang w:val="fr-CA"/>
              </w:rPr>
              <w:t>series</w:t>
            </w:r>
            <w:proofErr w:type="spellEnd"/>
            <w:r w:rsidRPr="00E04930">
              <w:rPr>
                <w:sz w:val="20"/>
                <w:lang w:val="fr-CA"/>
              </w:rPr>
              <w:t xml:space="preserve"> </w:t>
            </w:r>
            <w:proofErr w:type="spellStart"/>
            <w:r w:rsidRPr="00E04930">
              <w:rPr>
                <w:sz w:val="20"/>
                <w:lang w:val="fr-CA"/>
              </w:rPr>
              <w:t>name</w:t>
            </w:r>
            <w:proofErr w:type="spellEnd"/>
            <w:r w:rsidRPr="00E04930">
              <w:rPr>
                <w:sz w:val="20"/>
                <w:lang w:val="fr-CA"/>
              </w:rPr>
              <w:t xml:space="preserve"> </w:t>
            </w:r>
            <w:proofErr w:type="spellStart"/>
            <w:r w:rsidRPr="00E04930">
              <w:rPr>
                <w:sz w:val="20"/>
                <w:lang w:val="fr-CA"/>
              </w:rPr>
              <w:t>was</w:t>
            </w:r>
            <w:proofErr w:type="spellEnd"/>
            <w:r w:rsidRPr="00E04930">
              <w:rPr>
                <w:sz w:val="20"/>
                <w:lang w:val="fr-CA"/>
              </w:rPr>
              <w:t xml:space="preserve"> </w:t>
            </w:r>
            <w:proofErr w:type="spellStart"/>
            <w:r w:rsidRPr="00E04930">
              <w:rPr>
                <w:sz w:val="20"/>
                <w:lang w:val="fr-CA"/>
              </w:rPr>
              <w:t>changed</w:t>
            </w:r>
            <w:proofErr w:type="spellEnd"/>
            <w:r w:rsidRPr="00E04930">
              <w:rPr>
                <w:sz w:val="20"/>
                <w:lang w:val="fr-CA"/>
              </w:rPr>
              <w:t xml:space="preserve"> </w:t>
            </w:r>
            <w:proofErr w:type="spellStart"/>
            <w:r w:rsidRPr="00E04930">
              <w:rPr>
                <w:sz w:val="20"/>
                <w:lang w:val="fr-CA"/>
              </w:rPr>
              <w:t>with</w:t>
            </w:r>
            <w:proofErr w:type="spellEnd"/>
            <w:r w:rsidRPr="00E04930">
              <w:rPr>
                <w:sz w:val="20"/>
                <w:lang w:val="fr-CA"/>
              </w:rPr>
              <w:t xml:space="preserve"> report </w:t>
            </w:r>
            <w:proofErr w:type="spellStart"/>
            <w:r w:rsidRPr="00E04930">
              <w:rPr>
                <w:sz w:val="20"/>
                <w:lang w:val="fr-CA"/>
              </w:rPr>
              <w:t>number</w:t>
            </w:r>
            <w:proofErr w:type="spellEnd"/>
            <w:r w:rsidRPr="00E04930">
              <w:rPr>
                <w:sz w:val="20"/>
                <w:lang w:val="fr-CA"/>
              </w:rPr>
              <w:t xml:space="preserve"> 925.</w:t>
            </w:r>
          </w:p>
          <w:p w14:paraId="57D62DC5" w14:textId="77777777" w:rsidR="000E1866" w:rsidRPr="00E04930" w:rsidRDefault="000E1866">
            <w:pPr>
              <w:spacing w:after="120"/>
              <w:ind w:firstLine="432"/>
              <w:jc w:val="both"/>
              <w:rPr>
                <w:sz w:val="20"/>
                <w:lang w:val="fr-CA"/>
              </w:rPr>
            </w:pPr>
          </w:p>
          <w:p w14:paraId="4EA6BC14" w14:textId="77777777" w:rsidR="000E1866" w:rsidRPr="00E04930" w:rsidRDefault="000E1866">
            <w:pPr>
              <w:rPr>
                <w:lang w:val="fr-CA"/>
              </w:rPr>
            </w:pPr>
          </w:p>
          <w:p w14:paraId="6D8A191D" w14:textId="77777777" w:rsidR="000E1866" w:rsidRPr="00E04930" w:rsidRDefault="000E1866">
            <w:pPr>
              <w:rPr>
                <w:lang w:val="fr-CA"/>
              </w:rPr>
            </w:pPr>
          </w:p>
          <w:p w14:paraId="65F2632C" w14:textId="77777777" w:rsidR="000E1866" w:rsidRDefault="000E1866">
            <w:pPr>
              <w:ind w:firstLine="432"/>
              <w:jc w:val="center"/>
              <w:rPr>
                <w:b/>
                <w:sz w:val="20"/>
                <w:lang w:val="fr-CA"/>
              </w:rPr>
            </w:pPr>
            <w:r>
              <w:rPr>
                <w:b/>
                <w:sz w:val="20"/>
                <w:lang w:val="fr-CA"/>
              </w:rPr>
              <w:t>Rapport technique canadien des sciences halieutiques et aquatiques</w:t>
            </w:r>
          </w:p>
          <w:p w14:paraId="1ED36FB8" w14:textId="77777777" w:rsidR="000E1866" w:rsidRDefault="000E1866">
            <w:pPr>
              <w:spacing w:after="120"/>
              <w:jc w:val="both"/>
              <w:rPr>
                <w:sz w:val="20"/>
                <w:lang w:val="fr-CA"/>
              </w:rPr>
            </w:pPr>
          </w:p>
          <w:p w14:paraId="3071AC6D" w14:textId="77777777" w:rsidR="000E1866" w:rsidRDefault="000E1866">
            <w:pPr>
              <w:spacing w:after="120"/>
              <w:ind w:firstLine="432"/>
              <w:jc w:val="both"/>
              <w:rPr>
                <w:sz w:val="20"/>
                <w:lang w:val="fr-CA"/>
              </w:rPr>
            </w:pPr>
            <w:r>
              <w:rPr>
                <w:sz w:val="20"/>
                <w:lang w:val="fr-CA"/>
              </w:rPr>
              <w:t>Les rapports techniques contiennent des renseignements scientifiques et techniques qui constituent une contribution aux connaissances actuelles, mais qui ne sont pas normalement appropriés pour la publication dans un journal scientifique.  Les rapports techniques sont destinés essentiellement à un public international et ils sont distribués à cet échelon.  II n'y a aucune restriction quant au sujet; de fait, la série reflète la vaste gamme des intérêts et des politiques de Pêches et Océans Canada, c'est-à-dire les sciences halieutiques et aquatiques.</w:t>
            </w:r>
          </w:p>
          <w:p w14:paraId="13F0AF7C" w14:textId="77777777" w:rsidR="000E1866" w:rsidRDefault="000E1866">
            <w:pPr>
              <w:spacing w:after="120"/>
              <w:ind w:firstLine="432"/>
              <w:jc w:val="both"/>
              <w:rPr>
                <w:i/>
                <w:sz w:val="20"/>
                <w:lang w:val="fr-CA"/>
              </w:rPr>
            </w:pPr>
            <w:r>
              <w:rPr>
                <w:sz w:val="20"/>
                <w:lang w:val="fr-CA"/>
              </w:rPr>
              <w:t xml:space="preserve">Les rapports techniques peuvent être cités comme des publications à part entière.  Le titre exact figure au-dessus du résumé de chaque rapport.  Les rapports techniques sont résumés dans la base de données  </w:t>
            </w:r>
            <w:r>
              <w:rPr>
                <w:i/>
                <w:sz w:val="20"/>
                <w:lang w:val="fr-CA"/>
              </w:rPr>
              <w:t>Résumés des sciences aquatiques et halieutiques.</w:t>
            </w:r>
          </w:p>
          <w:p w14:paraId="1388F261" w14:textId="77777777" w:rsidR="000E1866" w:rsidRDefault="000E1866">
            <w:pPr>
              <w:spacing w:after="120"/>
              <w:ind w:firstLine="432"/>
              <w:jc w:val="both"/>
              <w:rPr>
                <w:sz w:val="20"/>
                <w:lang w:val="fr-CA"/>
              </w:rPr>
            </w:pPr>
            <w:r>
              <w:rPr>
                <w:sz w:val="20"/>
                <w:lang w:val="fr-CA"/>
              </w:rPr>
              <w:t>Les rapports techniques sont produits à l'échelon régional, mais numérotés à l'échelon national.  Les demandes de rapports seront satisfaites par l'établissement auteur dont le nom figure sur la couverture et la page du titre.</w:t>
            </w:r>
          </w:p>
          <w:p w14:paraId="07C72DE9" w14:textId="77777777" w:rsidR="000E1866" w:rsidRDefault="000E1866">
            <w:pPr>
              <w:spacing w:after="120"/>
              <w:ind w:firstLine="432"/>
              <w:jc w:val="both"/>
              <w:rPr>
                <w:sz w:val="20"/>
                <w:lang w:val="fr-CA"/>
              </w:rPr>
            </w:pPr>
            <w:r>
              <w:rPr>
                <w:sz w:val="20"/>
                <w:lang w:val="fr-CA"/>
              </w:rPr>
              <w:t>Les numéros 1 à 456 de cette série ont été publiés à titre de Rapports techniques de l'Office des recherches sur les pêcheries du Canada.  Les numéros 457 à 714 sont parus à titre de Rapports techniques de la Direction générale de la recherche et du développe</w:t>
            </w:r>
            <w:r>
              <w:rPr>
                <w:sz w:val="20"/>
                <w:lang w:val="fr-CA"/>
              </w:rPr>
              <w:softHyphen/>
              <w:t>ment, Service des pêches et de la mer, ministère de l'Environnement.  Les numéros 715 à 924 ont été publiés à titre de Rapports techniques du Service des pêches et de la mer, ministère des Pêches et de l'Environnement.  Le nom actuel de la série a été établi lors de la parution du numéro 925.</w:t>
            </w:r>
          </w:p>
          <w:p w14:paraId="7F38FFBC" w14:textId="77777777" w:rsidR="000E1866" w:rsidRDefault="000E1866">
            <w:pPr>
              <w:spacing w:after="120"/>
              <w:ind w:firstLine="432"/>
              <w:jc w:val="both"/>
              <w:rPr>
                <w:sz w:val="20"/>
                <w:lang w:val="fr-CA"/>
              </w:rPr>
            </w:pPr>
          </w:p>
          <w:p w14:paraId="48B7C310" w14:textId="77777777" w:rsidR="000E1866" w:rsidRPr="00E04930" w:rsidRDefault="000E1866">
            <w:pPr>
              <w:rPr>
                <w:lang w:val="fr-CA"/>
              </w:rPr>
            </w:pPr>
          </w:p>
          <w:p w14:paraId="71322E64" w14:textId="77777777" w:rsidR="000E1866" w:rsidRPr="00805918" w:rsidRDefault="000E1866">
            <w:pPr>
              <w:spacing w:before="240" w:line="480" w:lineRule="auto"/>
              <w:rPr>
                <w:rFonts w:ascii="Arial" w:eastAsia="Arial" w:hAnsi="Arial" w:cs="Arial"/>
                <w:b/>
                <w:sz w:val="36"/>
                <w:szCs w:val="36"/>
                <w:lang w:val="fr-CA"/>
              </w:rPr>
            </w:pPr>
          </w:p>
          <w:p w14:paraId="2B0D3956" w14:textId="35FAD602" w:rsidR="001E4E0B" w:rsidRPr="00805918" w:rsidRDefault="001E4E0B">
            <w:pPr>
              <w:spacing w:before="240" w:line="480" w:lineRule="auto"/>
              <w:rPr>
                <w:rFonts w:ascii="Arial" w:eastAsia="Arial" w:hAnsi="Arial" w:cs="Arial"/>
                <w:sz w:val="36"/>
                <w:szCs w:val="36"/>
                <w:lang w:val="fr-CA"/>
              </w:rPr>
            </w:pPr>
          </w:p>
        </w:tc>
      </w:tr>
    </w:tbl>
    <w:p w14:paraId="5A86DDC3" w14:textId="77777777" w:rsidR="00311C91" w:rsidRPr="00805918" w:rsidRDefault="00311C91" w:rsidP="0017056D">
      <w:pPr>
        <w:pStyle w:val="BodyText"/>
        <w:spacing w:before="76" w:line="261" w:lineRule="auto"/>
        <w:ind w:left="3043" w:right="3041"/>
        <w:jc w:val="center"/>
        <w:rPr>
          <w:lang w:val="fr-CA"/>
        </w:rPr>
        <w:sectPr w:rsidR="00311C91" w:rsidRPr="00805918" w:rsidSect="008E550D">
          <w:headerReference w:type="even" r:id="rId10"/>
          <w:headerReference w:type="default" r:id="rId11"/>
          <w:footerReference w:type="default" r:id="rId12"/>
          <w:headerReference w:type="first" r:id="rId13"/>
          <w:type w:val="continuous"/>
          <w:pgSz w:w="11909" w:h="16834"/>
          <w:pgMar w:top="1440" w:right="1440" w:bottom="1440" w:left="1440" w:header="720" w:footer="720" w:gutter="0"/>
          <w:pgNumType w:fmt="lowerRoman" w:start="1"/>
          <w:cols w:space="720"/>
          <w:titlePg/>
          <w:docGrid w:linePitch="299"/>
        </w:sectPr>
      </w:pPr>
      <w:bookmarkStart w:id="1" w:name="kix.pvg8k44x65na" w:colFirst="0" w:colLast="0"/>
      <w:bookmarkEnd w:id="1"/>
    </w:p>
    <w:p w14:paraId="15170AB3" w14:textId="255CF18B" w:rsidR="0017056D" w:rsidRPr="00F57D54" w:rsidRDefault="0017056D" w:rsidP="009935ED">
      <w:pPr>
        <w:pStyle w:val="BodyText"/>
        <w:ind w:left="3043" w:right="3041"/>
        <w:jc w:val="center"/>
        <w:rPr>
          <w:rFonts w:cs="Arial"/>
        </w:rPr>
      </w:pPr>
      <w:r>
        <w:lastRenderedPageBreak/>
        <w:t>Canadian Technical Report of</w:t>
      </w:r>
      <w:r>
        <w:rPr>
          <w:spacing w:val="1"/>
        </w:rPr>
        <w:t xml:space="preserve"> </w:t>
      </w:r>
      <w:r w:rsidRPr="00F57D54">
        <w:rPr>
          <w:rFonts w:cs="Arial"/>
        </w:rPr>
        <w:t>Fisheries</w:t>
      </w:r>
      <w:r w:rsidRPr="00F57D54">
        <w:rPr>
          <w:rFonts w:cs="Arial"/>
          <w:spacing w:val="-9"/>
        </w:rPr>
        <w:t xml:space="preserve"> </w:t>
      </w:r>
      <w:r w:rsidRPr="00F57D54">
        <w:rPr>
          <w:rFonts w:cs="Arial"/>
        </w:rPr>
        <w:t>and</w:t>
      </w:r>
      <w:r w:rsidRPr="00F57D54">
        <w:rPr>
          <w:rFonts w:cs="Arial"/>
          <w:spacing w:val="-9"/>
        </w:rPr>
        <w:t xml:space="preserve"> </w:t>
      </w:r>
      <w:r w:rsidRPr="00F57D54">
        <w:rPr>
          <w:rFonts w:cs="Arial"/>
        </w:rPr>
        <w:t>Aquatic</w:t>
      </w:r>
      <w:r w:rsidRPr="00F57D54">
        <w:rPr>
          <w:rFonts w:cs="Arial"/>
          <w:spacing w:val="-9"/>
        </w:rPr>
        <w:t xml:space="preserve"> </w:t>
      </w:r>
      <w:r w:rsidRPr="00F57D54">
        <w:rPr>
          <w:rFonts w:cs="Arial"/>
        </w:rPr>
        <w:t>Sciences</w:t>
      </w:r>
      <w:r w:rsidRPr="00F57D54">
        <w:rPr>
          <w:rFonts w:cs="Arial"/>
          <w:spacing w:val="-8"/>
        </w:rPr>
        <w:t xml:space="preserve"> </w:t>
      </w:r>
      <w:r w:rsidRPr="00F57D54">
        <w:rPr>
          <w:rFonts w:cs="Arial"/>
          <w:color w:val="FF0000"/>
        </w:rPr>
        <w:t>####</w:t>
      </w:r>
    </w:p>
    <w:p w14:paraId="4D993690" w14:textId="77777777" w:rsidR="0017056D" w:rsidRPr="00C3061F" w:rsidRDefault="0017056D" w:rsidP="00C3061F">
      <w:pPr>
        <w:pStyle w:val="BodyText"/>
        <w:rPr>
          <w:rFonts w:cs="Arial"/>
        </w:rPr>
      </w:pPr>
    </w:p>
    <w:p w14:paraId="09CF1F1D" w14:textId="2911305B" w:rsidR="0017056D" w:rsidRPr="00F57D54" w:rsidRDefault="0017056D" w:rsidP="009935ED">
      <w:pPr>
        <w:pStyle w:val="BodyText"/>
        <w:ind w:left="275" w:right="275"/>
        <w:jc w:val="center"/>
        <w:rPr>
          <w:rFonts w:cs="Arial"/>
        </w:rPr>
      </w:pPr>
      <w:r w:rsidRPr="00F57D54">
        <w:rPr>
          <w:rFonts w:cs="Arial"/>
        </w:rPr>
        <w:t>202</w:t>
      </w:r>
      <w:r w:rsidR="008E550D">
        <w:rPr>
          <w:rFonts w:cs="Arial"/>
        </w:rPr>
        <w:t>6</w:t>
      </w:r>
    </w:p>
    <w:p w14:paraId="3588F871" w14:textId="77777777" w:rsidR="0017056D" w:rsidRPr="00C3061F" w:rsidRDefault="0017056D" w:rsidP="00C3061F">
      <w:pPr>
        <w:pStyle w:val="BodyText"/>
        <w:rPr>
          <w:rFonts w:cs="Arial"/>
        </w:rPr>
      </w:pPr>
    </w:p>
    <w:p w14:paraId="1BA2A742" w14:textId="22AC6CDB" w:rsidR="0017056D" w:rsidRDefault="00525421" w:rsidP="00525421">
      <w:pPr>
        <w:pStyle w:val="BodyText"/>
        <w:jc w:val="center"/>
        <w:rPr>
          <w:rFonts w:cs="Arial"/>
          <w:caps/>
          <w:spacing w:val="-2"/>
        </w:rPr>
      </w:pPr>
      <w:r w:rsidRPr="00525421">
        <w:rPr>
          <w:rFonts w:cs="Arial"/>
          <w:caps/>
          <w:spacing w:val="-2"/>
        </w:rPr>
        <w:t>Comparing the ecology of hatchery- and natural-origin San Juan Chinook from freshwater outmigration to marine entry</w:t>
      </w:r>
    </w:p>
    <w:p w14:paraId="1044FF23" w14:textId="77777777" w:rsidR="00525421" w:rsidRPr="00525421" w:rsidRDefault="00525421" w:rsidP="00525421">
      <w:pPr>
        <w:pStyle w:val="BodyText"/>
        <w:jc w:val="center"/>
        <w:rPr>
          <w:rFonts w:cs="Arial"/>
          <w:caps/>
        </w:rPr>
      </w:pPr>
    </w:p>
    <w:p w14:paraId="49F759E8" w14:textId="68240B22" w:rsidR="0017056D" w:rsidRPr="00F57D54" w:rsidRDefault="0017056D" w:rsidP="009935ED">
      <w:pPr>
        <w:pStyle w:val="BodyText"/>
        <w:ind w:left="280" w:right="275"/>
        <w:jc w:val="center"/>
        <w:rPr>
          <w:rFonts w:cs="Arial"/>
        </w:rPr>
      </w:pPr>
      <w:r w:rsidRPr="00F57D54">
        <w:rPr>
          <w:rFonts w:cs="Arial"/>
        </w:rPr>
        <w:t>by</w:t>
      </w:r>
    </w:p>
    <w:p w14:paraId="0FF1781D" w14:textId="77777777" w:rsidR="0017056D" w:rsidRPr="00F57D54" w:rsidRDefault="0017056D" w:rsidP="00C3061F">
      <w:pPr>
        <w:pStyle w:val="BodyText"/>
        <w:rPr>
          <w:rFonts w:cs="Arial"/>
          <w:sz w:val="26"/>
        </w:rPr>
      </w:pPr>
    </w:p>
    <w:p w14:paraId="4CE4F0DB" w14:textId="0CAE2115" w:rsidR="0017056D" w:rsidRPr="00220519" w:rsidRDefault="008E550D" w:rsidP="00C3061F">
      <w:pPr>
        <w:pStyle w:val="BodyText"/>
        <w:jc w:val="center"/>
        <w:rPr>
          <w:rFonts w:cs="Arial"/>
          <w:sz w:val="28"/>
        </w:rPr>
      </w:pPr>
      <w:r w:rsidRPr="008E550D">
        <w:rPr>
          <w:rFonts w:cs="Arial"/>
          <w:color w:val="000000"/>
          <w:shd w:val="clear" w:color="auto" w:fill="FFFFFF"/>
        </w:rPr>
        <w:t>Katie H. Davidson</w:t>
      </w:r>
      <w:r w:rsidR="004633A2" w:rsidRPr="008E550D">
        <w:rPr>
          <w:rFonts w:cs="Arial"/>
          <w:color w:val="000000"/>
          <w:shd w:val="clear" w:color="auto" w:fill="FFFFFF"/>
          <w:vertAlign w:val="superscript"/>
        </w:rPr>
        <w:t>1</w:t>
      </w:r>
      <w:r w:rsidRPr="008E550D">
        <w:rPr>
          <w:rFonts w:cs="Arial"/>
          <w:color w:val="000000"/>
          <w:shd w:val="clear" w:color="auto" w:fill="FFFFFF"/>
          <w:vertAlign w:val="superscript"/>
        </w:rPr>
        <w:t>*</w:t>
      </w:r>
      <w:r w:rsidR="004633A2" w:rsidRPr="008E550D">
        <w:rPr>
          <w:rFonts w:cs="Arial"/>
          <w:color w:val="000000"/>
          <w:shd w:val="clear" w:color="auto" w:fill="FFFFFF"/>
        </w:rPr>
        <w:t xml:space="preserve">, </w:t>
      </w:r>
      <w:r w:rsidRPr="008E550D">
        <w:rPr>
          <w:rFonts w:cs="Arial"/>
          <w:color w:val="000000"/>
          <w:shd w:val="clear" w:color="auto" w:fill="FFFFFF"/>
        </w:rPr>
        <w:t>Jonathan Archambault</w:t>
      </w:r>
      <w:r w:rsidRPr="008E550D">
        <w:rPr>
          <w:rFonts w:cs="Arial"/>
          <w:color w:val="000000"/>
          <w:shd w:val="clear" w:color="auto" w:fill="FFFFFF"/>
          <w:vertAlign w:val="superscript"/>
        </w:rPr>
        <w:t>1</w:t>
      </w:r>
      <w:r w:rsidR="004D21CD" w:rsidRPr="008E550D">
        <w:rPr>
          <w:rFonts w:cs="Arial"/>
          <w:color w:val="000000"/>
          <w:shd w:val="clear" w:color="auto" w:fill="FFFFFF"/>
        </w:rPr>
        <w:t xml:space="preserve">, </w:t>
      </w:r>
      <w:r w:rsidR="00572858" w:rsidRPr="008E550D">
        <w:rPr>
          <w:rFonts w:cs="Arial"/>
          <w:color w:val="000000"/>
          <w:shd w:val="clear" w:color="auto" w:fill="FFFFFF"/>
        </w:rPr>
        <w:t>Jessy Bokvist</w:t>
      </w:r>
      <w:r w:rsidR="00572858" w:rsidRPr="008E550D">
        <w:rPr>
          <w:rFonts w:cs="Arial"/>
          <w:color w:val="000000"/>
          <w:shd w:val="clear" w:color="auto" w:fill="FFFFFF"/>
          <w:vertAlign w:val="superscript"/>
        </w:rPr>
        <w:t>1</w:t>
      </w:r>
      <w:r w:rsidR="00572858" w:rsidRPr="008E550D">
        <w:rPr>
          <w:rFonts w:cs="Arial"/>
          <w:color w:val="000000"/>
          <w:shd w:val="clear" w:color="auto" w:fill="FFFFFF"/>
        </w:rPr>
        <w:t xml:space="preserve">, </w:t>
      </w:r>
      <w:r w:rsidRPr="008E550D">
        <w:rPr>
          <w:rFonts w:cs="Arial"/>
          <w:color w:val="000000"/>
          <w:shd w:val="clear" w:color="auto" w:fill="FFFFFF"/>
        </w:rPr>
        <w:t>David Burt</w:t>
      </w:r>
      <w:r w:rsidRPr="008E550D">
        <w:rPr>
          <w:rFonts w:cs="Arial"/>
          <w:color w:val="000000"/>
          <w:shd w:val="clear" w:color="auto" w:fill="FFFFFF"/>
          <w:vertAlign w:val="superscript"/>
        </w:rPr>
        <w:t>2</w:t>
      </w:r>
      <w:r w:rsidR="004633A2" w:rsidRPr="008E550D">
        <w:rPr>
          <w:rFonts w:cs="Arial"/>
          <w:color w:val="000000"/>
          <w:shd w:val="clear" w:color="auto" w:fill="FFFFFF"/>
        </w:rPr>
        <w:t>,</w:t>
      </w:r>
      <w:r w:rsidR="00572858">
        <w:rPr>
          <w:rFonts w:cs="Arial"/>
          <w:color w:val="000000"/>
          <w:shd w:val="clear" w:color="auto" w:fill="FFFFFF"/>
        </w:rPr>
        <w:t xml:space="preserve"> </w:t>
      </w:r>
      <w:r w:rsidR="00572858" w:rsidRPr="00572858">
        <w:rPr>
          <w:rFonts w:cs="Arial"/>
          <w:color w:val="000000"/>
          <w:highlight w:val="yellow"/>
          <w:shd w:val="clear" w:color="auto" w:fill="FFFFFF"/>
        </w:rPr>
        <w:t>Nicole LaForge</w:t>
      </w:r>
      <w:r w:rsidR="00572858" w:rsidRPr="00572858">
        <w:rPr>
          <w:rFonts w:cs="Arial"/>
          <w:color w:val="000000"/>
          <w:highlight w:val="yellow"/>
          <w:shd w:val="clear" w:color="auto" w:fill="FFFFFF"/>
          <w:vertAlign w:val="superscript"/>
        </w:rPr>
        <w:t>4</w:t>
      </w:r>
      <w:r w:rsidR="00572858" w:rsidRPr="00572858">
        <w:rPr>
          <w:rFonts w:cs="Arial"/>
          <w:color w:val="000000"/>
          <w:highlight w:val="yellow"/>
          <w:shd w:val="clear" w:color="auto" w:fill="FFFFFF"/>
        </w:rPr>
        <w:t>, Micah Quidazzi</w:t>
      </w:r>
      <w:r w:rsidR="00572858" w:rsidRPr="00572858">
        <w:rPr>
          <w:rFonts w:cs="Arial"/>
          <w:color w:val="000000"/>
          <w:highlight w:val="yellow"/>
          <w:shd w:val="clear" w:color="auto" w:fill="FFFFFF"/>
          <w:vertAlign w:val="superscript"/>
        </w:rPr>
        <w:t>4</w:t>
      </w:r>
      <w:r w:rsidR="00572858">
        <w:rPr>
          <w:rFonts w:cs="Arial"/>
          <w:color w:val="000000"/>
          <w:shd w:val="clear" w:color="auto" w:fill="FFFFFF"/>
        </w:rPr>
        <w:t>,</w:t>
      </w:r>
      <w:r w:rsidR="004633A2" w:rsidRPr="008E550D">
        <w:rPr>
          <w:rFonts w:cs="Arial"/>
          <w:color w:val="000000"/>
          <w:shd w:val="clear" w:color="auto" w:fill="FFFFFF"/>
        </w:rPr>
        <w:t xml:space="preserve"> </w:t>
      </w:r>
      <w:r w:rsidRPr="00525421">
        <w:rPr>
          <w:rFonts w:cs="Arial"/>
          <w:color w:val="000000"/>
          <w:highlight w:val="yellow"/>
          <w:shd w:val="clear" w:color="auto" w:fill="FFFFFF"/>
        </w:rPr>
        <w:t>Wilf Luedke</w:t>
      </w:r>
      <w:r w:rsidRPr="00525421">
        <w:rPr>
          <w:rFonts w:cs="Arial"/>
          <w:color w:val="000000"/>
          <w:highlight w:val="yellow"/>
          <w:shd w:val="clear" w:color="auto" w:fill="FFFFFF"/>
          <w:vertAlign w:val="superscript"/>
        </w:rPr>
        <w:t>1</w:t>
      </w:r>
      <w:r w:rsidRPr="00525421">
        <w:rPr>
          <w:rFonts w:cs="Arial"/>
          <w:color w:val="000000"/>
          <w:highlight w:val="yellow"/>
          <w:shd w:val="clear" w:color="auto" w:fill="FFFFFF"/>
        </w:rPr>
        <w:t>,</w:t>
      </w:r>
      <w:r>
        <w:rPr>
          <w:rFonts w:cs="Arial"/>
          <w:color w:val="000000"/>
          <w:shd w:val="clear" w:color="auto" w:fill="FFFFFF"/>
        </w:rPr>
        <w:t xml:space="preserve"> Pacheedaht First Nation Fisheries </w:t>
      </w:r>
      <w:r w:rsidR="00220519">
        <w:rPr>
          <w:rFonts w:cs="Arial"/>
          <w:color w:val="000000"/>
          <w:shd w:val="clear" w:color="auto" w:fill="FFFFFF"/>
        </w:rPr>
        <w:t>Team</w:t>
      </w:r>
      <w:r>
        <w:rPr>
          <w:rFonts w:cs="Arial"/>
          <w:color w:val="000000"/>
          <w:shd w:val="clear" w:color="auto" w:fill="FFFFFF"/>
          <w:vertAlign w:val="superscript"/>
        </w:rPr>
        <w:t>3</w:t>
      </w:r>
    </w:p>
    <w:p w14:paraId="006FBCB5" w14:textId="77777777" w:rsidR="0017056D" w:rsidRPr="00C3061F" w:rsidRDefault="0017056D" w:rsidP="009935ED">
      <w:pPr>
        <w:pStyle w:val="BodyText"/>
        <w:rPr>
          <w:rFonts w:cs="Arial"/>
        </w:rPr>
      </w:pPr>
    </w:p>
    <w:p w14:paraId="5E44A970" w14:textId="7644CE5B" w:rsidR="003E537A" w:rsidRPr="008E550D" w:rsidRDefault="003E537A" w:rsidP="009935ED">
      <w:pPr>
        <w:pStyle w:val="BodyText"/>
        <w:ind w:left="275" w:right="275"/>
        <w:jc w:val="center"/>
        <w:rPr>
          <w:rFonts w:cs="Arial"/>
        </w:rPr>
      </w:pPr>
      <w:r w:rsidRPr="008E550D">
        <w:rPr>
          <w:rFonts w:cs="Arial"/>
          <w:position w:val="8"/>
          <w:sz w:val="16"/>
        </w:rPr>
        <w:t>1</w:t>
      </w:r>
      <w:r w:rsidR="008E550D" w:rsidRPr="008E550D">
        <w:rPr>
          <w:rFonts w:cs="Arial"/>
        </w:rPr>
        <w:t xml:space="preserve"> South Coast Salmon Stock Assessment, </w:t>
      </w:r>
    </w:p>
    <w:p w14:paraId="78B97A29" w14:textId="30F86613" w:rsidR="00FD2D85" w:rsidRPr="008E550D" w:rsidRDefault="008E550D" w:rsidP="009935ED">
      <w:pPr>
        <w:pStyle w:val="BodyText"/>
        <w:ind w:left="2054" w:right="2052"/>
        <w:jc w:val="center"/>
        <w:rPr>
          <w:rFonts w:cs="Arial"/>
        </w:rPr>
      </w:pPr>
      <w:r w:rsidRPr="008E550D">
        <w:rPr>
          <w:rFonts w:cs="Arial"/>
        </w:rPr>
        <w:t>500-65 Front St</w:t>
      </w:r>
      <w:r w:rsidR="003B536F" w:rsidRPr="008E550D">
        <w:rPr>
          <w:rFonts w:cs="Arial"/>
        </w:rPr>
        <w:t>,</w:t>
      </w:r>
      <w:r w:rsidR="003E537A" w:rsidRPr="008E550D">
        <w:rPr>
          <w:rFonts w:cs="Arial"/>
          <w:spacing w:val="-56"/>
        </w:rPr>
        <w:t xml:space="preserve">         </w:t>
      </w:r>
      <w:r w:rsidRPr="008E550D">
        <w:rPr>
          <w:rFonts w:cs="Arial"/>
        </w:rPr>
        <w:t>Nanaimo</w:t>
      </w:r>
      <w:r w:rsidR="003E537A" w:rsidRPr="008E550D">
        <w:rPr>
          <w:rFonts w:cs="Arial"/>
          <w:spacing w:val="-1"/>
        </w:rPr>
        <w:t xml:space="preserve"> </w:t>
      </w:r>
    </w:p>
    <w:p w14:paraId="1132A084" w14:textId="6AAED151" w:rsidR="003E537A" w:rsidRDefault="008E550D" w:rsidP="009935ED">
      <w:pPr>
        <w:pStyle w:val="BodyText"/>
        <w:ind w:left="2054" w:right="2052"/>
        <w:jc w:val="center"/>
        <w:rPr>
          <w:rFonts w:cs="Arial"/>
        </w:rPr>
      </w:pPr>
      <w:r w:rsidRPr="008E550D">
        <w:rPr>
          <w:rFonts w:cs="Arial"/>
        </w:rPr>
        <w:t>British Columbia</w:t>
      </w:r>
      <w:r w:rsidR="00FD2D85" w:rsidRPr="008E550D">
        <w:rPr>
          <w:rFonts w:cs="Arial"/>
        </w:rPr>
        <w:t xml:space="preserve"> </w:t>
      </w:r>
      <w:r w:rsidRPr="008E550D">
        <w:rPr>
          <w:rFonts w:cs="Arial"/>
        </w:rPr>
        <w:t>V9R 5H9</w:t>
      </w:r>
    </w:p>
    <w:p w14:paraId="58FDDCD3" w14:textId="7249AA8C" w:rsidR="008E550D" w:rsidRPr="008E550D" w:rsidRDefault="008E550D" w:rsidP="008E550D">
      <w:pPr>
        <w:pStyle w:val="BodyText"/>
        <w:ind w:left="1726" w:right="1724"/>
        <w:jc w:val="center"/>
        <w:rPr>
          <w:rFonts w:cs="Arial"/>
        </w:rPr>
      </w:pPr>
      <w:r w:rsidRPr="008E550D">
        <w:rPr>
          <w:rFonts w:cs="Arial"/>
          <w:vertAlign w:val="superscript"/>
        </w:rPr>
        <w:t xml:space="preserve">2 </w:t>
      </w:r>
      <w:r w:rsidRPr="008E550D">
        <w:rPr>
          <w:rFonts w:cs="Arial"/>
        </w:rPr>
        <w:t>D. Burt and Associates</w:t>
      </w:r>
    </w:p>
    <w:p w14:paraId="1E0D6BD6" w14:textId="3A314D6D" w:rsidR="008E550D" w:rsidRPr="008E550D" w:rsidRDefault="008E550D" w:rsidP="008E550D">
      <w:pPr>
        <w:pStyle w:val="BodyText"/>
        <w:ind w:left="1726" w:right="1724"/>
        <w:jc w:val="center"/>
        <w:rPr>
          <w:rFonts w:cs="Arial"/>
        </w:rPr>
      </w:pPr>
      <w:r w:rsidRPr="008E550D">
        <w:rPr>
          <w:rFonts w:cs="Arial"/>
        </w:rPr>
        <w:t>2245 Ashlee Road, Nanaimo</w:t>
      </w:r>
    </w:p>
    <w:p w14:paraId="03EEBAC6" w14:textId="3A8AD8C8" w:rsidR="008E550D" w:rsidRPr="008E550D" w:rsidRDefault="008E550D" w:rsidP="008E550D">
      <w:pPr>
        <w:pStyle w:val="BodyText"/>
        <w:ind w:left="1726" w:right="1724"/>
        <w:jc w:val="center"/>
        <w:rPr>
          <w:rFonts w:cs="Arial"/>
        </w:rPr>
      </w:pPr>
      <w:r w:rsidRPr="008E550D">
        <w:rPr>
          <w:rFonts w:cs="Arial"/>
        </w:rPr>
        <w:t>British Columbia V9R 6T5</w:t>
      </w:r>
    </w:p>
    <w:p w14:paraId="59A71DBB" w14:textId="181861D7" w:rsidR="0017056D" w:rsidRPr="008E550D" w:rsidRDefault="008E550D" w:rsidP="009935ED">
      <w:pPr>
        <w:pStyle w:val="BodyText"/>
        <w:ind w:left="276" w:right="275"/>
        <w:jc w:val="center"/>
        <w:rPr>
          <w:rFonts w:cs="Arial"/>
        </w:rPr>
      </w:pPr>
      <w:r>
        <w:rPr>
          <w:rFonts w:cs="Arial"/>
          <w:position w:val="8"/>
          <w:sz w:val="16"/>
        </w:rPr>
        <w:t>3</w:t>
      </w:r>
      <w:r w:rsidRPr="008E550D">
        <w:rPr>
          <w:rFonts w:cs="Arial"/>
          <w:position w:val="8"/>
          <w:sz w:val="16"/>
        </w:rPr>
        <w:t xml:space="preserve"> </w:t>
      </w:r>
      <w:r w:rsidRPr="008E550D">
        <w:rPr>
          <w:rFonts w:cs="Arial"/>
        </w:rPr>
        <w:t>Pacheedaht First Nation</w:t>
      </w:r>
    </w:p>
    <w:p w14:paraId="667E3A8D" w14:textId="1493007A" w:rsidR="00AB6F5F" w:rsidRPr="008E550D" w:rsidRDefault="008E550D" w:rsidP="009935ED">
      <w:pPr>
        <w:pStyle w:val="BodyText"/>
        <w:ind w:left="1726" w:right="1724"/>
        <w:jc w:val="center"/>
      </w:pPr>
      <w:r>
        <w:t xml:space="preserve">Box 170, </w:t>
      </w:r>
      <w:r w:rsidRPr="008E550D">
        <w:t xml:space="preserve">350 </w:t>
      </w:r>
      <w:proofErr w:type="spellStart"/>
      <w:r w:rsidRPr="008E550D">
        <w:t>Kalaid</w:t>
      </w:r>
      <w:proofErr w:type="spellEnd"/>
      <w:r w:rsidRPr="008E550D">
        <w:t xml:space="preserve"> Drive, Port Renfrew</w:t>
      </w:r>
    </w:p>
    <w:p w14:paraId="530A6282" w14:textId="0C3571DB" w:rsidR="0005391F" w:rsidRDefault="008E550D" w:rsidP="009935ED">
      <w:pPr>
        <w:pStyle w:val="BodyText"/>
        <w:ind w:left="1726" w:right="1724"/>
        <w:jc w:val="center"/>
      </w:pPr>
      <w:r w:rsidRPr="008E550D">
        <w:t>British Columbia</w:t>
      </w:r>
      <w:r w:rsidR="0005391F" w:rsidRPr="008E550D">
        <w:t xml:space="preserve"> </w:t>
      </w:r>
      <w:r w:rsidRPr="008E550D">
        <w:t>V0S 1K0</w:t>
      </w:r>
    </w:p>
    <w:p w14:paraId="6F03D43D" w14:textId="7666A03C" w:rsidR="00572858" w:rsidRPr="008E550D" w:rsidRDefault="00572858" w:rsidP="009935ED">
      <w:pPr>
        <w:pStyle w:val="BodyText"/>
        <w:ind w:left="1726" w:right="1724"/>
        <w:jc w:val="center"/>
      </w:pPr>
      <w:r w:rsidRPr="00572858">
        <w:rPr>
          <w:highlight w:val="yellow"/>
          <w:vertAlign w:val="superscript"/>
        </w:rPr>
        <w:t>4</w:t>
      </w:r>
      <w:r w:rsidRPr="00572858">
        <w:rPr>
          <w:highlight w:val="yellow"/>
        </w:rPr>
        <w:t xml:space="preserve"> IOS?</w:t>
      </w:r>
    </w:p>
    <w:p w14:paraId="32666091" w14:textId="77777777" w:rsidR="00C3061F" w:rsidRDefault="00C3061F" w:rsidP="009935ED">
      <w:pPr>
        <w:pStyle w:val="BodyText"/>
        <w:ind w:left="1726" w:right="1724"/>
        <w:jc w:val="center"/>
        <w:rPr>
          <w:rFonts w:cs="Arial"/>
        </w:rPr>
      </w:pPr>
    </w:p>
    <w:p w14:paraId="6CEE2753" w14:textId="01642F29" w:rsidR="00842B36" w:rsidRPr="009935ED" w:rsidRDefault="00842B36" w:rsidP="009935ED">
      <w:pPr>
        <w:jc w:val="center"/>
        <w:rPr>
          <w:rFonts w:ascii="Arial" w:hAnsi="Arial" w:cs="Arial"/>
        </w:rPr>
      </w:pPr>
      <w:r w:rsidRPr="009935ED">
        <w:rPr>
          <w:rFonts w:ascii="Arial" w:hAnsi="Arial" w:cs="Arial"/>
        </w:rPr>
        <w:t>*Correspondin</w:t>
      </w:r>
      <w:r w:rsidR="00C3061F" w:rsidRPr="009935ED">
        <w:rPr>
          <w:rFonts w:ascii="Arial" w:hAnsi="Arial" w:cs="Arial"/>
        </w:rPr>
        <w:t xml:space="preserve">g </w:t>
      </w:r>
      <w:r w:rsidR="009935ED">
        <w:rPr>
          <w:rFonts w:ascii="Arial" w:hAnsi="Arial" w:cs="Arial"/>
        </w:rPr>
        <w:t>author. E</w:t>
      </w:r>
      <w:r w:rsidR="00C3061F" w:rsidRPr="009935ED">
        <w:rPr>
          <w:rFonts w:ascii="Arial" w:hAnsi="Arial" w:cs="Arial"/>
        </w:rPr>
        <w:t xml:space="preserve">mail: </w:t>
      </w:r>
      <w:r w:rsidR="008E550D">
        <w:rPr>
          <w:rFonts w:ascii="Arial" w:hAnsi="Arial" w:cs="Arial"/>
        </w:rPr>
        <w:t>katie.davidson</w:t>
      </w:r>
      <w:r w:rsidR="00C3061F" w:rsidRPr="009935ED">
        <w:rPr>
          <w:rFonts w:ascii="Arial" w:hAnsi="Arial" w:cs="Arial"/>
        </w:rPr>
        <w:t>@dfo-mpo.gc.ca</w:t>
      </w:r>
    </w:p>
    <w:p w14:paraId="3ED545F2" w14:textId="77777777" w:rsidR="00D41CB2" w:rsidRPr="00F57D54" w:rsidRDefault="00D41CB2">
      <w:pPr>
        <w:spacing w:line="360" w:lineRule="auto"/>
        <w:rPr>
          <w:rFonts w:ascii="Arial" w:hAnsi="Arial" w:cs="Arial"/>
          <w:b/>
        </w:rPr>
      </w:pPr>
    </w:p>
    <w:p w14:paraId="3BE0817C" w14:textId="77777777" w:rsidR="003B7FCC" w:rsidRPr="00F57D54" w:rsidRDefault="003B7FCC" w:rsidP="003B7FCC">
      <w:pPr>
        <w:pStyle w:val="BodyText"/>
        <w:rPr>
          <w:rFonts w:cs="Arial"/>
          <w:sz w:val="20"/>
        </w:rPr>
      </w:pPr>
    </w:p>
    <w:p w14:paraId="2ED43B54" w14:textId="77777777" w:rsidR="003B7FCC" w:rsidRPr="00F57D54" w:rsidRDefault="003B7FCC" w:rsidP="003B7FCC">
      <w:pPr>
        <w:pStyle w:val="BodyText"/>
        <w:rPr>
          <w:rFonts w:cs="Arial"/>
          <w:sz w:val="20"/>
        </w:rPr>
      </w:pPr>
    </w:p>
    <w:p w14:paraId="1EF4D1B8" w14:textId="77777777" w:rsidR="003B7FCC" w:rsidRPr="00F57D54" w:rsidRDefault="003B7FCC" w:rsidP="003B7FCC">
      <w:pPr>
        <w:pStyle w:val="BodyText"/>
        <w:rPr>
          <w:rFonts w:cs="Arial"/>
          <w:sz w:val="20"/>
        </w:rPr>
      </w:pPr>
    </w:p>
    <w:p w14:paraId="311E4F45" w14:textId="77777777" w:rsidR="003B7FCC" w:rsidRPr="00F57D54" w:rsidRDefault="003B7FCC" w:rsidP="003B7FCC">
      <w:pPr>
        <w:pStyle w:val="BodyText"/>
        <w:rPr>
          <w:rFonts w:cs="Arial"/>
          <w:sz w:val="20"/>
        </w:rPr>
      </w:pPr>
    </w:p>
    <w:p w14:paraId="72D3D238" w14:textId="77777777" w:rsidR="003B7FCC" w:rsidRPr="00F57D54" w:rsidRDefault="003B7FCC" w:rsidP="003B7FCC">
      <w:pPr>
        <w:pStyle w:val="BodyText"/>
        <w:rPr>
          <w:rFonts w:cs="Arial"/>
          <w:sz w:val="20"/>
        </w:rPr>
      </w:pPr>
    </w:p>
    <w:p w14:paraId="4334AB79" w14:textId="77777777" w:rsidR="003B7FCC" w:rsidRPr="00F57D54" w:rsidRDefault="003B7FCC" w:rsidP="003B7FCC">
      <w:pPr>
        <w:pStyle w:val="BodyText"/>
        <w:rPr>
          <w:rFonts w:cs="Arial"/>
          <w:sz w:val="20"/>
        </w:rPr>
      </w:pPr>
    </w:p>
    <w:p w14:paraId="56A327FB" w14:textId="77777777" w:rsidR="003B7FCC" w:rsidRPr="00F57D54" w:rsidRDefault="003B7FCC" w:rsidP="003B7FCC">
      <w:pPr>
        <w:pStyle w:val="BodyText"/>
        <w:rPr>
          <w:rFonts w:cs="Arial"/>
          <w:sz w:val="20"/>
        </w:rPr>
      </w:pPr>
    </w:p>
    <w:p w14:paraId="4C41BF05" w14:textId="77777777" w:rsidR="003B7FCC" w:rsidRPr="00F57D54" w:rsidRDefault="003B7FCC" w:rsidP="003B7FCC">
      <w:pPr>
        <w:pStyle w:val="BodyText"/>
        <w:rPr>
          <w:rFonts w:cs="Arial"/>
          <w:sz w:val="20"/>
        </w:rPr>
      </w:pPr>
    </w:p>
    <w:p w14:paraId="1149FFCE" w14:textId="77777777" w:rsidR="003B7FCC" w:rsidRPr="00F57D54" w:rsidRDefault="003B7FCC" w:rsidP="003B7FCC">
      <w:pPr>
        <w:pStyle w:val="BodyText"/>
        <w:rPr>
          <w:rFonts w:cs="Arial"/>
          <w:sz w:val="20"/>
        </w:rPr>
      </w:pPr>
    </w:p>
    <w:p w14:paraId="5EE74545" w14:textId="77777777" w:rsidR="003B7FCC" w:rsidRPr="00F57D54" w:rsidRDefault="003B7FCC" w:rsidP="003B7FCC">
      <w:pPr>
        <w:pStyle w:val="BodyText"/>
        <w:rPr>
          <w:rFonts w:cs="Arial"/>
          <w:sz w:val="20"/>
        </w:rPr>
      </w:pPr>
    </w:p>
    <w:p w14:paraId="69595430" w14:textId="77777777" w:rsidR="003B7FCC" w:rsidRPr="00F57D54" w:rsidRDefault="003B7FCC" w:rsidP="003B7FCC">
      <w:pPr>
        <w:pStyle w:val="BodyText"/>
        <w:rPr>
          <w:rFonts w:cs="Arial"/>
          <w:sz w:val="20"/>
        </w:rPr>
      </w:pPr>
    </w:p>
    <w:p w14:paraId="22FF9366" w14:textId="77777777" w:rsidR="003B7FCC" w:rsidRPr="00F57D54" w:rsidRDefault="003B7FCC" w:rsidP="003B7FCC">
      <w:pPr>
        <w:pStyle w:val="BodyText"/>
        <w:rPr>
          <w:rFonts w:cs="Arial"/>
          <w:sz w:val="20"/>
        </w:rPr>
      </w:pPr>
    </w:p>
    <w:p w14:paraId="41C6815A" w14:textId="77777777" w:rsidR="003B7FCC" w:rsidRPr="00F57D54" w:rsidRDefault="003B7FCC" w:rsidP="003B7FCC">
      <w:pPr>
        <w:pStyle w:val="BodyText"/>
        <w:rPr>
          <w:rFonts w:cs="Arial"/>
          <w:sz w:val="20"/>
        </w:rPr>
      </w:pPr>
    </w:p>
    <w:p w14:paraId="775D369A" w14:textId="77777777" w:rsidR="003B7FCC" w:rsidRPr="00F57D54" w:rsidRDefault="003B7FCC" w:rsidP="003B7FCC">
      <w:pPr>
        <w:pStyle w:val="BodyText"/>
        <w:rPr>
          <w:rFonts w:cs="Arial"/>
          <w:sz w:val="20"/>
        </w:rPr>
      </w:pPr>
    </w:p>
    <w:p w14:paraId="4E04BB23" w14:textId="77777777" w:rsidR="003B7FCC" w:rsidRPr="00F57D54" w:rsidRDefault="003B7FCC" w:rsidP="003B7FCC">
      <w:pPr>
        <w:pStyle w:val="BodyText"/>
        <w:rPr>
          <w:rFonts w:cs="Arial"/>
          <w:sz w:val="20"/>
        </w:rPr>
      </w:pPr>
    </w:p>
    <w:p w14:paraId="268C1E09" w14:textId="77777777" w:rsidR="003B7FCC" w:rsidRPr="00F57D54" w:rsidRDefault="003B7FCC" w:rsidP="003B7FCC">
      <w:pPr>
        <w:pStyle w:val="BodyText"/>
        <w:rPr>
          <w:rFonts w:cs="Arial"/>
          <w:sz w:val="20"/>
        </w:rPr>
      </w:pPr>
    </w:p>
    <w:p w14:paraId="6868FD75" w14:textId="77777777" w:rsidR="003B7FCC" w:rsidRPr="00F57D54" w:rsidRDefault="003B7FCC" w:rsidP="003B7FCC">
      <w:pPr>
        <w:pStyle w:val="BodyText"/>
        <w:rPr>
          <w:rFonts w:cs="Arial"/>
          <w:sz w:val="20"/>
        </w:rPr>
      </w:pPr>
    </w:p>
    <w:p w14:paraId="1ED06891" w14:textId="77777777" w:rsidR="003B7FCC" w:rsidRPr="00F57D54" w:rsidRDefault="003B7FCC" w:rsidP="003B7FCC">
      <w:pPr>
        <w:pStyle w:val="BodyText"/>
        <w:rPr>
          <w:rFonts w:cs="Arial"/>
          <w:sz w:val="20"/>
        </w:rPr>
      </w:pPr>
    </w:p>
    <w:p w14:paraId="3C484E34" w14:textId="77777777" w:rsidR="003B7FCC" w:rsidRPr="00F57D54" w:rsidRDefault="003B7FCC" w:rsidP="003B7FCC">
      <w:pPr>
        <w:pStyle w:val="BodyText"/>
        <w:rPr>
          <w:rFonts w:cs="Arial"/>
          <w:sz w:val="20"/>
        </w:rPr>
      </w:pPr>
    </w:p>
    <w:p w14:paraId="3CECFE54" w14:textId="77777777" w:rsidR="003B7FCC" w:rsidRPr="00F57D54" w:rsidRDefault="003B7FCC" w:rsidP="003B7FCC">
      <w:pPr>
        <w:pStyle w:val="BodyText"/>
        <w:rPr>
          <w:rFonts w:cs="Arial"/>
          <w:sz w:val="20"/>
        </w:rPr>
      </w:pPr>
    </w:p>
    <w:p w14:paraId="6AE5A365" w14:textId="77777777" w:rsidR="003B7FCC" w:rsidRPr="00F57D54" w:rsidRDefault="003B7FCC" w:rsidP="003B7FCC">
      <w:pPr>
        <w:pStyle w:val="BodyText"/>
        <w:rPr>
          <w:rFonts w:cs="Arial"/>
          <w:sz w:val="20"/>
        </w:rPr>
      </w:pPr>
    </w:p>
    <w:p w14:paraId="06BA5374" w14:textId="77777777" w:rsidR="003B7FCC" w:rsidRPr="00F57D54" w:rsidRDefault="003B7FCC" w:rsidP="003B7FCC">
      <w:pPr>
        <w:pStyle w:val="BodyText"/>
        <w:rPr>
          <w:rFonts w:cs="Arial"/>
          <w:sz w:val="20"/>
        </w:rPr>
      </w:pPr>
    </w:p>
    <w:p w14:paraId="35204310" w14:textId="77777777" w:rsidR="003B7FCC" w:rsidRPr="00F57D54" w:rsidRDefault="003B7FCC" w:rsidP="003B7FCC">
      <w:pPr>
        <w:pStyle w:val="BodyText"/>
        <w:rPr>
          <w:rFonts w:cs="Arial"/>
          <w:sz w:val="20"/>
        </w:rPr>
      </w:pPr>
    </w:p>
    <w:p w14:paraId="31B97FF3" w14:textId="77777777" w:rsidR="003B7FCC" w:rsidRPr="00F57D54" w:rsidRDefault="003B7FCC" w:rsidP="003B7FCC">
      <w:pPr>
        <w:pStyle w:val="BodyText"/>
        <w:rPr>
          <w:rFonts w:cs="Arial"/>
          <w:sz w:val="20"/>
        </w:rPr>
      </w:pPr>
    </w:p>
    <w:p w14:paraId="346E5D87" w14:textId="77777777" w:rsidR="003B7FCC" w:rsidRPr="00F57D54" w:rsidRDefault="003B7FCC" w:rsidP="003B7FCC">
      <w:pPr>
        <w:pStyle w:val="BodyText"/>
        <w:rPr>
          <w:rFonts w:cs="Arial"/>
          <w:sz w:val="20"/>
        </w:rPr>
      </w:pPr>
    </w:p>
    <w:p w14:paraId="0906CC21" w14:textId="77777777" w:rsidR="003B7FCC" w:rsidRPr="00F57D54" w:rsidRDefault="003B7FCC" w:rsidP="003B7FCC">
      <w:pPr>
        <w:pStyle w:val="BodyText"/>
        <w:rPr>
          <w:rFonts w:cs="Arial"/>
          <w:sz w:val="20"/>
        </w:rPr>
      </w:pPr>
    </w:p>
    <w:p w14:paraId="64D1B76C" w14:textId="77777777" w:rsidR="003B7FCC" w:rsidRPr="00F57D54" w:rsidRDefault="003B7FCC" w:rsidP="003B7FCC">
      <w:pPr>
        <w:pStyle w:val="BodyText"/>
        <w:rPr>
          <w:rFonts w:cs="Arial"/>
          <w:sz w:val="20"/>
        </w:rPr>
      </w:pPr>
    </w:p>
    <w:p w14:paraId="5C76953B" w14:textId="77777777" w:rsidR="003B7FCC" w:rsidRPr="00F57D54" w:rsidRDefault="003B7FCC" w:rsidP="003B7FCC">
      <w:pPr>
        <w:pStyle w:val="BodyText"/>
        <w:rPr>
          <w:rFonts w:cs="Arial"/>
          <w:sz w:val="20"/>
        </w:rPr>
      </w:pPr>
    </w:p>
    <w:p w14:paraId="4C47E0F5" w14:textId="77777777" w:rsidR="003B7FCC" w:rsidRPr="00F57D54" w:rsidRDefault="003B7FCC" w:rsidP="003B7FCC">
      <w:pPr>
        <w:pStyle w:val="BodyText"/>
        <w:rPr>
          <w:rFonts w:cs="Arial"/>
          <w:sz w:val="20"/>
        </w:rPr>
      </w:pPr>
    </w:p>
    <w:p w14:paraId="7C8DFFC0" w14:textId="77777777" w:rsidR="003B7FCC" w:rsidRPr="00F57D54" w:rsidRDefault="003B7FCC" w:rsidP="003B7FCC">
      <w:pPr>
        <w:pStyle w:val="BodyText"/>
        <w:rPr>
          <w:rFonts w:cs="Arial"/>
          <w:sz w:val="20"/>
        </w:rPr>
      </w:pPr>
    </w:p>
    <w:p w14:paraId="6E996667" w14:textId="77777777" w:rsidR="003B7FCC" w:rsidRPr="00F57D54" w:rsidRDefault="003B7FCC" w:rsidP="003B7FCC">
      <w:pPr>
        <w:pStyle w:val="BodyText"/>
        <w:rPr>
          <w:rFonts w:cs="Arial"/>
          <w:sz w:val="20"/>
        </w:rPr>
      </w:pPr>
    </w:p>
    <w:p w14:paraId="0DFA6ECA" w14:textId="77777777" w:rsidR="003B7FCC" w:rsidRPr="00F57D54" w:rsidRDefault="003B7FCC" w:rsidP="003B7FCC">
      <w:pPr>
        <w:pStyle w:val="BodyText"/>
        <w:rPr>
          <w:rFonts w:cs="Arial"/>
          <w:sz w:val="20"/>
        </w:rPr>
      </w:pPr>
    </w:p>
    <w:p w14:paraId="5B78E81D" w14:textId="77777777" w:rsidR="003B7FCC" w:rsidRPr="00F57D54" w:rsidRDefault="003B7FCC" w:rsidP="003B7FCC">
      <w:pPr>
        <w:pStyle w:val="BodyText"/>
        <w:rPr>
          <w:rFonts w:cs="Arial"/>
          <w:sz w:val="20"/>
        </w:rPr>
      </w:pPr>
    </w:p>
    <w:p w14:paraId="486D8B3C" w14:textId="77777777" w:rsidR="003B7FCC" w:rsidRPr="00F57D54" w:rsidRDefault="003B7FCC" w:rsidP="003B7FCC">
      <w:pPr>
        <w:pStyle w:val="BodyText"/>
        <w:rPr>
          <w:rFonts w:cs="Arial"/>
          <w:sz w:val="20"/>
        </w:rPr>
      </w:pPr>
    </w:p>
    <w:p w14:paraId="2D834973" w14:textId="77777777" w:rsidR="003B7FCC" w:rsidRPr="00F57D54" w:rsidRDefault="003B7FCC" w:rsidP="003B7FCC">
      <w:pPr>
        <w:pStyle w:val="BodyText"/>
        <w:rPr>
          <w:rFonts w:cs="Arial"/>
          <w:sz w:val="20"/>
        </w:rPr>
      </w:pPr>
    </w:p>
    <w:p w14:paraId="20A593A6" w14:textId="77777777" w:rsidR="003B7FCC" w:rsidRPr="00F57D54" w:rsidRDefault="003B7FCC" w:rsidP="003B7FCC">
      <w:pPr>
        <w:pStyle w:val="BodyText"/>
        <w:rPr>
          <w:rFonts w:cs="Arial"/>
          <w:sz w:val="20"/>
        </w:rPr>
      </w:pPr>
    </w:p>
    <w:p w14:paraId="0B1E1D1A" w14:textId="77777777" w:rsidR="003B7FCC" w:rsidRPr="00F57D54" w:rsidRDefault="003B7FCC" w:rsidP="003B7FCC">
      <w:pPr>
        <w:pStyle w:val="BodyText"/>
        <w:rPr>
          <w:rFonts w:cs="Arial"/>
          <w:sz w:val="20"/>
        </w:rPr>
      </w:pPr>
    </w:p>
    <w:p w14:paraId="1D4F2119" w14:textId="77777777" w:rsidR="003B7FCC" w:rsidRPr="00F57D54" w:rsidRDefault="003B7FCC" w:rsidP="003B7FCC">
      <w:pPr>
        <w:pStyle w:val="BodyText"/>
        <w:rPr>
          <w:rFonts w:cs="Arial"/>
          <w:sz w:val="20"/>
        </w:rPr>
      </w:pPr>
    </w:p>
    <w:p w14:paraId="571A802B" w14:textId="18704292" w:rsidR="003B7FCC" w:rsidRDefault="003B7FCC" w:rsidP="003B7FCC">
      <w:pPr>
        <w:pStyle w:val="BodyText"/>
        <w:spacing w:before="4"/>
        <w:rPr>
          <w:rFonts w:cs="Arial"/>
          <w:sz w:val="27"/>
        </w:rPr>
      </w:pPr>
    </w:p>
    <w:p w14:paraId="25B690C4" w14:textId="42B2FDC3" w:rsidR="006F2D3C" w:rsidRDefault="006F2D3C" w:rsidP="003B7FCC">
      <w:pPr>
        <w:pStyle w:val="BodyText"/>
        <w:spacing w:before="4"/>
        <w:rPr>
          <w:rFonts w:cs="Arial"/>
          <w:sz w:val="27"/>
        </w:rPr>
      </w:pPr>
    </w:p>
    <w:p w14:paraId="2AA96611" w14:textId="77777777" w:rsidR="006F2D3C" w:rsidRPr="00F57D54" w:rsidRDefault="006F2D3C" w:rsidP="003B7FCC">
      <w:pPr>
        <w:pStyle w:val="BodyText"/>
        <w:spacing w:before="4"/>
        <w:rPr>
          <w:rFonts w:cs="Arial"/>
          <w:sz w:val="27"/>
        </w:rPr>
      </w:pPr>
    </w:p>
    <w:p w14:paraId="2EB3E10A" w14:textId="4340D711" w:rsidR="003B7FCC" w:rsidRPr="00F57D54" w:rsidRDefault="003B7FCC" w:rsidP="003B7FCC">
      <w:pPr>
        <w:pStyle w:val="BodyText"/>
        <w:spacing w:before="105"/>
        <w:ind w:left="275" w:right="275"/>
        <w:jc w:val="center"/>
        <w:rPr>
          <w:rFonts w:cs="Arial"/>
        </w:rPr>
      </w:pPr>
      <w:r w:rsidRPr="00F57D54">
        <w:rPr>
          <w:rFonts w:cs="Arial"/>
        </w:rPr>
        <w:t>©</w:t>
      </w:r>
      <w:r w:rsidRPr="00F57D54">
        <w:rPr>
          <w:rFonts w:cs="Arial"/>
          <w:spacing w:val="-3"/>
        </w:rPr>
        <w:t xml:space="preserve"> </w:t>
      </w:r>
      <w:r w:rsidR="00334EC1">
        <w:rPr>
          <w:rFonts w:cs="Arial"/>
        </w:rPr>
        <w:t>His</w:t>
      </w:r>
      <w:r w:rsidR="00334EC1" w:rsidRPr="00F57D54">
        <w:rPr>
          <w:rFonts w:cs="Arial"/>
          <w:spacing w:val="-2"/>
        </w:rPr>
        <w:t xml:space="preserve"> </w:t>
      </w:r>
      <w:r w:rsidRPr="00F57D54">
        <w:rPr>
          <w:rFonts w:cs="Arial"/>
        </w:rPr>
        <w:t>Majesty</w:t>
      </w:r>
      <w:r w:rsidRPr="00F57D54">
        <w:rPr>
          <w:rFonts w:cs="Arial"/>
          <w:spacing w:val="-2"/>
        </w:rPr>
        <w:t xml:space="preserve"> </w:t>
      </w:r>
      <w:r w:rsidRPr="00F57D54">
        <w:rPr>
          <w:rFonts w:cs="Arial"/>
        </w:rPr>
        <w:t>the</w:t>
      </w:r>
      <w:r w:rsidRPr="00F57D54">
        <w:rPr>
          <w:rFonts w:cs="Arial"/>
          <w:spacing w:val="-2"/>
        </w:rPr>
        <w:t xml:space="preserve"> </w:t>
      </w:r>
      <w:r w:rsidR="00334EC1">
        <w:rPr>
          <w:rFonts w:cs="Arial"/>
        </w:rPr>
        <w:t>King</w:t>
      </w:r>
      <w:r w:rsidR="00334EC1" w:rsidRPr="00F57D54">
        <w:rPr>
          <w:rFonts w:cs="Arial"/>
          <w:spacing w:val="-2"/>
        </w:rPr>
        <w:t xml:space="preserve"> </w:t>
      </w:r>
      <w:r w:rsidRPr="00F57D54">
        <w:rPr>
          <w:rFonts w:cs="Arial"/>
        </w:rPr>
        <w:t>in</w:t>
      </w:r>
      <w:r w:rsidRPr="00F57D54">
        <w:rPr>
          <w:rFonts w:cs="Arial"/>
          <w:spacing w:val="-2"/>
        </w:rPr>
        <w:t xml:space="preserve"> </w:t>
      </w:r>
      <w:r w:rsidRPr="00F57D54">
        <w:rPr>
          <w:rFonts w:cs="Arial"/>
        </w:rPr>
        <w:t>Right</w:t>
      </w:r>
      <w:r w:rsidRPr="00F57D54">
        <w:rPr>
          <w:rFonts w:cs="Arial"/>
          <w:spacing w:val="-2"/>
        </w:rPr>
        <w:t xml:space="preserve"> </w:t>
      </w:r>
      <w:r w:rsidRPr="00F57D54">
        <w:rPr>
          <w:rFonts w:cs="Arial"/>
        </w:rPr>
        <w:t>of</w:t>
      </w:r>
      <w:r w:rsidRPr="00F57D54">
        <w:rPr>
          <w:rFonts w:cs="Arial"/>
          <w:spacing w:val="-2"/>
        </w:rPr>
        <w:t xml:space="preserve"> </w:t>
      </w:r>
      <w:r w:rsidRPr="00F57D54">
        <w:rPr>
          <w:rFonts w:cs="Arial"/>
        </w:rPr>
        <w:t>Canada,</w:t>
      </w:r>
      <w:r w:rsidRPr="00F57D54">
        <w:rPr>
          <w:rFonts w:cs="Arial"/>
          <w:spacing w:val="-2"/>
        </w:rPr>
        <w:t xml:space="preserve"> </w:t>
      </w:r>
      <w:r w:rsidRPr="00F57D54">
        <w:rPr>
          <w:rFonts w:cs="Arial"/>
        </w:rPr>
        <w:t>202</w:t>
      </w:r>
      <w:r w:rsidR="008E550D">
        <w:rPr>
          <w:rFonts w:cs="Arial"/>
        </w:rPr>
        <w:t>6</w:t>
      </w:r>
    </w:p>
    <w:p w14:paraId="45CD1A4B" w14:textId="0E762362" w:rsidR="003B7FCC" w:rsidRPr="00F57D54" w:rsidRDefault="003B7FCC" w:rsidP="003B7FCC">
      <w:pPr>
        <w:pStyle w:val="BodyText"/>
        <w:tabs>
          <w:tab w:val="left" w:pos="3039"/>
          <w:tab w:val="left" w:pos="5755"/>
        </w:tabs>
        <w:spacing w:before="22"/>
        <w:jc w:val="center"/>
        <w:rPr>
          <w:rFonts w:cs="Arial"/>
        </w:rPr>
      </w:pPr>
      <w:r w:rsidRPr="00F57D54">
        <w:rPr>
          <w:rFonts w:cs="Arial"/>
        </w:rPr>
        <w:t>Cat.</w:t>
      </w:r>
      <w:r w:rsidRPr="00F57D54">
        <w:rPr>
          <w:rFonts w:cs="Arial"/>
          <w:spacing w:val="7"/>
        </w:rPr>
        <w:t xml:space="preserve"> </w:t>
      </w:r>
      <w:r w:rsidRPr="00F57D54">
        <w:rPr>
          <w:rFonts w:cs="Arial"/>
        </w:rPr>
        <w:t>No.</w:t>
      </w:r>
      <w:r w:rsidRPr="00F57D54">
        <w:rPr>
          <w:rFonts w:cs="Arial"/>
          <w:spacing w:val="8"/>
        </w:rPr>
        <w:t xml:space="preserve"> </w:t>
      </w:r>
      <w:r w:rsidR="00334EC1" w:rsidRPr="00334EC1">
        <w:rPr>
          <w:rFonts w:cs="Arial"/>
        </w:rPr>
        <w:t xml:space="preserve">Fs </w:t>
      </w:r>
      <w:r w:rsidR="00334EC1" w:rsidRPr="00525421">
        <w:rPr>
          <w:rFonts w:cs="Arial"/>
          <w:highlight w:val="yellow"/>
        </w:rPr>
        <w:t>97-6/0000E-</w:t>
      </w:r>
      <w:r w:rsidRPr="00525421">
        <w:rPr>
          <w:rFonts w:cs="Arial"/>
          <w:highlight w:val="yellow"/>
        </w:rPr>
        <w:t>PDF</w:t>
      </w:r>
      <w:r w:rsidRPr="00F57D54">
        <w:rPr>
          <w:rFonts w:cs="Arial"/>
        </w:rPr>
        <w:tab/>
        <w:t>ISBN</w:t>
      </w:r>
      <w:r w:rsidRPr="00F57D54">
        <w:rPr>
          <w:rFonts w:cs="Arial"/>
          <w:spacing w:val="-5"/>
        </w:rPr>
        <w:t xml:space="preserve"> </w:t>
      </w:r>
      <w:r w:rsidR="00F237B1">
        <w:rPr>
          <w:rFonts w:cs="Arial"/>
          <w:color w:val="FF0000"/>
        </w:rPr>
        <w:t>####</w:t>
      </w:r>
      <w:r w:rsidRPr="00F57D54">
        <w:rPr>
          <w:rFonts w:cs="Arial"/>
        </w:rPr>
        <w:tab/>
        <w:t>ISSN</w:t>
      </w:r>
      <w:r w:rsidRPr="00F57D54">
        <w:rPr>
          <w:rFonts w:cs="Arial"/>
          <w:spacing w:val="-4"/>
        </w:rPr>
        <w:t xml:space="preserve"> </w:t>
      </w:r>
      <w:r w:rsidR="00334EC1" w:rsidRPr="00525421">
        <w:rPr>
          <w:rFonts w:cs="Arial"/>
          <w:highlight w:val="yellow"/>
        </w:rPr>
        <w:t>1488-5379</w:t>
      </w:r>
    </w:p>
    <w:p w14:paraId="68768B08" w14:textId="77777777" w:rsidR="003B7FCC" w:rsidRPr="00F57D54" w:rsidRDefault="003B7FCC" w:rsidP="003B7FCC">
      <w:pPr>
        <w:pStyle w:val="BodyText"/>
        <w:rPr>
          <w:rFonts w:cs="Arial"/>
          <w:sz w:val="26"/>
        </w:rPr>
      </w:pPr>
    </w:p>
    <w:p w14:paraId="26C09F4E" w14:textId="77777777" w:rsidR="003B7FCC" w:rsidRPr="00F57D54" w:rsidRDefault="003B7FCC" w:rsidP="003B7FCC">
      <w:pPr>
        <w:pStyle w:val="BodyText"/>
        <w:spacing w:before="1"/>
        <w:rPr>
          <w:rFonts w:cs="Arial"/>
          <w:sz w:val="38"/>
        </w:rPr>
      </w:pPr>
    </w:p>
    <w:p w14:paraId="46AC2E4E" w14:textId="77777777" w:rsidR="003B7FCC" w:rsidRPr="00F57D54" w:rsidRDefault="003B7FCC" w:rsidP="003B7FCC">
      <w:pPr>
        <w:pStyle w:val="BodyText"/>
        <w:spacing w:before="1"/>
        <w:ind w:left="160"/>
        <w:rPr>
          <w:rFonts w:cs="Arial"/>
        </w:rPr>
      </w:pPr>
      <w:r w:rsidRPr="00F57D54">
        <w:rPr>
          <w:rFonts w:cs="Arial"/>
        </w:rPr>
        <w:t>Correct</w:t>
      </w:r>
      <w:r w:rsidRPr="00F57D54">
        <w:rPr>
          <w:rFonts w:cs="Arial"/>
          <w:spacing w:val="-7"/>
        </w:rPr>
        <w:t xml:space="preserve"> </w:t>
      </w:r>
      <w:r w:rsidRPr="00F57D54">
        <w:rPr>
          <w:rFonts w:cs="Arial"/>
        </w:rPr>
        <w:t>citation</w:t>
      </w:r>
      <w:r w:rsidRPr="00F57D54">
        <w:rPr>
          <w:rFonts w:cs="Arial"/>
          <w:spacing w:val="-7"/>
        </w:rPr>
        <w:t xml:space="preserve"> </w:t>
      </w:r>
      <w:r w:rsidRPr="00F57D54">
        <w:rPr>
          <w:rFonts w:cs="Arial"/>
        </w:rPr>
        <w:t>for</w:t>
      </w:r>
      <w:r w:rsidRPr="00F57D54">
        <w:rPr>
          <w:rFonts w:cs="Arial"/>
          <w:spacing w:val="-7"/>
        </w:rPr>
        <w:t xml:space="preserve"> </w:t>
      </w:r>
      <w:r w:rsidRPr="00F57D54">
        <w:rPr>
          <w:rFonts w:cs="Arial"/>
        </w:rPr>
        <w:t>this</w:t>
      </w:r>
      <w:r w:rsidRPr="00F57D54">
        <w:rPr>
          <w:rFonts w:cs="Arial"/>
          <w:spacing w:val="-7"/>
        </w:rPr>
        <w:t xml:space="preserve"> </w:t>
      </w:r>
      <w:r w:rsidRPr="00F57D54">
        <w:rPr>
          <w:rFonts w:cs="Arial"/>
        </w:rPr>
        <w:t>publication:</w:t>
      </w:r>
    </w:p>
    <w:p w14:paraId="56793E4D" w14:textId="77777777" w:rsidR="003B7FCC" w:rsidRPr="00F57D54" w:rsidRDefault="003B7FCC" w:rsidP="003B7FCC">
      <w:pPr>
        <w:pStyle w:val="BodyText"/>
        <w:rPr>
          <w:rFonts w:cs="Arial"/>
          <w:sz w:val="26"/>
        </w:rPr>
      </w:pPr>
    </w:p>
    <w:p w14:paraId="26C50375" w14:textId="4074E1D1" w:rsidR="00D41CB2" w:rsidRPr="00525421" w:rsidRDefault="0063363E" w:rsidP="0063363E">
      <w:pPr>
        <w:widowControl w:val="0"/>
        <w:autoSpaceDE w:val="0"/>
        <w:autoSpaceDN w:val="0"/>
        <w:spacing w:before="191" w:line="261" w:lineRule="auto"/>
        <w:ind w:left="370" w:right="620" w:hanging="211"/>
        <w:rPr>
          <w:rFonts w:ascii="Arial" w:eastAsia="Microsoft Sans Serif" w:hAnsi="Arial" w:cs="Arial"/>
          <w:lang w:val="en-US"/>
        </w:rPr>
      </w:pPr>
      <w:r w:rsidRPr="00525421">
        <w:rPr>
          <w:rFonts w:ascii="Arial" w:eastAsia="Microsoft Sans Serif" w:hAnsi="Arial" w:cs="Arial"/>
          <w:lang w:val="en-US"/>
        </w:rPr>
        <w:t>Finnis,</w:t>
      </w:r>
      <w:r w:rsidRPr="00525421">
        <w:rPr>
          <w:rFonts w:ascii="Arial" w:eastAsia="Microsoft Sans Serif" w:hAnsi="Arial" w:cs="Arial"/>
          <w:spacing w:val="3"/>
          <w:lang w:val="en-US"/>
        </w:rPr>
        <w:t xml:space="preserve"> </w:t>
      </w:r>
      <w:r w:rsidRPr="00525421">
        <w:rPr>
          <w:rFonts w:ascii="Arial" w:eastAsia="Microsoft Sans Serif" w:hAnsi="Arial" w:cs="Arial"/>
          <w:lang w:val="en-US"/>
        </w:rPr>
        <w:t>S.,</w:t>
      </w:r>
      <w:r w:rsidRPr="00525421">
        <w:rPr>
          <w:rFonts w:ascii="Arial" w:eastAsia="Microsoft Sans Serif" w:hAnsi="Arial" w:cs="Arial"/>
          <w:spacing w:val="3"/>
          <w:lang w:val="en-US"/>
        </w:rPr>
        <w:t xml:space="preserve"> </w:t>
      </w:r>
      <w:proofErr w:type="spellStart"/>
      <w:r w:rsidRPr="00525421">
        <w:rPr>
          <w:rFonts w:ascii="Arial" w:eastAsia="Microsoft Sans Serif" w:hAnsi="Arial" w:cs="Arial"/>
          <w:lang w:val="en-US"/>
        </w:rPr>
        <w:t>Guyondet</w:t>
      </w:r>
      <w:proofErr w:type="spellEnd"/>
      <w:r w:rsidRPr="00525421">
        <w:rPr>
          <w:rFonts w:ascii="Arial" w:eastAsia="Microsoft Sans Serif" w:hAnsi="Arial" w:cs="Arial"/>
          <w:lang w:val="en-US"/>
        </w:rPr>
        <w:t xml:space="preserve">, T., </w:t>
      </w:r>
      <w:proofErr w:type="spellStart"/>
      <w:r w:rsidR="00B14182" w:rsidRPr="00525421">
        <w:rPr>
          <w:rFonts w:ascii="Arial" w:eastAsia="Microsoft Sans Serif" w:hAnsi="Arial" w:cs="Arial"/>
          <w:lang w:val="en-US"/>
        </w:rPr>
        <w:t>McKindsey</w:t>
      </w:r>
      <w:proofErr w:type="spellEnd"/>
      <w:r w:rsidR="00B14182" w:rsidRPr="00525421">
        <w:rPr>
          <w:rFonts w:ascii="Arial" w:eastAsia="Microsoft Sans Serif" w:hAnsi="Arial" w:cs="Arial"/>
          <w:lang w:val="en-US"/>
        </w:rPr>
        <w:t xml:space="preserve">, C.W., </w:t>
      </w:r>
      <w:r w:rsidRPr="00525421">
        <w:rPr>
          <w:rFonts w:ascii="Arial" w:eastAsia="Microsoft Sans Serif" w:hAnsi="Arial" w:cs="Arial"/>
          <w:lang w:val="en-US"/>
        </w:rPr>
        <w:t xml:space="preserve">Arseneau, J., Barrell, J., Duhaime, J., </w:t>
      </w:r>
      <w:proofErr w:type="spellStart"/>
      <w:r w:rsidRPr="00525421">
        <w:rPr>
          <w:rFonts w:ascii="Arial" w:eastAsia="Microsoft Sans Serif" w:hAnsi="Arial" w:cs="Arial"/>
          <w:lang w:val="en-US"/>
        </w:rPr>
        <w:t>Filgueira</w:t>
      </w:r>
      <w:proofErr w:type="spellEnd"/>
      <w:r w:rsidRPr="00525421">
        <w:rPr>
          <w:rFonts w:ascii="Arial" w:eastAsia="Microsoft Sans Serif" w:hAnsi="Arial" w:cs="Arial"/>
          <w:lang w:val="en-US"/>
        </w:rPr>
        <w:t xml:space="preserve">, R., Gallardi, D., Gaspard, D., Gibb, O., Goodwin, C., </w:t>
      </w:r>
      <w:r w:rsidR="006F2D3C" w:rsidRPr="00525421">
        <w:rPr>
          <w:rFonts w:ascii="Arial" w:eastAsia="Microsoft Sans Serif" w:hAnsi="Arial" w:cs="Arial"/>
          <w:lang w:val="en-US"/>
        </w:rPr>
        <w:t xml:space="preserve">Hua, K., </w:t>
      </w:r>
      <w:r w:rsidRPr="00525421">
        <w:rPr>
          <w:rFonts w:ascii="Arial" w:eastAsia="Microsoft Sans Serif" w:hAnsi="Arial" w:cs="Arial"/>
          <w:lang w:val="en-US"/>
        </w:rPr>
        <w:t xml:space="preserve">Macdonald, T., Milne, R., </w:t>
      </w:r>
      <w:proofErr w:type="spellStart"/>
      <w:r w:rsidRPr="00525421">
        <w:rPr>
          <w:rFonts w:ascii="Arial" w:eastAsia="Microsoft Sans Serif" w:hAnsi="Arial" w:cs="Arial"/>
          <w:lang w:val="en-US"/>
        </w:rPr>
        <w:t>Lacoursière</w:t>
      </w:r>
      <w:proofErr w:type="spellEnd"/>
      <w:r w:rsidRPr="00525421">
        <w:rPr>
          <w:rFonts w:ascii="Arial" w:eastAsia="Microsoft Sans Serif" w:hAnsi="Arial" w:cs="Arial"/>
          <w:lang w:val="en-US"/>
        </w:rPr>
        <w:t>-Roussel, A. 2023.</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 xml:space="preserve">Guidance on sampling effort to monitor </w:t>
      </w:r>
      <w:proofErr w:type="spellStart"/>
      <w:r w:rsidRPr="00525421">
        <w:rPr>
          <w:rFonts w:ascii="Arial" w:eastAsia="Microsoft Sans Serif" w:hAnsi="Arial" w:cs="Arial"/>
          <w:lang w:val="en-US"/>
        </w:rPr>
        <w:t>mesozooplankton</w:t>
      </w:r>
      <w:proofErr w:type="spellEnd"/>
      <w:r w:rsidRPr="00525421">
        <w:rPr>
          <w:rFonts w:ascii="Arial" w:eastAsia="Microsoft Sans Serif" w:hAnsi="Arial" w:cs="Arial"/>
          <w:lang w:val="en-US"/>
        </w:rPr>
        <w:t xml:space="preserve"> communities at Canadian bivalve aquaculture sites using an optical imaging system.</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Can.</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Tech.</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Rep.</w:t>
      </w:r>
      <w:r w:rsidRPr="00525421">
        <w:rPr>
          <w:rFonts w:ascii="Arial" w:eastAsia="Microsoft Sans Serif" w:hAnsi="Arial" w:cs="Arial"/>
          <w:spacing w:val="18"/>
          <w:lang w:val="en-US"/>
        </w:rPr>
        <w:t xml:space="preserve"> </w:t>
      </w:r>
      <w:r w:rsidRPr="00525421">
        <w:rPr>
          <w:rFonts w:ascii="Arial" w:eastAsia="Microsoft Sans Serif" w:hAnsi="Arial" w:cs="Arial"/>
          <w:lang w:val="en-US"/>
        </w:rPr>
        <w:t>Fish.</w:t>
      </w:r>
      <w:r w:rsidR="00303BF3" w:rsidRPr="00525421">
        <w:rPr>
          <w:rFonts w:ascii="Arial" w:eastAsia="Microsoft Sans Serif" w:hAnsi="Arial" w:cs="Arial"/>
          <w:spacing w:val="-55"/>
          <w:lang w:val="en-US"/>
        </w:rPr>
        <w:t xml:space="preserve"> </w:t>
      </w:r>
      <w:proofErr w:type="spellStart"/>
      <w:r w:rsidRPr="00525421">
        <w:rPr>
          <w:rFonts w:ascii="Arial" w:eastAsia="Microsoft Sans Serif" w:hAnsi="Arial" w:cs="Arial"/>
          <w:lang w:val="en-US"/>
        </w:rPr>
        <w:t>Aquat</w:t>
      </w:r>
      <w:proofErr w:type="spellEnd"/>
      <w:r w:rsidRPr="00525421">
        <w:rPr>
          <w:rFonts w:ascii="Arial" w:eastAsia="Microsoft Sans Serif" w:hAnsi="Arial" w:cs="Arial"/>
          <w:lang w:val="en-US"/>
        </w:rPr>
        <w:t>.</w:t>
      </w:r>
      <w:r w:rsidRPr="00525421">
        <w:rPr>
          <w:rFonts w:ascii="Arial" w:eastAsia="Microsoft Sans Serif" w:hAnsi="Arial" w:cs="Arial"/>
          <w:spacing w:val="15"/>
          <w:lang w:val="en-US"/>
        </w:rPr>
        <w:t xml:space="preserve"> </w:t>
      </w:r>
      <w:r w:rsidRPr="00525421">
        <w:rPr>
          <w:rFonts w:ascii="Arial" w:eastAsia="Microsoft Sans Serif" w:hAnsi="Arial" w:cs="Arial"/>
          <w:lang w:val="en-US"/>
        </w:rPr>
        <w:t>Sci.</w:t>
      </w:r>
      <w:r w:rsidRPr="00525421">
        <w:rPr>
          <w:rFonts w:ascii="Arial" w:eastAsia="Microsoft Sans Serif" w:hAnsi="Arial" w:cs="Arial"/>
          <w:spacing w:val="16"/>
          <w:lang w:val="en-US"/>
        </w:rPr>
        <w:t xml:space="preserve"> </w:t>
      </w:r>
      <w:r w:rsidRPr="00525421">
        <w:rPr>
          <w:rFonts w:ascii="Arial" w:eastAsia="Microsoft Sans Serif" w:hAnsi="Arial" w:cs="Arial"/>
          <w:color w:val="FF0000"/>
          <w:lang w:val="en-US"/>
        </w:rPr>
        <w:t>####:</w:t>
      </w:r>
      <w:r w:rsidRPr="00525421">
        <w:rPr>
          <w:rFonts w:ascii="Arial" w:eastAsia="Microsoft Sans Serif" w:hAnsi="Arial" w:cs="Arial"/>
          <w:color w:val="FF0000"/>
          <w:spacing w:val="15"/>
          <w:lang w:val="en-US"/>
        </w:rPr>
        <w:t xml:space="preserve"> </w:t>
      </w:r>
      <w:hyperlink w:anchor="_bookmark1" w:history="1">
        <w:r w:rsidRPr="00525421">
          <w:rPr>
            <w:rFonts w:ascii="Arial" w:eastAsia="Microsoft Sans Serif" w:hAnsi="Arial" w:cs="Arial"/>
            <w:lang w:val="en-US"/>
          </w:rPr>
          <w:t>vi</w:t>
        </w:r>
        <w:r w:rsidR="00744F33" w:rsidRPr="00525421">
          <w:rPr>
            <w:rFonts w:ascii="Arial" w:eastAsia="Microsoft Sans Serif" w:hAnsi="Arial" w:cs="Arial"/>
            <w:lang w:val="en-US"/>
          </w:rPr>
          <w:t>i</w:t>
        </w:r>
        <w:r w:rsidRPr="00525421">
          <w:rPr>
            <w:rFonts w:ascii="Arial" w:eastAsia="Microsoft Sans Serif" w:hAnsi="Arial" w:cs="Arial"/>
            <w:spacing w:val="-22"/>
            <w:lang w:val="en-US"/>
          </w:rPr>
          <w:t xml:space="preserve"> </w:t>
        </w:r>
      </w:hyperlink>
      <w:r w:rsidRPr="00525421">
        <w:rPr>
          <w:rFonts w:ascii="Arial" w:eastAsia="Microsoft Sans Serif" w:hAnsi="Arial" w:cs="Arial"/>
          <w:lang w:val="en-US"/>
        </w:rPr>
        <w:t>+</w:t>
      </w:r>
      <w:r w:rsidRPr="00525421">
        <w:rPr>
          <w:rFonts w:ascii="Arial" w:eastAsia="Microsoft Sans Serif" w:hAnsi="Arial" w:cs="Arial"/>
          <w:spacing w:val="-23"/>
          <w:lang w:val="en-US"/>
        </w:rPr>
        <w:t xml:space="preserve"> </w:t>
      </w:r>
      <w:hyperlink w:anchor="_bookmark101" w:history="1">
        <w:r w:rsidR="008A3970" w:rsidRPr="00525421">
          <w:rPr>
            <w:rFonts w:ascii="Arial" w:eastAsia="Microsoft Sans Serif" w:hAnsi="Arial" w:cs="Arial"/>
            <w:spacing w:val="-22"/>
            <w:lang w:val="en-US"/>
          </w:rPr>
          <w:t>101</w:t>
        </w:r>
      </w:hyperlink>
      <w:r w:rsidR="008A3970" w:rsidRPr="00525421">
        <w:rPr>
          <w:rFonts w:ascii="Arial" w:eastAsia="Microsoft Sans Serif" w:hAnsi="Arial" w:cs="Arial"/>
          <w:spacing w:val="-22"/>
          <w:lang w:val="en-US"/>
        </w:rPr>
        <w:t xml:space="preserve"> </w:t>
      </w:r>
      <w:r w:rsidRPr="00525421">
        <w:rPr>
          <w:rFonts w:ascii="Arial" w:eastAsia="Microsoft Sans Serif" w:hAnsi="Arial" w:cs="Arial"/>
          <w:lang w:val="en-US"/>
        </w:rPr>
        <w:t>p.</w:t>
      </w:r>
    </w:p>
    <w:sdt>
      <w:sdtPr>
        <w:rPr>
          <w:rFonts w:ascii="Arial" w:eastAsia="Times New Roman" w:hAnsi="Arial" w:cs="Arial"/>
          <w:b w:val="0"/>
          <w:color w:val="auto"/>
          <w:sz w:val="22"/>
          <w:szCs w:val="22"/>
          <w:highlight w:val="white"/>
          <w:lang w:val="en"/>
        </w:rPr>
        <w:id w:val="1988205759"/>
        <w:docPartObj>
          <w:docPartGallery w:val="Table of Contents"/>
          <w:docPartUnique/>
        </w:docPartObj>
      </w:sdtPr>
      <w:sdtEndPr>
        <w:rPr>
          <w:bCs/>
          <w:noProof/>
        </w:rPr>
      </w:sdtEndPr>
      <w:sdtContent>
        <w:p w14:paraId="124B17E9" w14:textId="0C616D8B" w:rsidR="00310AB3" w:rsidRPr="00525421" w:rsidRDefault="008A08FE" w:rsidP="008A08FE">
          <w:pPr>
            <w:pStyle w:val="TOCHeading"/>
            <w:numPr>
              <w:ilvl w:val="0"/>
              <w:numId w:val="0"/>
            </w:numPr>
            <w:rPr>
              <w:rFonts w:ascii="Arial" w:eastAsia="Times New Roman" w:hAnsi="Arial" w:cs="Arial"/>
              <w:bCs/>
              <w:color w:val="auto"/>
              <w:sz w:val="22"/>
              <w:szCs w:val="22"/>
              <w:lang w:val="en"/>
            </w:rPr>
          </w:pPr>
          <w:r w:rsidRPr="00525421">
            <w:rPr>
              <w:rFonts w:ascii="Arial" w:eastAsia="Times New Roman" w:hAnsi="Arial" w:cs="Arial"/>
              <w:bCs/>
              <w:color w:val="auto"/>
              <w:sz w:val="22"/>
              <w:szCs w:val="22"/>
              <w:lang w:val="en"/>
            </w:rPr>
            <w:t>CONTENTS</w:t>
          </w:r>
        </w:p>
        <w:p w14:paraId="6C6F9EF3" w14:textId="77777777" w:rsidR="008A08FE" w:rsidRPr="00525421" w:rsidRDefault="008A08FE" w:rsidP="008A08FE">
          <w:pPr>
            <w:rPr>
              <w:rFonts w:ascii="Arial" w:hAnsi="Arial" w:cs="Arial"/>
            </w:rPr>
          </w:pPr>
        </w:p>
        <w:p w14:paraId="39E42134" w14:textId="1D740B45" w:rsidR="00525421" w:rsidRPr="00525421" w:rsidRDefault="00310AB3">
          <w:pPr>
            <w:pStyle w:val="TOC1"/>
            <w:rPr>
              <w:rFonts w:ascii="Arial" w:eastAsiaTheme="minorEastAsia" w:hAnsi="Arial" w:cs="Arial"/>
              <w:noProof/>
              <w:kern w:val="2"/>
              <w:sz w:val="24"/>
              <w:szCs w:val="24"/>
              <w:highlight w:val="none"/>
              <w:lang w:val="en-US"/>
              <w14:ligatures w14:val="standardContextual"/>
            </w:rPr>
          </w:pPr>
          <w:r w:rsidRPr="00525421">
            <w:rPr>
              <w:rFonts w:ascii="Arial" w:hAnsi="Arial" w:cs="Arial"/>
            </w:rPr>
            <w:fldChar w:fldCharType="begin"/>
          </w:r>
          <w:r w:rsidRPr="00525421">
            <w:rPr>
              <w:rFonts w:ascii="Arial" w:hAnsi="Arial" w:cs="Arial"/>
            </w:rPr>
            <w:instrText xml:space="preserve"> TOC \o "1-3" \h \z \u </w:instrText>
          </w:r>
          <w:r w:rsidRPr="00525421">
            <w:rPr>
              <w:rFonts w:ascii="Arial" w:hAnsi="Arial" w:cs="Arial"/>
            </w:rPr>
            <w:fldChar w:fldCharType="separate"/>
          </w:r>
          <w:hyperlink w:anchor="_Toc220606372" w:history="1">
            <w:r w:rsidR="00525421" w:rsidRPr="00525421">
              <w:rPr>
                <w:rStyle w:val="Hyperlink"/>
                <w:rFonts w:ascii="Arial" w:hAnsi="Arial" w:cs="Arial"/>
                <w:noProof/>
              </w:rPr>
              <w:t>ABSTRACT</w:t>
            </w:r>
            <w:r w:rsidR="00525421" w:rsidRPr="00525421">
              <w:rPr>
                <w:rFonts w:ascii="Arial" w:hAnsi="Arial" w:cs="Arial"/>
                <w:noProof/>
                <w:webHidden/>
              </w:rPr>
              <w:tab/>
            </w:r>
            <w:r w:rsidR="00525421" w:rsidRPr="00525421">
              <w:rPr>
                <w:rFonts w:ascii="Arial" w:hAnsi="Arial" w:cs="Arial"/>
                <w:noProof/>
                <w:webHidden/>
              </w:rPr>
              <w:fldChar w:fldCharType="begin"/>
            </w:r>
            <w:r w:rsidR="00525421" w:rsidRPr="00525421">
              <w:rPr>
                <w:rFonts w:ascii="Arial" w:hAnsi="Arial" w:cs="Arial"/>
                <w:noProof/>
                <w:webHidden/>
              </w:rPr>
              <w:instrText xml:space="preserve"> PAGEREF _Toc220606372 \h </w:instrText>
            </w:r>
            <w:r w:rsidR="00525421" w:rsidRPr="00525421">
              <w:rPr>
                <w:rFonts w:ascii="Arial" w:hAnsi="Arial" w:cs="Arial"/>
                <w:noProof/>
                <w:webHidden/>
              </w:rPr>
            </w:r>
            <w:r w:rsidR="00525421" w:rsidRPr="00525421">
              <w:rPr>
                <w:rFonts w:ascii="Arial" w:hAnsi="Arial" w:cs="Arial"/>
                <w:noProof/>
                <w:webHidden/>
              </w:rPr>
              <w:fldChar w:fldCharType="separate"/>
            </w:r>
            <w:r w:rsidR="00525421" w:rsidRPr="00525421">
              <w:rPr>
                <w:rFonts w:ascii="Arial" w:hAnsi="Arial" w:cs="Arial"/>
                <w:noProof/>
                <w:webHidden/>
              </w:rPr>
              <w:t>v</w:t>
            </w:r>
            <w:r w:rsidR="00525421" w:rsidRPr="00525421">
              <w:rPr>
                <w:rFonts w:ascii="Arial" w:hAnsi="Arial" w:cs="Arial"/>
                <w:noProof/>
                <w:webHidden/>
              </w:rPr>
              <w:fldChar w:fldCharType="end"/>
            </w:r>
          </w:hyperlink>
        </w:p>
        <w:p w14:paraId="7FDA96F0" w14:textId="6535D501" w:rsidR="00525421" w:rsidRPr="00525421" w:rsidRDefault="00525421">
          <w:pPr>
            <w:pStyle w:val="TOC1"/>
            <w:rPr>
              <w:rFonts w:ascii="Arial" w:eastAsiaTheme="minorEastAsia" w:hAnsi="Arial" w:cs="Arial"/>
              <w:noProof/>
              <w:kern w:val="2"/>
              <w:sz w:val="24"/>
              <w:szCs w:val="24"/>
              <w:highlight w:val="none"/>
              <w:lang w:val="en-US"/>
              <w14:ligatures w14:val="standardContextual"/>
            </w:rPr>
          </w:pPr>
          <w:hyperlink w:anchor="_Toc220606373" w:history="1">
            <w:r w:rsidRPr="00525421">
              <w:rPr>
                <w:rStyle w:val="Hyperlink"/>
                <w:rFonts w:ascii="Arial" w:hAnsi="Arial" w:cs="Arial"/>
                <w:noProof/>
              </w:rPr>
              <w:t>RÉSUMÉ</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3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vi</w:t>
            </w:r>
            <w:r w:rsidRPr="00525421">
              <w:rPr>
                <w:rFonts w:ascii="Arial" w:hAnsi="Arial" w:cs="Arial"/>
                <w:noProof/>
                <w:webHidden/>
              </w:rPr>
              <w:fldChar w:fldCharType="end"/>
            </w:r>
          </w:hyperlink>
        </w:p>
        <w:p w14:paraId="7FDD673A" w14:textId="0DD86C95" w:rsidR="00525421" w:rsidRPr="00525421" w:rsidRDefault="00525421">
          <w:pPr>
            <w:pStyle w:val="TOC1"/>
            <w:rPr>
              <w:rFonts w:ascii="Arial" w:eastAsiaTheme="minorEastAsia" w:hAnsi="Arial" w:cs="Arial"/>
              <w:noProof/>
              <w:kern w:val="2"/>
              <w:sz w:val="24"/>
              <w:szCs w:val="24"/>
              <w:highlight w:val="none"/>
              <w:lang w:val="en-US"/>
              <w14:ligatures w14:val="standardContextual"/>
            </w:rPr>
          </w:pPr>
          <w:hyperlink w:anchor="_Toc220606374" w:history="1">
            <w:r w:rsidRPr="00525421">
              <w:rPr>
                <w:rStyle w:val="Hyperlink"/>
                <w:rFonts w:ascii="Arial" w:hAnsi="Arial" w:cs="Arial"/>
                <w:noProof/>
              </w:rPr>
              <w:t>PREFACE</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4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vii</w:t>
            </w:r>
            <w:r w:rsidRPr="00525421">
              <w:rPr>
                <w:rFonts w:ascii="Arial" w:hAnsi="Arial" w:cs="Arial"/>
                <w:noProof/>
                <w:webHidden/>
              </w:rPr>
              <w:fldChar w:fldCharType="end"/>
            </w:r>
          </w:hyperlink>
        </w:p>
        <w:p w14:paraId="6BCE0797" w14:textId="58DA2ECC"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375" w:history="1">
            <w:r w:rsidRPr="00525421">
              <w:rPr>
                <w:rStyle w:val="Hyperlink"/>
                <w:rFonts w:ascii="Arial" w:hAnsi="Arial" w:cs="Arial"/>
                <w:noProof/>
              </w:rPr>
              <w:t>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INTRODUCTION</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5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8</w:t>
            </w:r>
            <w:r w:rsidRPr="00525421">
              <w:rPr>
                <w:rFonts w:ascii="Arial" w:hAnsi="Arial" w:cs="Arial"/>
                <w:noProof/>
                <w:webHidden/>
              </w:rPr>
              <w:fldChar w:fldCharType="end"/>
            </w:r>
          </w:hyperlink>
        </w:p>
        <w:p w14:paraId="5A061EDE" w14:textId="2CF14DB7"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376" w:history="1">
            <w:r w:rsidRPr="00525421">
              <w:rPr>
                <w:rStyle w:val="Hyperlink"/>
                <w:rFonts w:ascii="Arial" w:hAnsi="Arial" w:cs="Arial"/>
                <w:noProof/>
              </w:rPr>
              <w:t>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METHOD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6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9</w:t>
            </w:r>
            <w:r w:rsidRPr="00525421">
              <w:rPr>
                <w:rFonts w:ascii="Arial" w:hAnsi="Arial" w:cs="Arial"/>
                <w:noProof/>
                <w:webHidden/>
              </w:rPr>
              <w:fldChar w:fldCharType="end"/>
            </w:r>
          </w:hyperlink>
        </w:p>
        <w:p w14:paraId="37DB23F5" w14:textId="5BE62B6E"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377" w:history="1">
            <w:r w:rsidRPr="00525421">
              <w:rPr>
                <w:rStyle w:val="Hyperlink"/>
                <w:rFonts w:ascii="Arial" w:hAnsi="Arial" w:cs="Arial"/>
                <w:noProof/>
              </w:rPr>
              <w:t>2.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Ethics statement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7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9</w:t>
            </w:r>
            <w:r w:rsidRPr="00525421">
              <w:rPr>
                <w:rFonts w:ascii="Arial" w:hAnsi="Arial" w:cs="Arial"/>
                <w:noProof/>
                <w:webHidden/>
              </w:rPr>
              <w:fldChar w:fldCharType="end"/>
            </w:r>
          </w:hyperlink>
        </w:p>
        <w:p w14:paraId="6CFF4AC3" w14:textId="7E54EFBA"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78" w:history="1">
            <w:r w:rsidRPr="00525421">
              <w:rPr>
                <w:rStyle w:val="Hyperlink"/>
                <w:rFonts w:ascii="Arial" w:hAnsi="Arial" w:cs="Arial"/>
                <w:noProof/>
              </w:rPr>
              <w:t>2.1.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First Nations traditional territory</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8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9</w:t>
            </w:r>
            <w:r w:rsidRPr="00525421">
              <w:rPr>
                <w:rFonts w:ascii="Arial" w:hAnsi="Arial" w:cs="Arial"/>
                <w:noProof/>
                <w:webHidden/>
              </w:rPr>
              <w:fldChar w:fldCharType="end"/>
            </w:r>
          </w:hyperlink>
        </w:p>
        <w:p w14:paraId="18E41619" w14:textId="25EF4763"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79" w:history="1">
            <w:r w:rsidRPr="00525421">
              <w:rPr>
                <w:rStyle w:val="Hyperlink"/>
                <w:rFonts w:ascii="Arial" w:hAnsi="Arial" w:cs="Arial"/>
                <w:noProof/>
              </w:rPr>
              <w:t>2.1.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Animal care</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79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9</w:t>
            </w:r>
            <w:r w:rsidRPr="00525421">
              <w:rPr>
                <w:rFonts w:ascii="Arial" w:hAnsi="Arial" w:cs="Arial"/>
                <w:noProof/>
                <w:webHidden/>
              </w:rPr>
              <w:fldChar w:fldCharType="end"/>
            </w:r>
          </w:hyperlink>
        </w:p>
        <w:p w14:paraId="01308F48" w14:textId="7A894D82"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380" w:history="1">
            <w:r w:rsidRPr="00525421">
              <w:rPr>
                <w:rStyle w:val="Hyperlink"/>
                <w:rFonts w:ascii="Arial" w:hAnsi="Arial" w:cs="Arial"/>
                <w:noProof/>
              </w:rPr>
              <w:t>2.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Study area</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0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9</w:t>
            </w:r>
            <w:r w:rsidRPr="00525421">
              <w:rPr>
                <w:rFonts w:ascii="Arial" w:hAnsi="Arial" w:cs="Arial"/>
                <w:noProof/>
                <w:webHidden/>
              </w:rPr>
              <w:fldChar w:fldCharType="end"/>
            </w:r>
          </w:hyperlink>
        </w:p>
        <w:p w14:paraId="3EF57A99" w14:textId="742FEC7E"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381" w:history="1">
            <w:r w:rsidRPr="00525421">
              <w:rPr>
                <w:rStyle w:val="Hyperlink"/>
                <w:rFonts w:ascii="Arial" w:hAnsi="Arial" w:cs="Arial"/>
                <w:noProof/>
              </w:rPr>
              <w:t>2.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Field sampling</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1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0</w:t>
            </w:r>
            <w:r w:rsidRPr="00525421">
              <w:rPr>
                <w:rFonts w:ascii="Arial" w:hAnsi="Arial" w:cs="Arial"/>
                <w:noProof/>
                <w:webHidden/>
              </w:rPr>
              <w:fldChar w:fldCharType="end"/>
            </w:r>
          </w:hyperlink>
        </w:p>
        <w:p w14:paraId="6A6D1752" w14:textId="1A432114"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2" w:history="1">
            <w:r w:rsidRPr="00525421">
              <w:rPr>
                <w:rStyle w:val="Hyperlink"/>
                <w:rFonts w:ascii="Arial" w:hAnsi="Arial" w:cs="Arial"/>
                <w:noProof/>
              </w:rPr>
              <w:t>2.3.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Freshwater outmigration: Rotary screw trap (RST)</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2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0</w:t>
            </w:r>
            <w:r w:rsidRPr="00525421">
              <w:rPr>
                <w:rFonts w:ascii="Arial" w:hAnsi="Arial" w:cs="Arial"/>
                <w:noProof/>
                <w:webHidden/>
              </w:rPr>
              <w:fldChar w:fldCharType="end"/>
            </w:r>
          </w:hyperlink>
        </w:p>
        <w:p w14:paraId="7624A4FD" w14:textId="2281E76D"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3" w:history="1">
            <w:r w:rsidRPr="00525421">
              <w:rPr>
                <w:rStyle w:val="Hyperlink"/>
                <w:rFonts w:ascii="Arial" w:hAnsi="Arial" w:cs="Arial"/>
                <w:noProof/>
              </w:rPr>
              <w:t>2.3.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Estuary and nearshore marine: Beach and purse seine</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3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1</w:t>
            </w:r>
            <w:r w:rsidRPr="00525421">
              <w:rPr>
                <w:rFonts w:ascii="Arial" w:hAnsi="Arial" w:cs="Arial"/>
                <w:noProof/>
                <w:webHidden/>
              </w:rPr>
              <w:fldChar w:fldCharType="end"/>
            </w:r>
          </w:hyperlink>
        </w:p>
        <w:p w14:paraId="76DA75F1" w14:textId="11EB03B4"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4" w:history="1">
            <w:r w:rsidRPr="00525421">
              <w:rPr>
                <w:rStyle w:val="Hyperlink"/>
                <w:rFonts w:ascii="Arial" w:hAnsi="Arial" w:cs="Arial"/>
                <w:noProof/>
              </w:rPr>
              <w:t>2.3.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Fish enumeration and biological sampling</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4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1</w:t>
            </w:r>
            <w:r w:rsidRPr="00525421">
              <w:rPr>
                <w:rFonts w:ascii="Arial" w:hAnsi="Arial" w:cs="Arial"/>
                <w:noProof/>
                <w:webHidden/>
              </w:rPr>
              <w:fldChar w:fldCharType="end"/>
            </w:r>
          </w:hyperlink>
        </w:p>
        <w:p w14:paraId="35EB9E74" w14:textId="02177E9D"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385" w:history="1">
            <w:r w:rsidRPr="00525421">
              <w:rPr>
                <w:rStyle w:val="Hyperlink"/>
                <w:rFonts w:ascii="Arial" w:hAnsi="Arial" w:cs="Arial"/>
                <w:noProof/>
              </w:rPr>
              <w:t>2.4</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Lab processing</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5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2</w:t>
            </w:r>
            <w:r w:rsidRPr="00525421">
              <w:rPr>
                <w:rFonts w:ascii="Arial" w:hAnsi="Arial" w:cs="Arial"/>
                <w:noProof/>
                <w:webHidden/>
              </w:rPr>
              <w:fldChar w:fldCharType="end"/>
            </w:r>
          </w:hyperlink>
        </w:p>
        <w:p w14:paraId="2B2AA461" w14:textId="507A304E"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6" w:history="1">
            <w:r w:rsidRPr="00525421">
              <w:rPr>
                <w:rStyle w:val="Hyperlink"/>
                <w:rFonts w:ascii="Arial" w:hAnsi="Arial" w:cs="Arial"/>
                <w:noProof/>
              </w:rPr>
              <w:t>2.4.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Dissection protocol</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6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2</w:t>
            </w:r>
            <w:r w:rsidRPr="00525421">
              <w:rPr>
                <w:rFonts w:ascii="Arial" w:hAnsi="Arial" w:cs="Arial"/>
                <w:noProof/>
                <w:webHidden/>
              </w:rPr>
              <w:fldChar w:fldCharType="end"/>
            </w:r>
          </w:hyperlink>
        </w:p>
        <w:p w14:paraId="1DF0E7B8" w14:textId="5027C25D"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7" w:history="1">
            <w:r w:rsidRPr="00525421">
              <w:rPr>
                <w:rStyle w:val="Hyperlink"/>
                <w:rFonts w:ascii="Arial" w:hAnsi="Arial" w:cs="Arial"/>
                <w:noProof/>
              </w:rPr>
              <w:t>2.4.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Otolith microchemistry</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7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2</w:t>
            </w:r>
            <w:r w:rsidRPr="00525421">
              <w:rPr>
                <w:rFonts w:ascii="Arial" w:hAnsi="Arial" w:cs="Arial"/>
                <w:noProof/>
                <w:webHidden/>
              </w:rPr>
              <w:fldChar w:fldCharType="end"/>
            </w:r>
          </w:hyperlink>
        </w:p>
        <w:p w14:paraId="3DF64673" w14:textId="537923AE"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8" w:history="1">
            <w:r w:rsidRPr="00525421">
              <w:rPr>
                <w:rStyle w:val="Hyperlink"/>
                <w:rFonts w:ascii="Arial" w:hAnsi="Arial" w:cs="Arial"/>
                <w:noProof/>
              </w:rPr>
              <w:t>2.4.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DNA analys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8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3</w:t>
            </w:r>
            <w:r w:rsidRPr="00525421">
              <w:rPr>
                <w:rFonts w:ascii="Arial" w:hAnsi="Arial" w:cs="Arial"/>
                <w:noProof/>
                <w:webHidden/>
              </w:rPr>
              <w:fldChar w:fldCharType="end"/>
            </w:r>
          </w:hyperlink>
        </w:p>
        <w:p w14:paraId="2BF983FE" w14:textId="03BA1DE8"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89" w:history="1">
            <w:r w:rsidRPr="00525421">
              <w:rPr>
                <w:rStyle w:val="Hyperlink"/>
                <w:rFonts w:ascii="Arial" w:hAnsi="Arial" w:cs="Arial"/>
                <w:noProof/>
              </w:rPr>
              <w:t>2.4.4</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Diet analys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89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3</w:t>
            </w:r>
            <w:r w:rsidRPr="00525421">
              <w:rPr>
                <w:rFonts w:ascii="Arial" w:hAnsi="Arial" w:cs="Arial"/>
                <w:noProof/>
                <w:webHidden/>
              </w:rPr>
              <w:fldChar w:fldCharType="end"/>
            </w:r>
          </w:hyperlink>
        </w:p>
        <w:p w14:paraId="1E49756D" w14:textId="52D58337"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390" w:history="1">
            <w:r w:rsidRPr="00525421">
              <w:rPr>
                <w:rStyle w:val="Hyperlink"/>
                <w:rFonts w:ascii="Arial" w:hAnsi="Arial" w:cs="Arial"/>
                <w:noProof/>
              </w:rPr>
              <w:t>2.5</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Data analys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0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3</w:t>
            </w:r>
            <w:r w:rsidRPr="00525421">
              <w:rPr>
                <w:rFonts w:ascii="Arial" w:hAnsi="Arial" w:cs="Arial"/>
                <w:noProof/>
                <w:webHidden/>
              </w:rPr>
              <w:fldChar w:fldCharType="end"/>
            </w:r>
          </w:hyperlink>
        </w:p>
        <w:p w14:paraId="032A9B63" w14:textId="0BDB7504"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1" w:history="1">
            <w:r w:rsidRPr="00525421">
              <w:rPr>
                <w:rStyle w:val="Hyperlink"/>
                <w:rFonts w:ascii="Arial" w:hAnsi="Arial" w:cs="Arial"/>
                <w:noProof/>
              </w:rPr>
              <w:t>2.5.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RST Abundance estimat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1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3</w:t>
            </w:r>
            <w:r w:rsidRPr="00525421">
              <w:rPr>
                <w:rFonts w:ascii="Arial" w:hAnsi="Arial" w:cs="Arial"/>
                <w:noProof/>
                <w:webHidden/>
              </w:rPr>
              <w:fldChar w:fldCharType="end"/>
            </w:r>
          </w:hyperlink>
        </w:p>
        <w:p w14:paraId="1497CEB4" w14:textId="1D8C1367"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2" w:history="1">
            <w:r w:rsidRPr="00525421">
              <w:rPr>
                <w:rStyle w:val="Hyperlink"/>
                <w:rFonts w:ascii="Arial" w:hAnsi="Arial" w:cs="Arial"/>
                <w:noProof/>
                <w:lang w:val="en-US"/>
              </w:rPr>
              <w:t>2.5.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lang w:val="en-US"/>
              </w:rPr>
              <w:t>Catch-per-unit-effort (CPUE)</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2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5</w:t>
            </w:r>
            <w:r w:rsidRPr="00525421">
              <w:rPr>
                <w:rFonts w:ascii="Arial" w:hAnsi="Arial" w:cs="Arial"/>
                <w:noProof/>
                <w:webHidden/>
              </w:rPr>
              <w:fldChar w:fldCharType="end"/>
            </w:r>
          </w:hyperlink>
        </w:p>
        <w:p w14:paraId="1EE1898A" w14:textId="1F1147CE"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3" w:history="1">
            <w:r w:rsidRPr="00525421">
              <w:rPr>
                <w:rStyle w:val="Hyperlink"/>
                <w:rFonts w:ascii="Arial" w:hAnsi="Arial" w:cs="Arial"/>
                <w:noProof/>
              </w:rPr>
              <w:t>2.5.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Condition factor</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3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5</w:t>
            </w:r>
            <w:r w:rsidRPr="00525421">
              <w:rPr>
                <w:rFonts w:ascii="Arial" w:hAnsi="Arial" w:cs="Arial"/>
                <w:noProof/>
                <w:webHidden/>
              </w:rPr>
              <w:fldChar w:fldCharType="end"/>
            </w:r>
          </w:hyperlink>
        </w:p>
        <w:p w14:paraId="4D663BD0" w14:textId="785B1D56"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4" w:history="1">
            <w:r w:rsidRPr="00525421">
              <w:rPr>
                <w:rStyle w:val="Hyperlink"/>
                <w:rFonts w:ascii="Arial" w:hAnsi="Arial" w:cs="Arial"/>
                <w:noProof/>
              </w:rPr>
              <w:t>2.5.4</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Size-specific survival (Chinook otolith microchemistry)</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4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5</w:t>
            </w:r>
            <w:r w:rsidRPr="00525421">
              <w:rPr>
                <w:rFonts w:ascii="Arial" w:hAnsi="Arial" w:cs="Arial"/>
                <w:noProof/>
                <w:webHidden/>
              </w:rPr>
              <w:fldChar w:fldCharType="end"/>
            </w:r>
          </w:hyperlink>
        </w:p>
        <w:p w14:paraId="66117BBE" w14:textId="4F4BD538"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5" w:history="1">
            <w:r w:rsidRPr="00525421">
              <w:rPr>
                <w:rStyle w:val="Hyperlink"/>
                <w:rFonts w:ascii="Arial" w:hAnsi="Arial" w:cs="Arial"/>
                <w:noProof/>
              </w:rPr>
              <w:t>2.5.5</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Diet analysi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5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5</w:t>
            </w:r>
            <w:r w:rsidRPr="00525421">
              <w:rPr>
                <w:rFonts w:ascii="Arial" w:hAnsi="Arial" w:cs="Arial"/>
                <w:noProof/>
                <w:webHidden/>
              </w:rPr>
              <w:fldChar w:fldCharType="end"/>
            </w:r>
          </w:hyperlink>
        </w:p>
        <w:p w14:paraId="47C5186A" w14:textId="1F54DC51"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6" w:history="1">
            <w:r w:rsidRPr="00525421">
              <w:rPr>
                <w:rStyle w:val="Hyperlink"/>
                <w:rFonts w:ascii="Arial" w:hAnsi="Arial" w:cs="Arial"/>
                <w:noProof/>
              </w:rPr>
              <w:t>2.5.6</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Statistical analys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6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6</w:t>
            </w:r>
            <w:r w:rsidRPr="00525421">
              <w:rPr>
                <w:rFonts w:ascii="Arial" w:hAnsi="Arial" w:cs="Arial"/>
                <w:noProof/>
                <w:webHidden/>
              </w:rPr>
              <w:fldChar w:fldCharType="end"/>
            </w:r>
          </w:hyperlink>
        </w:p>
        <w:p w14:paraId="6F468607" w14:textId="18355CDE"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397" w:history="1">
            <w:r w:rsidRPr="00525421">
              <w:rPr>
                <w:rStyle w:val="Hyperlink"/>
                <w:rFonts w:ascii="Arial" w:hAnsi="Arial" w:cs="Arial"/>
                <w:noProof/>
              </w:rPr>
              <w:t>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RESULT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7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9</w:t>
            </w:r>
            <w:r w:rsidRPr="00525421">
              <w:rPr>
                <w:rFonts w:ascii="Arial" w:hAnsi="Arial" w:cs="Arial"/>
                <w:noProof/>
                <w:webHidden/>
              </w:rPr>
              <w:fldChar w:fldCharType="end"/>
            </w:r>
          </w:hyperlink>
        </w:p>
        <w:p w14:paraId="7F90AD7B" w14:textId="484C50FF"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398" w:history="1">
            <w:r w:rsidRPr="00525421">
              <w:rPr>
                <w:rStyle w:val="Hyperlink"/>
                <w:rFonts w:ascii="Arial" w:hAnsi="Arial" w:cs="Arial"/>
                <w:noProof/>
              </w:rPr>
              <w:t>3.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Freshwater outmigration (RST)</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8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9</w:t>
            </w:r>
            <w:r w:rsidRPr="00525421">
              <w:rPr>
                <w:rFonts w:ascii="Arial" w:hAnsi="Arial" w:cs="Arial"/>
                <w:noProof/>
                <w:webHidden/>
              </w:rPr>
              <w:fldChar w:fldCharType="end"/>
            </w:r>
          </w:hyperlink>
        </w:p>
        <w:p w14:paraId="6C5C3A19" w14:textId="79476C9D"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399" w:history="1">
            <w:r w:rsidRPr="00525421">
              <w:rPr>
                <w:rStyle w:val="Hyperlink"/>
                <w:rFonts w:ascii="Arial" w:hAnsi="Arial" w:cs="Arial"/>
                <w:noProof/>
              </w:rPr>
              <w:t>3.1.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Migration timing</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399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19</w:t>
            </w:r>
            <w:r w:rsidRPr="00525421">
              <w:rPr>
                <w:rFonts w:ascii="Arial" w:hAnsi="Arial" w:cs="Arial"/>
                <w:noProof/>
                <w:webHidden/>
              </w:rPr>
              <w:fldChar w:fldCharType="end"/>
            </w:r>
          </w:hyperlink>
        </w:p>
        <w:p w14:paraId="292DB902" w14:textId="4FE6295C"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00" w:history="1">
            <w:r w:rsidRPr="00525421">
              <w:rPr>
                <w:rStyle w:val="Hyperlink"/>
                <w:rFonts w:ascii="Arial" w:hAnsi="Arial" w:cs="Arial"/>
                <w:noProof/>
              </w:rPr>
              <w:t>3.1.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Abundance estimat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0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0</w:t>
            </w:r>
            <w:r w:rsidRPr="00525421">
              <w:rPr>
                <w:rFonts w:ascii="Arial" w:hAnsi="Arial" w:cs="Arial"/>
                <w:noProof/>
                <w:webHidden/>
              </w:rPr>
              <w:fldChar w:fldCharType="end"/>
            </w:r>
          </w:hyperlink>
        </w:p>
        <w:p w14:paraId="5A1F592B" w14:textId="384A2F0A"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401" w:history="1">
            <w:r w:rsidRPr="00525421">
              <w:rPr>
                <w:rStyle w:val="Hyperlink"/>
                <w:rFonts w:ascii="Arial" w:hAnsi="Arial" w:cs="Arial"/>
                <w:noProof/>
              </w:rPr>
              <w:t>3.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Biological sampling</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1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2</w:t>
            </w:r>
            <w:r w:rsidRPr="00525421">
              <w:rPr>
                <w:rFonts w:ascii="Arial" w:hAnsi="Arial" w:cs="Arial"/>
                <w:noProof/>
                <w:webHidden/>
              </w:rPr>
              <w:fldChar w:fldCharType="end"/>
            </w:r>
          </w:hyperlink>
        </w:p>
        <w:p w14:paraId="7FAC9F7C" w14:textId="2346A0A6"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02" w:history="1">
            <w:r w:rsidRPr="00525421">
              <w:rPr>
                <w:rStyle w:val="Hyperlink"/>
                <w:rFonts w:ascii="Arial" w:hAnsi="Arial" w:cs="Arial"/>
                <w:noProof/>
              </w:rPr>
              <w:t>3.2.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Size, weight and condition</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2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2</w:t>
            </w:r>
            <w:r w:rsidRPr="00525421">
              <w:rPr>
                <w:rFonts w:ascii="Arial" w:hAnsi="Arial" w:cs="Arial"/>
                <w:noProof/>
                <w:webHidden/>
              </w:rPr>
              <w:fldChar w:fldCharType="end"/>
            </w:r>
          </w:hyperlink>
        </w:p>
        <w:p w14:paraId="1C6F4239" w14:textId="4BCB22B1"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03" w:history="1">
            <w:r w:rsidRPr="00525421">
              <w:rPr>
                <w:rStyle w:val="Hyperlink"/>
                <w:rFonts w:ascii="Arial" w:hAnsi="Arial" w:cs="Arial"/>
                <w:noProof/>
                <w:lang w:val="en-US"/>
              </w:rPr>
              <w:t>3.2.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lang w:val="en-US"/>
              </w:rPr>
              <w:t>Size-specific survival (otolith microchemistry)</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3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3</w:t>
            </w:r>
            <w:r w:rsidRPr="00525421">
              <w:rPr>
                <w:rFonts w:ascii="Arial" w:hAnsi="Arial" w:cs="Arial"/>
                <w:noProof/>
                <w:webHidden/>
              </w:rPr>
              <w:fldChar w:fldCharType="end"/>
            </w:r>
          </w:hyperlink>
        </w:p>
        <w:p w14:paraId="734C4704" w14:textId="09703F00"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04" w:history="1">
            <w:r w:rsidRPr="00525421">
              <w:rPr>
                <w:rStyle w:val="Hyperlink"/>
                <w:rFonts w:ascii="Arial" w:hAnsi="Arial" w:cs="Arial"/>
                <w:noProof/>
              </w:rPr>
              <w:t>3.2.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Stomach content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4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5</w:t>
            </w:r>
            <w:r w:rsidRPr="00525421">
              <w:rPr>
                <w:rFonts w:ascii="Arial" w:hAnsi="Arial" w:cs="Arial"/>
                <w:noProof/>
                <w:webHidden/>
              </w:rPr>
              <w:fldChar w:fldCharType="end"/>
            </w:r>
          </w:hyperlink>
        </w:p>
        <w:p w14:paraId="504D5B24" w14:textId="358E46ED"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405" w:history="1">
            <w:r w:rsidRPr="00525421">
              <w:rPr>
                <w:rStyle w:val="Hyperlink"/>
                <w:rFonts w:ascii="Arial" w:hAnsi="Arial" w:cs="Arial"/>
                <w:noProof/>
              </w:rPr>
              <w:t>4</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DISCUSSION</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5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7</w:t>
            </w:r>
            <w:r w:rsidRPr="00525421">
              <w:rPr>
                <w:rFonts w:ascii="Arial" w:hAnsi="Arial" w:cs="Arial"/>
                <w:noProof/>
                <w:webHidden/>
              </w:rPr>
              <w:fldChar w:fldCharType="end"/>
            </w:r>
          </w:hyperlink>
        </w:p>
        <w:p w14:paraId="42AE4321" w14:textId="79A4F280"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406" w:history="1">
            <w:r w:rsidRPr="00525421">
              <w:rPr>
                <w:rStyle w:val="Hyperlink"/>
                <w:rFonts w:ascii="Arial" w:hAnsi="Arial" w:cs="Arial"/>
                <w:noProof/>
              </w:rPr>
              <w:t>5</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CONCLUSION</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6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8</w:t>
            </w:r>
            <w:r w:rsidRPr="00525421">
              <w:rPr>
                <w:rFonts w:ascii="Arial" w:hAnsi="Arial" w:cs="Arial"/>
                <w:noProof/>
                <w:webHidden/>
              </w:rPr>
              <w:fldChar w:fldCharType="end"/>
            </w:r>
          </w:hyperlink>
        </w:p>
        <w:p w14:paraId="325214AB" w14:textId="495B33D0"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407" w:history="1">
            <w:r w:rsidRPr="00525421">
              <w:rPr>
                <w:rStyle w:val="Hyperlink"/>
                <w:rFonts w:ascii="Arial" w:hAnsi="Arial" w:cs="Arial"/>
                <w:noProof/>
              </w:rPr>
              <w:t>6</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ACKNOWLEDGEMENT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7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29</w:t>
            </w:r>
            <w:r w:rsidRPr="00525421">
              <w:rPr>
                <w:rFonts w:ascii="Arial" w:hAnsi="Arial" w:cs="Arial"/>
                <w:noProof/>
                <w:webHidden/>
              </w:rPr>
              <w:fldChar w:fldCharType="end"/>
            </w:r>
          </w:hyperlink>
        </w:p>
        <w:p w14:paraId="11EFA922" w14:textId="4880C476"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408" w:history="1">
            <w:r w:rsidRPr="00525421">
              <w:rPr>
                <w:rStyle w:val="Hyperlink"/>
                <w:rFonts w:ascii="Arial" w:hAnsi="Arial" w:cs="Arial"/>
                <w:noProof/>
              </w:rPr>
              <w:t>7</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AUTHOR CONTRIBUTION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8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0</w:t>
            </w:r>
            <w:r w:rsidRPr="00525421">
              <w:rPr>
                <w:rFonts w:ascii="Arial" w:hAnsi="Arial" w:cs="Arial"/>
                <w:noProof/>
                <w:webHidden/>
              </w:rPr>
              <w:fldChar w:fldCharType="end"/>
            </w:r>
          </w:hyperlink>
        </w:p>
        <w:p w14:paraId="32383BFE" w14:textId="3F201B6F"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409" w:history="1">
            <w:r w:rsidRPr="00525421">
              <w:rPr>
                <w:rStyle w:val="Hyperlink"/>
                <w:rFonts w:ascii="Arial" w:hAnsi="Arial" w:cs="Arial"/>
                <w:noProof/>
              </w:rPr>
              <w:t>8</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REFERENC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09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1</w:t>
            </w:r>
            <w:r w:rsidRPr="00525421">
              <w:rPr>
                <w:rFonts w:ascii="Arial" w:hAnsi="Arial" w:cs="Arial"/>
                <w:noProof/>
                <w:webHidden/>
              </w:rPr>
              <w:fldChar w:fldCharType="end"/>
            </w:r>
          </w:hyperlink>
        </w:p>
        <w:p w14:paraId="3262536B" w14:textId="77F7B6FB" w:rsidR="00525421" w:rsidRPr="00525421" w:rsidRDefault="00525421">
          <w:pPr>
            <w:pStyle w:val="TOC1"/>
            <w:tabs>
              <w:tab w:val="left" w:pos="440"/>
            </w:tabs>
            <w:rPr>
              <w:rFonts w:ascii="Arial" w:eastAsiaTheme="minorEastAsia" w:hAnsi="Arial" w:cs="Arial"/>
              <w:noProof/>
              <w:kern w:val="2"/>
              <w:sz w:val="24"/>
              <w:szCs w:val="24"/>
              <w:highlight w:val="none"/>
              <w:lang w:val="en-US"/>
              <w14:ligatures w14:val="standardContextual"/>
            </w:rPr>
          </w:pPr>
          <w:hyperlink w:anchor="_Toc220606410" w:history="1">
            <w:r w:rsidRPr="00525421">
              <w:rPr>
                <w:rStyle w:val="Hyperlink"/>
                <w:rFonts w:ascii="Arial" w:hAnsi="Arial" w:cs="Arial"/>
                <w:noProof/>
              </w:rPr>
              <w:t>9</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APPENDIC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0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2</w:t>
            </w:r>
            <w:r w:rsidRPr="00525421">
              <w:rPr>
                <w:rFonts w:ascii="Arial" w:hAnsi="Arial" w:cs="Arial"/>
                <w:noProof/>
                <w:webHidden/>
              </w:rPr>
              <w:fldChar w:fldCharType="end"/>
            </w:r>
          </w:hyperlink>
        </w:p>
        <w:p w14:paraId="0127090A" w14:textId="5CFFCC31"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411" w:history="1">
            <w:r w:rsidRPr="00525421">
              <w:rPr>
                <w:rStyle w:val="Hyperlink"/>
                <w:rFonts w:ascii="Arial" w:hAnsi="Arial" w:cs="Arial"/>
                <w:noProof/>
              </w:rPr>
              <w:t>9.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TECHNICAL OPERATION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1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2</w:t>
            </w:r>
            <w:r w:rsidRPr="00525421">
              <w:rPr>
                <w:rFonts w:ascii="Arial" w:hAnsi="Arial" w:cs="Arial"/>
                <w:noProof/>
                <w:webHidden/>
              </w:rPr>
              <w:fldChar w:fldCharType="end"/>
            </w:r>
          </w:hyperlink>
        </w:p>
        <w:p w14:paraId="51927DF4" w14:textId="33DB17BB"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12" w:history="1">
            <w:r w:rsidRPr="00525421">
              <w:rPr>
                <w:rStyle w:val="Hyperlink"/>
                <w:rFonts w:ascii="Arial" w:hAnsi="Arial" w:cs="Arial"/>
                <w:noProof/>
              </w:rPr>
              <w:t>9.1.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RST operation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2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2</w:t>
            </w:r>
            <w:r w:rsidRPr="00525421">
              <w:rPr>
                <w:rFonts w:ascii="Arial" w:hAnsi="Arial" w:cs="Arial"/>
                <w:noProof/>
                <w:webHidden/>
              </w:rPr>
              <w:fldChar w:fldCharType="end"/>
            </w:r>
          </w:hyperlink>
        </w:p>
        <w:p w14:paraId="7BF6D1C1" w14:textId="2BF1F0AC"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413" w:history="1">
            <w:r w:rsidRPr="00525421">
              <w:rPr>
                <w:rStyle w:val="Hyperlink"/>
                <w:rFonts w:ascii="Arial" w:hAnsi="Arial" w:cs="Arial"/>
                <w:noProof/>
              </w:rPr>
              <w:t>9.2</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ABUNDANCE ESTIMATE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3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4</w:t>
            </w:r>
            <w:r w:rsidRPr="00525421">
              <w:rPr>
                <w:rFonts w:ascii="Arial" w:hAnsi="Arial" w:cs="Arial"/>
                <w:noProof/>
                <w:webHidden/>
              </w:rPr>
              <w:fldChar w:fldCharType="end"/>
            </w:r>
          </w:hyperlink>
        </w:p>
        <w:p w14:paraId="46D9D5CB" w14:textId="50E529C9"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14" w:history="1">
            <w:r w:rsidRPr="00525421">
              <w:rPr>
                <w:rStyle w:val="Hyperlink"/>
                <w:rFonts w:ascii="Arial" w:hAnsi="Arial" w:cs="Arial"/>
                <w:noProof/>
              </w:rPr>
              <w:t>9.2.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Infilling for missed/unfished days</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4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4</w:t>
            </w:r>
            <w:r w:rsidRPr="00525421">
              <w:rPr>
                <w:rFonts w:ascii="Arial" w:hAnsi="Arial" w:cs="Arial"/>
                <w:noProof/>
                <w:webHidden/>
              </w:rPr>
              <w:fldChar w:fldCharType="end"/>
            </w:r>
          </w:hyperlink>
        </w:p>
        <w:p w14:paraId="2DEBB02D" w14:textId="39D424C2"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415" w:history="1">
            <w:r w:rsidRPr="00525421">
              <w:rPr>
                <w:rStyle w:val="Hyperlink"/>
                <w:rFonts w:ascii="Arial" w:hAnsi="Arial" w:cs="Arial"/>
                <w:noProof/>
              </w:rPr>
              <w:t>9.3</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Coho life history identification</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5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39</w:t>
            </w:r>
            <w:r w:rsidRPr="00525421">
              <w:rPr>
                <w:rFonts w:ascii="Arial" w:hAnsi="Arial" w:cs="Arial"/>
                <w:noProof/>
                <w:webHidden/>
              </w:rPr>
              <w:fldChar w:fldCharType="end"/>
            </w:r>
          </w:hyperlink>
        </w:p>
        <w:p w14:paraId="45D2899C" w14:textId="397BCB8B" w:rsidR="00525421" w:rsidRPr="00525421" w:rsidRDefault="00525421">
          <w:pPr>
            <w:pStyle w:val="TOC2"/>
            <w:tabs>
              <w:tab w:val="left" w:pos="960"/>
              <w:tab w:val="right" w:leader="dot" w:pos="9019"/>
            </w:tabs>
            <w:rPr>
              <w:rFonts w:ascii="Arial" w:eastAsiaTheme="minorEastAsia" w:hAnsi="Arial" w:cs="Arial"/>
              <w:noProof/>
              <w:kern w:val="2"/>
              <w:sz w:val="24"/>
              <w:szCs w:val="24"/>
              <w:highlight w:val="none"/>
              <w:lang w:val="en-US"/>
              <w14:ligatures w14:val="standardContextual"/>
            </w:rPr>
          </w:pPr>
          <w:hyperlink w:anchor="_Toc220606416" w:history="1">
            <w:r w:rsidRPr="00525421">
              <w:rPr>
                <w:rStyle w:val="Hyperlink"/>
                <w:rFonts w:ascii="Arial" w:hAnsi="Arial" w:cs="Arial"/>
                <w:noProof/>
              </w:rPr>
              <w:t>9.4</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Otolith microchemistry</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6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40</w:t>
            </w:r>
            <w:r w:rsidRPr="00525421">
              <w:rPr>
                <w:rFonts w:ascii="Arial" w:hAnsi="Arial" w:cs="Arial"/>
                <w:noProof/>
                <w:webHidden/>
              </w:rPr>
              <w:fldChar w:fldCharType="end"/>
            </w:r>
          </w:hyperlink>
        </w:p>
        <w:p w14:paraId="38F608A7" w14:textId="210450C0" w:rsidR="00525421" w:rsidRPr="00525421" w:rsidRDefault="00525421">
          <w:pPr>
            <w:pStyle w:val="TOC3"/>
            <w:tabs>
              <w:tab w:val="left" w:pos="1200"/>
              <w:tab w:val="right" w:leader="dot" w:pos="9019"/>
            </w:tabs>
            <w:rPr>
              <w:rFonts w:ascii="Arial" w:eastAsiaTheme="minorEastAsia" w:hAnsi="Arial" w:cs="Arial"/>
              <w:noProof/>
              <w:kern w:val="2"/>
              <w:sz w:val="24"/>
              <w:szCs w:val="24"/>
              <w:highlight w:val="none"/>
              <w:lang w:val="en-US"/>
              <w14:ligatures w14:val="standardContextual"/>
            </w:rPr>
          </w:pPr>
          <w:hyperlink w:anchor="_Toc220606417" w:history="1">
            <w:r w:rsidRPr="00525421">
              <w:rPr>
                <w:rStyle w:val="Hyperlink"/>
                <w:rFonts w:ascii="Arial" w:hAnsi="Arial" w:cs="Arial"/>
                <w:noProof/>
              </w:rPr>
              <w:t>9.4.1</w:t>
            </w:r>
            <w:r w:rsidRPr="00525421">
              <w:rPr>
                <w:rFonts w:ascii="Arial" w:eastAsiaTheme="minorEastAsia" w:hAnsi="Arial" w:cs="Arial"/>
                <w:noProof/>
                <w:kern w:val="2"/>
                <w:sz w:val="24"/>
                <w:szCs w:val="24"/>
                <w:highlight w:val="none"/>
                <w:lang w:val="en-US"/>
                <w14:ligatures w14:val="standardContextual"/>
              </w:rPr>
              <w:tab/>
            </w:r>
            <w:r w:rsidRPr="00525421">
              <w:rPr>
                <w:rStyle w:val="Hyperlink"/>
                <w:rFonts w:ascii="Arial" w:hAnsi="Arial" w:cs="Arial"/>
                <w:noProof/>
              </w:rPr>
              <w:t>Fork length-radius relationship</w:t>
            </w:r>
            <w:r w:rsidRPr="00525421">
              <w:rPr>
                <w:rFonts w:ascii="Arial" w:hAnsi="Arial" w:cs="Arial"/>
                <w:noProof/>
                <w:webHidden/>
              </w:rPr>
              <w:tab/>
            </w:r>
            <w:r w:rsidRPr="00525421">
              <w:rPr>
                <w:rFonts w:ascii="Arial" w:hAnsi="Arial" w:cs="Arial"/>
                <w:noProof/>
                <w:webHidden/>
              </w:rPr>
              <w:fldChar w:fldCharType="begin"/>
            </w:r>
            <w:r w:rsidRPr="00525421">
              <w:rPr>
                <w:rFonts w:ascii="Arial" w:hAnsi="Arial" w:cs="Arial"/>
                <w:noProof/>
                <w:webHidden/>
              </w:rPr>
              <w:instrText xml:space="preserve"> PAGEREF _Toc220606417 \h </w:instrText>
            </w:r>
            <w:r w:rsidRPr="00525421">
              <w:rPr>
                <w:rFonts w:ascii="Arial" w:hAnsi="Arial" w:cs="Arial"/>
                <w:noProof/>
                <w:webHidden/>
              </w:rPr>
            </w:r>
            <w:r w:rsidRPr="00525421">
              <w:rPr>
                <w:rFonts w:ascii="Arial" w:hAnsi="Arial" w:cs="Arial"/>
                <w:noProof/>
                <w:webHidden/>
              </w:rPr>
              <w:fldChar w:fldCharType="separate"/>
            </w:r>
            <w:r w:rsidRPr="00525421">
              <w:rPr>
                <w:rFonts w:ascii="Arial" w:hAnsi="Arial" w:cs="Arial"/>
                <w:noProof/>
                <w:webHidden/>
              </w:rPr>
              <w:t>40</w:t>
            </w:r>
            <w:r w:rsidRPr="00525421">
              <w:rPr>
                <w:rFonts w:ascii="Arial" w:hAnsi="Arial" w:cs="Arial"/>
                <w:noProof/>
                <w:webHidden/>
              </w:rPr>
              <w:fldChar w:fldCharType="end"/>
            </w:r>
          </w:hyperlink>
        </w:p>
        <w:p w14:paraId="65E10DA6" w14:textId="51B6C67C" w:rsidR="00310AB3" w:rsidRDefault="00310AB3">
          <w:r w:rsidRPr="00525421">
            <w:rPr>
              <w:rFonts w:ascii="Arial" w:hAnsi="Arial" w:cs="Arial"/>
              <w:b/>
              <w:bCs/>
              <w:noProof/>
            </w:rPr>
            <w:fldChar w:fldCharType="end"/>
          </w:r>
        </w:p>
      </w:sdtContent>
    </w:sdt>
    <w:p w14:paraId="482DA5F1" w14:textId="77777777" w:rsidR="00BE2ED2" w:rsidRPr="00F57D54" w:rsidRDefault="00BE2ED2" w:rsidP="00395CDB">
      <w:pPr>
        <w:spacing w:line="360" w:lineRule="auto"/>
        <w:jc w:val="center"/>
        <w:rPr>
          <w:rFonts w:ascii="Arial" w:hAnsi="Arial" w:cs="Arial"/>
          <w:b/>
        </w:rPr>
      </w:pPr>
    </w:p>
    <w:p w14:paraId="0A3AF80C" w14:textId="77777777" w:rsidR="00395CDB" w:rsidRPr="00F57D54" w:rsidRDefault="00395CDB" w:rsidP="00395CDB">
      <w:pPr>
        <w:spacing w:line="360" w:lineRule="auto"/>
        <w:jc w:val="center"/>
        <w:rPr>
          <w:rFonts w:ascii="Arial" w:hAnsi="Arial" w:cs="Arial"/>
          <w:b/>
        </w:rPr>
      </w:pPr>
    </w:p>
    <w:p w14:paraId="2FBB3DE6" w14:textId="77777777" w:rsidR="00395CDB" w:rsidRPr="00F57D54" w:rsidRDefault="00395CDB" w:rsidP="00395CDB">
      <w:pPr>
        <w:spacing w:line="360" w:lineRule="auto"/>
        <w:jc w:val="center"/>
        <w:rPr>
          <w:rFonts w:ascii="Arial" w:hAnsi="Arial" w:cs="Arial"/>
          <w:b/>
        </w:rPr>
      </w:pPr>
    </w:p>
    <w:p w14:paraId="37D4A397" w14:textId="77777777" w:rsidR="00395CDB" w:rsidRPr="00F57D54" w:rsidRDefault="00395CDB" w:rsidP="00395CDB">
      <w:pPr>
        <w:spacing w:line="360" w:lineRule="auto"/>
        <w:jc w:val="center"/>
        <w:rPr>
          <w:rFonts w:ascii="Arial" w:hAnsi="Arial" w:cs="Arial"/>
          <w:b/>
        </w:rPr>
      </w:pPr>
    </w:p>
    <w:p w14:paraId="2BF8B9C0" w14:textId="77777777" w:rsidR="00395CDB" w:rsidRPr="00F57D54" w:rsidRDefault="00395CDB" w:rsidP="00395CDB">
      <w:pPr>
        <w:spacing w:line="360" w:lineRule="auto"/>
        <w:jc w:val="center"/>
        <w:rPr>
          <w:rFonts w:ascii="Arial" w:hAnsi="Arial" w:cs="Arial"/>
          <w:b/>
        </w:rPr>
      </w:pPr>
    </w:p>
    <w:p w14:paraId="512E1F65" w14:textId="77777777" w:rsidR="00395CDB" w:rsidRPr="00F57D54" w:rsidRDefault="00395CDB" w:rsidP="00395CDB">
      <w:pPr>
        <w:spacing w:line="360" w:lineRule="auto"/>
        <w:jc w:val="center"/>
        <w:rPr>
          <w:rFonts w:ascii="Arial" w:hAnsi="Arial" w:cs="Arial"/>
          <w:b/>
        </w:rPr>
      </w:pPr>
    </w:p>
    <w:p w14:paraId="0937126F" w14:textId="77777777" w:rsidR="00D41CB2" w:rsidRPr="00F57D54" w:rsidRDefault="00D41CB2">
      <w:pPr>
        <w:spacing w:line="360" w:lineRule="auto"/>
        <w:rPr>
          <w:rFonts w:ascii="Arial" w:hAnsi="Arial" w:cs="Arial"/>
          <w:b/>
        </w:rPr>
      </w:pPr>
    </w:p>
    <w:p w14:paraId="20A55C68" w14:textId="77777777" w:rsidR="00D41CB2" w:rsidRPr="00F57D54" w:rsidRDefault="00D41CB2">
      <w:pPr>
        <w:spacing w:line="360" w:lineRule="auto"/>
        <w:rPr>
          <w:rFonts w:ascii="Arial" w:hAnsi="Arial" w:cs="Arial"/>
          <w:b/>
        </w:rPr>
      </w:pPr>
    </w:p>
    <w:p w14:paraId="05C5CAAE" w14:textId="77777777" w:rsidR="00D41CB2" w:rsidRPr="00F57D54" w:rsidRDefault="00D41CB2">
      <w:pPr>
        <w:spacing w:line="360" w:lineRule="auto"/>
        <w:rPr>
          <w:rFonts w:ascii="Arial" w:hAnsi="Arial" w:cs="Arial"/>
          <w:b/>
        </w:rPr>
      </w:pPr>
    </w:p>
    <w:p w14:paraId="00BAF1D4" w14:textId="77777777" w:rsidR="00D41CB2" w:rsidRPr="00F57D54" w:rsidRDefault="00D41CB2">
      <w:pPr>
        <w:spacing w:line="360" w:lineRule="auto"/>
        <w:rPr>
          <w:rFonts w:ascii="Arial" w:hAnsi="Arial" w:cs="Arial"/>
          <w:b/>
        </w:rPr>
      </w:pPr>
    </w:p>
    <w:p w14:paraId="7893A27A" w14:textId="77777777" w:rsidR="00D41CB2" w:rsidRPr="00F57D54" w:rsidRDefault="00D41CB2">
      <w:pPr>
        <w:spacing w:line="360" w:lineRule="auto"/>
        <w:rPr>
          <w:rFonts w:ascii="Arial" w:hAnsi="Arial" w:cs="Arial"/>
          <w:b/>
        </w:rPr>
      </w:pPr>
    </w:p>
    <w:p w14:paraId="1F7F055D" w14:textId="77777777" w:rsidR="00D41CB2" w:rsidRPr="00F57D54" w:rsidRDefault="00D41CB2">
      <w:pPr>
        <w:spacing w:line="360" w:lineRule="auto"/>
        <w:rPr>
          <w:rFonts w:ascii="Arial" w:hAnsi="Arial" w:cs="Arial"/>
          <w:b/>
        </w:rPr>
      </w:pPr>
    </w:p>
    <w:p w14:paraId="24312236" w14:textId="77777777" w:rsidR="00D41CB2" w:rsidRPr="00F57D54" w:rsidRDefault="00D41CB2">
      <w:pPr>
        <w:spacing w:line="360" w:lineRule="auto"/>
        <w:rPr>
          <w:rFonts w:ascii="Arial" w:hAnsi="Arial" w:cs="Arial"/>
          <w:b/>
        </w:rPr>
      </w:pPr>
    </w:p>
    <w:p w14:paraId="1B1C8577" w14:textId="77777777" w:rsidR="00D41CB2" w:rsidRPr="00F57D54" w:rsidRDefault="00D41CB2">
      <w:pPr>
        <w:spacing w:line="360" w:lineRule="auto"/>
        <w:rPr>
          <w:rFonts w:ascii="Arial" w:hAnsi="Arial" w:cs="Arial"/>
          <w:b/>
        </w:rPr>
      </w:pPr>
    </w:p>
    <w:p w14:paraId="112159A0" w14:textId="77777777" w:rsidR="00D41CB2" w:rsidRPr="00F57D54" w:rsidRDefault="00D41CB2">
      <w:pPr>
        <w:spacing w:line="360" w:lineRule="auto"/>
        <w:rPr>
          <w:rFonts w:ascii="Arial" w:hAnsi="Arial" w:cs="Arial"/>
          <w:b/>
        </w:rPr>
      </w:pPr>
    </w:p>
    <w:p w14:paraId="6410E835" w14:textId="77777777" w:rsidR="00D41CB2" w:rsidRPr="00F57D54" w:rsidRDefault="00D41CB2">
      <w:pPr>
        <w:spacing w:line="360" w:lineRule="auto"/>
        <w:rPr>
          <w:rFonts w:ascii="Arial" w:hAnsi="Arial" w:cs="Arial"/>
          <w:b/>
        </w:rPr>
      </w:pPr>
    </w:p>
    <w:p w14:paraId="2F704D4F" w14:textId="77777777" w:rsidR="00D41CB2" w:rsidRPr="00F57D54" w:rsidRDefault="00D41CB2">
      <w:pPr>
        <w:spacing w:line="360" w:lineRule="auto"/>
        <w:rPr>
          <w:rFonts w:ascii="Arial" w:hAnsi="Arial" w:cs="Arial"/>
          <w:b/>
        </w:rPr>
      </w:pPr>
    </w:p>
    <w:p w14:paraId="385BA383" w14:textId="77777777" w:rsidR="00D41CB2" w:rsidRPr="00F57D54" w:rsidRDefault="00D41CB2">
      <w:pPr>
        <w:spacing w:line="360" w:lineRule="auto"/>
        <w:rPr>
          <w:rFonts w:ascii="Arial" w:hAnsi="Arial" w:cs="Arial"/>
          <w:b/>
        </w:rPr>
      </w:pPr>
    </w:p>
    <w:p w14:paraId="4BF79453" w14:textId="77777777" w:rsidR="00D41CB2" w:rsidRPr="00F57D54" w:rsidRDefault="00D41CB2">
      <w:pPr>
        <w:spacing w:line="360" w:lineRule="auto"/>
        <w:rPr>
          <w:rFonts w:ascii="Arial" w:hAnsi="Arial" w:cs="Arial"/>
          <w:b/>
        </w:rPr>
      </w:pPr>
    </w:p>
    <w:p w14:paraId="109FDB43" w14:textId="77777777" w:rsidR="00D41CB2" w:rsidRPr="00F57D54" w:rsidRDefault="00D41CB2">
      <w:pPr>
        <w:spacing w:line="360" w:lineRule="auto"/>
        <w:rPr>
          <w:rFonts w:ascii="Arial" w:hAnsi="Arial" w:cs="Arial"/>
          <w:b/>
        </w:rPr>
      </w:pPr>
    </w:p>
    <w:p w14:paraId="4D8B931C" w14:textId="77777777" w:rsidR="00D41CB2" w:rsidRPr="00F57D54" w:rsidRDefault="00D41CB2">
      <w:pPr>
        <w:spacing w:line="360" w:lineRule="auto"/>
        <w:rPr>
          <w:rFonts w:ascii="Arial" w:hAnsi="Arial" w:cs="Arial"/>
          <w:b/>
        </w:rPr>
      </w:pPr>
    </w:p>
    <w:p w14:paraId="1357C970" w14:textId="77777777" w:rsidR="00D41CB2" w:rsidRPr="00F57D54" w:rsidRDefault="00D41CB2">
      <w:pPr>
        <w:spacing w:line="360" w:lineRule="auto"/>
        <w:rPr>
          <w:rFonts w:ascii="Arial" w:hAnsi="Arial" w:cs="Arial"/>
          <w:b/>
        </w:rPr>
      </w:pPr>
    </w:p>
    <w:p w14:paraId="4BD3764F" w14:textId="77777777" w:rsidR="00D41CB2" w:rsidRPr="00F57D54" w:rsidRDefault="00D41CB2">
      <w:pPr>
        <w:spacing w:line="360" w:lineRule="auto"/>
        <w:rPr>
          <w:rFonts w:ascii="Arial" w:hAnsi="Arial" w:cs="Arial"/>
          <w:b/>
        </w:rPr>
      </w:pPr>
    </w:p>
    <w:p w14:paraId="4E425719" w14:textId="77777777" w:rsidR="00D41CB2" w:rsidRPr="00F57D54" w:rsidRDefault="00D41CB2">
      <w:pPr>
        <w:spacing w:line="360" w:lineRule="auto"/>
        <w:rPr>
          <w:rFonts w:ascii="Arial" w:hAnsi="Arial" w:cs="Arial"/>
          <w:b/>
        </w:rPr>
      </w:pPr>
    </w:p>
    <w:p w14:paraId="72549C1D" w14:textId="77777777" w:rsidR="00D41CB2" w:rsidRPr="00F57D54" w:rsidRDefault="00D41CB2">
      <w:pPr>
        <w:spacing w:line="360" w:lineRule="auto"/>
        <w:rPr>
          <w:rFonts w:ascii="Arial" w:hAnsi="Arial" w:cs="Arial"/>
          <w:b/>
        </w:rPr>
      </w:pPr>
    </w:p>
    <w:p w14:paraId="135E6836" w14:textId="6527D219" w:rsidR="00016E78" w:rsidRPr="00BA3478" w:rsidRDefault="00016E78" w:rsidP="00BA3478">
      <w:pPr>
        <w:pStyle w:val="Heading1"/>
        <w:numPr>
          <w:ilvl w:val="0"/>
          <w:numId w:val="0"/>
        </w:numPr>
      </w:pPr>
      <w:bookmarkStart w:id="2" w:name="_Toc220606372"/>
      <w:r w:rsidRPr="00235A6A">
        <w:lastRenderedPageBreak/>
        <w:t>ABSTRACT</w:t>
      </w:r>
      <w:bookmarkEnd w:id="2"/>
    </w:p>
    <w:p w14:paraId="27D09CE9" w14:textId="0247B671" w:rsidR="00016E78" w:rsidRPr="00525421" w:rsidRDefault="00016E78" w:rsidP="00016E78">
      <w:pPr>
        <w:widowControl w:val="0"/>
        <w:autoSpaceDE w:val="0"/>
        <w:autoSpaceDN w:val="0"/>
        <w:spacing w:before="191" w:line="261" w:lineRule="auto"/>
        <w:ind w:left="370" w:right="620" w:hanging="211"/>
        <w:rPr>
          <w:rFonts w:ascii="Arial" w:eastAsia="Microsoft Sans Serif" w:hAnsi="Arial" w:cs="Arial"/>
          <w:lang w:val="en-US"/>
        </w:rPr>
      </w:pPr>
      <w:r w:rsidRPr="00525421">
        <w:rPr>
          <w:rFonts w:ascii="Arial" w:eastAsia="Microsoft Sans Serif" w:hAnsi="Arial"/>
        </w:rPr>
        <w:t>Finnis,</w:t>
      </w:r>
      <w:r w:rsidRPr="00525421">
        <w:rPr>
          <w:rFonts w:ascii="Arial" w:eastAsia="Microsoft Sans Serif" w:hAnsi="Arial"/>
          <w:spacing w:val="3"/>
        </w:rPr>
        <w:t xml:space="preserve"> </w:t>
      </w:r>
      <w:r w:rsidRPr="00525421">
        <w:rPr>
          <w:rFonts w:ascii="Arial" w:eastAsia="Microsoft Sans Serif" w:hAnsi="Arial"/>
        </w:rPr>
        <w:t>S.,</w:t>
      </w:r>
      <w:r w:rsidRPr="00525421">
        <w:rPr>
          <w:rFonts w:ascii="Arial" w:eastAsia="Microsoft Sans Serif" w:hAnsi="Arial"/>
          <w:spacing w:val="3"/>
        </w:rPr>
        <w:t xml:space="preserve"> </w:t>
      </w:r>
      <w:proofErr w:type="spellStart"/>
      <w:r w:rsidR="00820B33" w:rsidRPr="00525421">
        <w:rPr>
          <w:rFonts w:ascii="Arial" w:eastAsia="Microsoft Sans Serif" w:hAnsi="Arial"/>
        </w:rPr>
        <w:t>Guyondet</w:t>
      </w:r>
      <w:proofErr w:type="spellEnd"/>
      <w:r w:rsidR="00820B33" w:rsidRPr="00525421">
        <w:rPr>
          <w:rFonts w:ascii="Arial" w:eastAsia="Microsoft Sans Serif" w:hAnsi="Arial"/>
        </w:rPr>
        <w:t xml:space="preserve">, T., </w:t>
      </w:r>
      <w:proofErr w:type="spellStart"/>
      <w:r w:rsidR="004D21CD" w:rsidRPr="00525421">
        <w:rPr>
          <w:rFonts w:ascii="Arial" w:eastAsia="Microsoft Sans Serif" w:hAnsi="Arial" w:cs="Arial"/>
          <w:lang w:val="en-US"/>
        </w:rPr>
        <w:t>McKindsey</w:t>
      </w:r>
      <w:proofErr w:type="spellEnd"/>
      <w:r w:rsidR="004D21CD" w:rsidRPr="00525421">
        <w:rPr>
          <w:rFonts w:ascii="Arial" w:eastAsia="Microsoft Sans Serif" w:hAnsi="Arial" w:cs="Arial"/>
          <w:lang w:val="en-US"/>
        </w:rPr>
        <w:t xml:space="preserve">, C.W., </w:t>
      </w:r>
      <w:r w:rsidR="00820B33" w:rsidRPr="00525421">
        <w:rPr>
          <w:rFonts w:ascii="Arial" w:eastAsia="Microsoft Sans Serif" w:hAnsi="Arial"/>
        </w:rPr>
        <w:t xml:space="preserve">Arseneau, J., Barrell, J., Duhaime, J., </w:t>
      </w:r>
      <w:proofErr w:type="spellStart"/>
      <w:r w:rsidR="00820B33" w:rsidRPr="00525421">
        <w:rPr>
          <w:rFonts w:ascii="Arial" w:eastAsia="Microsoft Sans Serif" w:hAnsi="Arial"/>
        </w:rPr>
        <w:t>Filgueira</w:t>
      </w:r>
      <w:proofErr w:type="spellEnd"/>
      <w:r w:rsidR="00820B33" w:rsidRPr="00525421">
        <w:rPr>
          <w:rFonts w:ascii="Arial" w:eastAsia="Microsoft Sans Serif" w:hAnsi="Arial"/>
        </w:rPr>
        <w:t xml:space="preserve">, R., Gallardi, D., Gaspard, D., Gibb, O., Goodwin, C., </w:t>
      </w:r>
      <w:r w:rsidR="006F2D3C" w:rsidRPr="00525421">
        <w:rPr>
          <w:rFonts w:ascii="Arial" w:eastAsia="Microsoft Sans Serif" w:hAnsi="Arial"/>
        </w:rPr>
        <w:t xml:space="preserve">Hua, K., </w:t>
      </w:r>
      <w:r w:rsidR="00820B33" w:rsidRPr="00525421">
        <w:rPr>
          <w:rFonts w:ascii="Arial" w:eastAsia="Microsoft Sans Serif" w:hAnsi="Arial"/>
        </w:rPr>
        <w:t xml:space="preserve">Macdonald, T., Milne, R., </w:t>
      </w:r>
      <w:proofErr w:type="spellStart"/>
      <w:r w:rsidR="00820B33" w:rsidRPr="00525421">
        <w:rPr>
          <w:rFonts w:ascii="Arial" w:eastAsia="Microsoft Sans Serif" w:hAnsi="Arial"/>
        </w:rPr>
        <w:t>Lacoursière</w:t>
      </w:r>
      <w:proofErr w:type="spellEnd"/>
      <w:r w:rsidR="00820B33" w:rsidRPr="00525421">
        <w:rPr>
          <w:rFonts w:ascii="Arial" w:eastAsia="Microsoft Sans Serif" w:hAnsi="Arial"/>
        </w:rPr>
        <w:t>-Roussel, A.</w:t>
      </w:r>
      <w:r w:rsidR="00D91088" w:rsidRPr="00525421">
        <w:rPr>
          <w:rFonts w:ascii="Arial" w:eastAsia="Microsoft Sans Serif" w:hAnsi="Arial"/>
        </w:rPr>
        <w:t xml:space="preserve"> </w:t>
      </w:r>
      <w:r w:rsidRPr="00525421">
        <w:rPr>
          <w:rFonts w:ascii="Arial" w:eastAsia="Microsoft Sans Serif" w:hAnsi="Arial"/>
        </w:rPr>
        <w:t>202</w:t>
      </w:r>
      <w:r w:rsidR="00D91088" w:rsidRPr="00525421">
        <w:rPr>
          <w:rFonts w:ascii="Arial" w:eastAsia="Microsoft Sans Serif" w:hAnsi="Arial"/>
        </w:rPr>
        <w:t>3</w:t>
      </w:r>
      <w:r w:rsidRPr="00525421">
        <w:rPr>
          <w:rFonts w:ascii="Arial" w:eastAsia="Microsoft Sans Serif" w:hAnsi="Arial"/>
        </w:rPr>
        <w:t>.</w:t>
      </w:r>
      <w:r w:rsidRPr="00525421">
        <w:rPr>
          <w:rFonts w:ascii="Arial" w:eastAsia="Microsoft Sans Serif" w:hAnsi="Arial"/>
          <w:spacing w:val="19"/>
        </w:rPr>
        <w:t xml:space="preserve"> </w:t>
      </w:r>
      <w:r w:rsidR="00390AD3" w:rsidRPr="00525421">
        <w:rPr>
          <w:rFonts w:ascii="Arial" w:eastAsia="Microsoft Sans Serif" w:hAnsi="Arial" w:cs="Arial"/>
          <w:lang w:val="en-US"/>
        </w:rPr>
        <w:t xml:space="preserve">Guidance on sampling effort to monitor </w:t>
      </w:r>
      <w:proofErr w:type="spellStart"/>
      <w:r w:rsidR="00390AD3" w:rsidRPr="00525421">
        <w:rPr>
          <w:rFonts w:ascii="Arial" w:eastAsia="Microsoft Sans Serif" w:hAnsi="Arial" w:cs="Arial"/>
          <w:lang w:val="en-US"/>
        </w:rPr>
        <w:t>mesozooplankton</w:t>
      </w:r>
      <w:proofErr w:type="spellEnd"/>
      <w:r w:rsidR="00390AD3" w:rsidRPr="00525421">
        <w:rPr>
          <w:rFonts w:ascii="Arial" w:eastAsia="Microsoft Sans Serif" w:hAnsi="Arial" w:cs="Arial"/>
          <w:lang w:val="en-US"/>
        </w:rPr>
        <w:t xml:space="preserve"> communities at Canadian bivalve aquaculture sites using an optical imaging system</w:t>
      </w:r>
      <w:r w:rsidRPr="00525421">
        <w:rPr>
          <w:rFonts w:ascii="Arial" w:eastAsia="Microsoft Sans Serif" w:hAnsi="Arial" w:cs="Arial"/>
          <w:lang w:val="en-US"/>
        </w:rPr>
        <w:t>.</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Can.</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Tech.</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Rep.</w:t>
      </w:r>
      <w:r w:rsidRPr="00525421">
        <w:rPr>
          <w:rFonts w:ascii="Arial" w:eastAsia="Microsoft Sans Serif" w:hAnsi="Arial" w:cs="Arial"/>
          <w:spacing w:val="18"/>
          <w:lang w:val="en-US"/>
        </w:rPr>
        <w:t xml:space="preserve"> </w:t>
      </w:r>
      <w:r w:rsidRPr="00525421">
        <w:rPr>
          <w:rFonts w:ascii="Arial" w:eastAsia="Microsoft Sans Serif" w:hAnsi="Arial" w:cs="Arial"/>
          <w:lang w:val="en-US"/>
        </w:rPr>
        <w:t>Fish.</w:t>
      </w:r>
      <w:r w:rsidRPr="00525421">
        <w:rPr>
          <w:rFonts w:ascii="Arial" w:eastAsia="Microsoft Sans Serif" w:hAnsi="Arial" w:cs="Arial"/>
          <w:spacing w:val="-55"/>
          <w:lang w:val="en-US"/>
        </w:rPr>
        <w:t xml:space="preserve"> </w:t>
      </w:r>
      <w:proofErr w:type="spellStart"/>
      <w:r w:rsidRPr="00525421">
        <w:rPr>
          <w:rFonts w:ascii="Arial" w:eastAsia="Microsoft Sans Serif" w:hAnsi="Arial" w:cs="Arial"/>
          <w:lang w:val="en-US"/>
        </w:rPr>
        <w:t>Aquat</w:t>
      </w:r>
      <w:proofErr w:type="spellEnd"/>
      <w:r w:rsidRPr="00525421">
        <w:rPr>
          <w:rFonts w:ascii="Arial" w:eastAsia="Microsoft Sans Serif" w:hAnsi="Arial" w:cs="Arial"/>
          <w:lang w:val="en-US"/>
        </w:rPr>
        <w:t>.</w:t>
      </w:r>
      <w:r w:rsidRPr="00525421">
        <w:rPr>
          <w:rFonts w:ascii="Arial" w:eastAsia="Microsoft Sans Serif" w:hAnsi="Arial" w:cs="Arial"/>
          <w:spacing w:val="15"/>
          <w:lang w:val="en-US"/>
        </w:rPr>
        <w:t xml:space="preserve"> </w:t>
      </w:r>
      <w:r w:rsidRPr="00525421">
        <w:rPr>
          <w:rFonts w:ascii="Arial" w:eastAsia="Microsoft Sans Serif" w:hAnsi="Arial" w:cs="Arial"/>
          <w:lang w:val="en-US"/>
        </w:rPr>
        <w:t>Sci.</w:t>
      </w:r>
      <w:r w:rsidRPr="00525421">
        <w:rPr>
          <w:rFonts w:ascii="Arial" w:eastAsia="Microsoft Sans Serif" w:hAnsi="Arial" w:cs="Arial"/>
          <w:spacing w:val="16"/>
          <w:lang w:val="en-US"/>
        </w:rPr>
        <w:t xml:space="preserve"> </w:t>
      </w:r>
      <w:r w:rsidR="00390AD3" w:rsidRPr="00525421">
        <w:rPr>
          <w:rFonts w:ascii="Arial" w:eastAsia="Microsoft Sans Serif" w:hAnsi="Arial" w:cs="Arial"/>
          <w:color w:val="FF0000"/>
          <w:lang w:val="en-US"/>
        </w:rPr>
        <w:t>####</w:t>
      </w:r>
      <w:r w:rsidRPr="00525421">
        <w:rPr>
          <w:rFonts w:ascii="Arial" w:eastAsia="Microsoft Sans Serif" w:hAnsi="Arial" w:cs="Arial"/>
          <w:color w:val="FF0000"/>
          <w:lang w:val="en-US"/>
        </w:rPr>
        <w:t>:</w:t>
      </w:r>
      <w:r w:rsidRPr="00525421">
        <w:rPr>
          <w:rFonts w:ascii="Arial" w:eastAsia="Microsoft Sans Serif" w:hAnsi="Arial" w:cs="Arial"/>
          <w:color w:val="FF0000"/>
          <w:spacing w:val="15"/>
          <w:lang w:val="en-US"/>
        </w:rPr>
        <w:t xml:space="preserve"> </w:t>
      </w:r>
      <w:hyperlink w:anchor="_bookmark1" w:history="1">
        <w:r w:rsidRPr="00525421">
          <w:rPr>
            <w:rFonts w:ascii="Arial" w:eastAsia="Microsoft Sans Serif" w:hAnsi="Arial" w:cs="Arial"/>
            <w:lang w:val="en-US"/>
          </w:rPr>
          <w:t>vi</w:t>
        </w:r>
        <w:r w:rsidR="00744F33" w:rsidRPr="00525421">
          <w:rPr>
            <w:rFonts w:ascii="Arial" w:eastAsia="Microsoft Sans Serif" w:hAnsi="Arial" w:cs="Arial"/>
            <w:lang w:val="en-US"/>
          </w:rPr>
          <w:t>i</w:t>
        </w:r>
        <w:r w:rsidRPr="00525421">
          <w:rPr>
            <w:rFonts w:ascii="Arial" w:eastAsia="Microsoft Sans Serif" w:hAnsi="Arial" w:cs="Arial"/>
            <w:spacing w:val="-22"/>
            <w:lang w:val="en-US"/>
          </w:rPr>
          <w:t xml:space="preserve"> </w:t>
        </w:r>
      </w:hyperlink>
      <w:r w:rsidR="00744F33" w:rsidRPr="00525421">
        <w:rPr>
          <w:rFonts w:ascii="Arial" w:eastAsia="Microsoft Sans Serif" w:hAnsi="Arial" w:cs="Arial"/>
          <w:lang w:val="en-US"/>
        </w:rPr>
        <w:t xml:space="preserve">+ </w:t>
      </w:r>
      <w:r w:rsidR="008A3970" w:rsidRPr="00525421">
        <w:rPr>
          <w:rFonts w:ascii="Arial" w:eastAsia="Microsoft Sans Serif" w:hAnsi="Arial" w:cs="Arial"/>
          <w:lang w:val="en-US"/>
        </w:rPr>
        <w:t xml:space="preserve">101 </w:t>
      </w:r>
      <w:r w:rsidRPr="00525421">
        <w:rPr>
          <w:rFonts w:ascii="Arial" w:eastAsia="Microsoft Sans Serif" w:hAnsi="Arial" w:cs="Arial"/>
          <w:lang w:val="en-US"/>
        </w:rPr>
        <w:t>p.</w:t>
      </w:r>
    </w:p>
    <w:p w14:paraId="09206074" w14:textId="77777777" w:rsidR="00016E78" w:rsidRPr="00016E78" w:rsidRDefault="004D21CD" w:rsidP="00016E78">
      <w:pPr>
        <w:widowControl w:val="0"/>
        <w:autoSpaceDE w:val="0"/>
        <w:autoSpaceDN w:val="0"/>
        <w:rPr>
          <w:rFonts w:ascii="Arial" w:eastAsia="Microsoft Sans Serif" w:hAnsi="Arial" w:cs="Arial"/>
          <w:sz w:val="26"/>
          <w:lang w:val="en-US"/>
        </w:rPr>
      </w:pPr>
      <w:r>
        <w:rPr>
          <w:rFonts w:ascii="Arial" w:eastAsia="Microsoft Sans Serif" w:hAnsi="Arial" w:cs="Arial"/>
          <w:sz w:val="26"/>
          <w:lang w:val="en-US"/>
        </w:rPr>
        <w:t xml:space="preserve"> </w:t>
      </w:r>
    </w:p>
    <w:p w14:paraId="01222232" w14:textId="2A265D13" w:rsidR="00016E78" w:rsidRPr="00F57D54" w:rsidRDefault="008E550D" w:rsidP="00016E78">
      <w:pPr>
        <w:widowControl w:val="0"/>
        <w:autoSpaceDE w:val="0"/>
        <w:autoSpaceDN w:val="0"/>
        <w:spacing w:before="149" w:line="261" w:lineRule="auto"/>
        <w:ind w:left="160" w:right="153"/>
        <w:rPr>
          <w:rFonts w:ascii="Arial" w:eastAsia="Microsoft Sans Serif" w:hAnsi="Arial" w:cs="Arial"/>
          <w:lang w:val="en-US"/>
        </w:rPr>
      </w:pPr>
      <w:r>
        <w:rPr>
          <w:rFonts w:ascii="Arial" w:hAnsi="Arial" w:cs="Arial"/>
          <w:color w:val="000000"/>
          <w:shd w:val="clear" w:color="auto" w:fill="FFFFFF"/>
        </w:rPr>
        <w:t>[text]</w:t>
      </w:r>
    </w:p>
    <w:p w14:paraId="680F0893"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6A965D61"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1DD0E5E2"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64CD5539"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4BF92102"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13E1963B" w14:textId="77777777" w:rsidR="00016E78" w:rsidRPr="00F57D54" w:rsidRDefault="00016E78" w:rsidP="00016E78">
      <w:pPr>
        <w:widowControl w:val="0"/>
        <w:autoSpaceDE w:val="0"/>
        <w:autoSpaceDN w:val="0"/>
        <w:spacing w:before="149" w:line="261" w:lineRule="auto"/>
        <w:ind w:left="160" w:right="153"/>
        <w:rPr>
          <w:rFonts w:ascii="Arial" w:eastAsia="Microsoft Sans Serif" w:hAnsi="Arial" w:cs="Arial"/>
          <w:lang w:val="en-US"/>
        </w:rPr>
      </w:pPr>
    </w:p>
    <w:p w14:paraId="75BA5280" w14:textId="1872FFB8" w:rsidR="00016E78" w:rsidRPr="00BA3478" w:rsidRDefault="00016E78" w:rsidP="00BA3478">
      <w:pPr>
        <w:pStyle w:val="Heading1"/>
        <w:numPr>
          <w:ilvl w:val="0"/>
          <w:numId w:val="0"/>
        </w:numPr>
      </w:pPr>
      <w:bookmarkStart w:id="3" w:name="_Toc220606373"/>
      <w:r w:rsidRPr="00F57D54">
        <w:lastRenderedPageBreak/>
        <w:t>RÉSUMÉ</w:t>
      </w:r>
      <w:bookmarkEnd w:id="3"/>
      <w:r w:rsidR="004D21CD">
        <w:t xml:space="preserve"> </w:t>
      </w:r>
    </w:p>
    <w:p w14:paraId="66949CCA" w14:textId="7A8560F1" w:rsidR="00805918" w:rsidRPr="00525421" w:rsidRDefault="00FD35CE" w:rsidP="000215BF">
      <w:pPr>
        <w:widowControl w:val="0"/>
        <w:autoSpaceDE w:val="0"/>
        <w:autoSpaceDN w:val="0"/>
        <w:spacing w:before="191" w:line="261" w:lineRule="auto"/>
        <w:ind w:left="370" w:right="620" w:hanging="211"/>
        <w:rPr>
          <w:rFonts w:ascii="Arial" w:eastAsia="Microsoft Sans Serif" w:hAnsi="Arial" w:cs="Arial"/>
          <w:lang w:val="en-US"/>
        </w:rPr>
      </w:pPr>
      <w:r w:rsidRPr="00525421">
        <w:rPr>
          <w:rFonts w:ascii="Arial" w:eastAsia="Microsoft Sans Serif" w:hAnsi="Arial"/>
        </w:rPr>
        <w:t>Finnis,</w:t>
      </w:r>
      <w:r w:rsidRPr="00525421">
        <w:rPr>
          <w:rFonts w:ascii="Arial" w:eastAsia="Microsoft Sans Serif" w:hAnsi="Arial"/>
          <w:spacing w:val="3"/>
        </w:rPr>
        <w:t xml:space="preserve"> </w:t>
      </w:r>
      <w:r w:rsidRPr="00525421">
        <w:rPr>
          <w:rFonts w:ascii="Arial" w:eastAsia="Microsoft Sans Serif" w:hAnsi="Arial"/>
        </w:rPr>
        <w:t>S.,</w:t>
      </w:r>
      <w:r w:rsidRPr="00525421">
        <w:rPr>
          <w:rFonts w:ascii="Arial" w:eastAsia="Microsoft Sans Serif" w:hAnsi="Arial"/>
          <w:spacing w:val="3"/>
        </w:rPr>
        <w:t xml:space="preserve"> </w:t>
      </w:r>
      <w:proofErr w:type="spellStart"/>
      <w:r w:rsidRPr="00525421">
        <w:rPr>
          <w:rFonts w:ascii="Arial" w:eastAsia="Microsoft Sans Serif" w:hAnsi="Arial"/>
        </w:rPr>
        <w:t>Guyondet</w:t>
      </w:r>
      <w:proofErr w:type="spellEnd"/>
      <w:r w:rsidRPr="00525421">
        <w:rPr>
          <w:rFonts w:ascii="Arial" w:eastAsia="Microsoft Sans Serif" w:hAnsi="Arial"/>
        </w:rPr>
        <w:t xml:space="preserve">, </w:t>
      </w:r>
      <w:proofErr w:type="spellStart"/>
      <w:r w:rsidR="004D21CD" w:rsidRPr="00525421">
        <w:rPr>
          <w:rFonts w:ascii="Arial" w:eastAsia="Microsoft Sans Serif" w:hAnsi="Arial" w:cs="Arial"/>
          <w:lang w:val="en-US"/>
        </w:rPr>
        <w:t>McKindsey</w:t>
      </w:r>
      <w:proofErr w:type="spellEnd"/>
      <w:r w:rsidR="004D21CD" w:rsidRPr="00525421">
        <w:rPr>
          <w:rFonts w:ascii="Arial" w:eastAsia="Microsoft Sans Serif" w:hAnsi="Arial" w:cs="Arial"/>
          <w:lang w:val="en-US"/>
        </w:rPr>
        <w:t xml:space="preserve">, C.W., </w:t>
      </w:r>
      <w:r w:rsidRPr="00525421">
        <w:rPr>
          <w:rFonts w:ascii="Arial" w:eastAsia="Microsoft Sans Serif" w:hAnsi="Arial"/>
        </w:rPr>
        <w:t xml:space="preserve">T., Arseneau, J., Barrell, J., Duhaime, J., </w:t>
      </w:r>
      <w:proofErr w:type="spellStart"/>
      <w:r w:rsidRPr="00525421">
        <w:rPr>
          <w:rFonts w:ascii="Arial" w:eastAsia="Microsoft Sans Serif" w:hAnsi="Arial"/>
        </w:rPr>
        <w:t>Filgueira</w:t>
      </w:r>
      <w:proofErr w:type="spellEnd"/>
      <w:r w:rsidRPr="00525421">
        <w:rPr>
          <w:rFonts w:ascii="Arial" w:eastAsia="Microsoft Sans Serif" w:hAnsi="Arial"/>
        </w:rPr>
        <w:t xml:space="preserve">, R., Gallardi, D., Gaspard, D., Gibb, O., Goodwin, C., </w:t>
      </w:r>
      <w:r w:rsidR="006F2D3C" w:rsidRPr="00525421">
        <w:rPr>
          <w:rFonts w:ascii="Arial" w:eastAsia="Microsoft Sans Serif" w:hAnsi="Arial"/>
        </w:rPr>
        <w:t xml:space="preserve">Hua, K., </w:t>
      </w:r>
      <w:r w:rsidRPr="00525421">
        <w:rPr>
          <w:rFonts w:ascii="Arial" w:eastAsia="Microsoft Sans Serif" w:hAnsi="Arial"/>
        </w:rPr>
        <w:t xml:space="preserve">Macdonald, T., Milne, R., </w:t>
      </w:r>
      <w:proofErr w:type="spellStart"/>
      <w:r w:rsidRPr="00525421">
        <w:rPr>
          <w:rFonts w:ascii="Arial" w:eastAsia="Microsoft Sans Serif" w:hAnsi="Arial"/>
        </w:rPr>
        <w:t>Lacoursière</w:t>
      </w:r>
      <w:proofErr w:type="spellEnd"/>
      <w:r w:rsidRPr="00525421">
        <w:rPr>
          <w:rFonts w:ascii="Arial" w:eastAsia="Microsoft Sans Serif" w:hAnsi="Arial"/>
        </w:rPr>
        <w:t>-Roussel, A. 2023.</w:t>
      </w:r>
      <w:r w:rsidRPr="00525421">
        <w:rPr>
          <w:rFonts w:ascii="Arial" w:eastAsia="Microsoft Sans Serif" w:hAnsi="Arial"/>
          <w:spacing w:val="19"/>
        </w:rPr>
        <w:t xml:space="preserve"> </w:t>
      </w:r>
      <w:r w:rsidRPr="00525421">
        <w:rPr>
          <w:rFonts w:ascii="Arial" w:eastAsia="Microsoft Sans Serif" w:hAnsi="Arial" w:cs="Arial"/>
          <w:lang w:val="en-US"/>
        </w:rPr>
        <w:t xml:space="preserve">Guidance on sampling effort to monitor </w:t>
      </w:r>
      <w:proofErr w:type="spellStart"/>
      <w:r w:rsidRPr="00525421">
        <w:rPr>
          <w:rFonts w:ascii="Arial" w:eastAsia="Microsoft Sans Serif" w:hAnsi="Arial" w:cs="Arial"/>
          <w:lang w:val="en-US"/>
        </w:rPr>
        <w:t>mesozooplankton</w:t>
      </w:r>
      <w:proofErr w:type="spellEnd"/>
      <w:r w:rsidRPr="00525421">
        <w:rPr>
          <w:rFonts w:ascii="Arial" w:eastAsia="Microsoft Sans Serif" w:hAnsi="Arial" w:cs="Arial"/>
          <w:lang w:val="en-US"/>
        </w:rPr>
        <w:t xml:space="preserve"> communities at Canadian bivalve aquaculture sites using an optical imaging system.</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Can.</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Tech.</w:t>
      </w:r>
      <w:r w:rsidRPr="00525421">
        <w:rPr>
          <w:rFonts w:ascii="Arial" w:eastAsia="Microsoft Sans Serif" w:hAnsi="Arial" w:cs="Arial"/>
          <w:spacing w:val="19"/>
          <w:lang w:val="en-US"/>
        </w:rPr>
        <w:t xml:space="preserve"> </w:t>
      </w:r>
      <w:r w:rsidRPr="00525421">
        <w:rPr>
          <w:rFonts w:ascii="Arial" w:eastAsia="Microsoft Sans Serif" w:hAnsi="Arial" w:cs="Arial"/>
          <w:lang w:val="en-US"/>
        </w:rPr>
        <w:t>Rep.</w:t>
      </w:r>
      <w:r w:rsidRPr="00525421">
        <w:rPr>
          <w:rFonts w:ascii="Arial" w:eastAsia="Microsoft Sans Serif" w:hAnsi="Arial" w:cs="Arial"/>
          <w:spacing w:val="18"/>
          <w:lang w:val="en-US"/>
        </w:rPr>
        <w:t xml:space="preserve"> </w:t>
      </w:r>
      <w:r w:rsidRPr="00525421">
        <w:rPr>
          <w:rFonts w:ascii="Arial" w:eastAsia="Microsoft Sans Serif" w:hAnsi="Arial" w:cs="Arial"/>
          <w:lang w:val="en-US"/>
        </w:rPr>
        <w:t>Fish.</w:t>
      </w:r>
      <w:r w:rsidRPr="00525421">
        <w:rPr>
          <w:rFonts w:ascii="Arial" w:eastAsia="Microsoft Sans Serif" w:hAnsi="Arial" w:cs="Arial"/>
          <w:spacing w:val="-55"/>
          <w:lang w:val="en-US"/>
        </w:rPr>
        <w:t xml:space="preserve"> </w:t>
      </w:r>
      <w:proofErr w:type="spellStart"/>
      <w:r w:rsidRPr="00525421">
        <w:rPr>
          <w:rFonts w:ascii="Arial" w:eastAsia="Microsoft Sans Serif" w:hAnsi="Arial" w:cs="Arial"/>
          <w:lang w:val="en-US"/>
        </w:rPr>
        <w:t>Aquat</w:t>
      </w:r>
      <w:proofErr w:type="spellEnd"/>
      <w:r w:rsidRPr="00525421">
        <w:rPr>
          <w:rFonts w:ascii="Arial" w:eastAsia="Microsoft Sans Serif" w:hAnsi="Arial" w:cs="Arial"/>
          <w:lang w:val="en-US"/>
        </w:rPr>
        <w:t>.</w:t>
      </w:r>
      <w:r w:rsidRPr="00525421">
        <w:rPr>
          <w:rFonts w:ascii="Arial" w:eastAsia="Microsoft Sans Serif" w:hAnsi="Arial" w:cs="Arial"/>
          <w:spacing w:val="15"/>
          <w:lang w:val="en-US"/>
        </w:rPr>
        <w:t xml:space="preserve"> </w:t>
      </w:r>
      <w:r w:rsidRPr="00525421">
        <w:rPr>
          <w:rFonts w:ascii="Arial" w:eastAsia="Microsoft Sans Serif" w:hAnsi="Arial" w:cs="Arial"/>
          <w:lang w:val="en-US"/>
        </w:rPr>
        <w:t>Sci.</w:t>
      </w:r>
      <w:r w:rsidRPr="00525421">
        <w:rPr>
          <w:rFonts w:ascii="Arial" w:eastAsia="Microsoft Sans Serif" w:hAnsi="Arial" w:cs="Arial"/>
          <w:spacing w:val="16"/>
          <w:lang w:val="en-US"/>
        </w:rPr>
        <w:t xml:space="preserve"> </w:t>
      </w:r>
      <w:r w:rsidRPr="00525421">
        <w:rPr>
          <w:rFonts w:ascii="Arial" w:eastAsia="Microsoft Sans Serif" w:hAnsi="Arial" w:cs="Arial"/>
          <w:color w:val="FF0000"/>
          <w:lang w:val="en-US"/>
        </w:rPr>
        <w:t>####:</w:t>
      </w:r>
      <w:r w:rsidRPr="00525421">
        <w:rPr>
          <w:rFonts w:ascii="Arial" w:eastAsia="Microsoft Sans Serif" w:hAnsi="Arial" w:cs="Arial"/>
          <w:color w:val="FF0000"/>
          <w:spacing w:val="15"/>
          <w:lang w:val="en-US"/>
        </w:rPr>
        <w:t xml:space="preserve"> </w:t>
      </w:r>
      <w:r w:rsidR="00744F33" w:rsidRPr="00525421">
        <w:rPr>
          <w:lang w:val="en-US"/>
        </w:rPr>
        <w:t xml:space="preserve">vii + </w:t>
      </w:r>
      <w:r w:rsidR="008A3970" w:rsidRPr="00525421">
        <w:rPr>
          <w:lang w:val="en-US"/>
        </w:rPr>
        <w:t xml:space="preserve">101 </w:t>
      </w:r>
      <w:r w:rsidRPr="00525421">
        <w:rPr>
          <w:rFonts w:ascii="Arial" w:eastAsia="Microsoft Sans Serif" w:hAnsi="Arial" w:cs="Arial"/>
          <w:lang w:val="en-US"/>
        </w:rPr>
        <w:t>p.</w:t>
      </w:r>
    </w:p>
    <w:p w14:paraId="75B26934" w14:textId="02F031A0" w:rsidR="00FD35CE" w:rsidRPr="00572858" w:rsidRDefault="008E550D" w:rsidP="009E2995">
      <w:pPr>
        <w:widowControl w:val="0"/>
        <w:autoSpaceDE w:val="0"/>
        <w:autoSpaceDN w:val="0"/>
        <w:spacing w:before="191" w:line="261" w:lineRule="auto"/>
        <w:ind w:right="620"/>
        <w:rPr>
          <w:rFonts w:ascii="Arial" w:eastAsia="Microsoft Sans Serif" w:hAnsi="Arial" w:cs="Arial"/>
          <w:lang w:val="en-US"/>
        </w:rPr>
      </w:pPr>
      <w:r w:rsidRPr="00572858">
        <w:rPr>
          <w:rFonts w:ascii="Arial" w:eastAsia="Microsoft Sans Serif" w:hAnsi="Arial" w:cs="Arial"/>
          <w:lang w:val="en-US"/>
        </w:rPr>
        <w:t>[</w:t>
      </w:r>
      <w:proofErr w:type="spellStart"/>
      <w:r w:rsidRPr="00572858">
        <w:rPr>
          <w:rFonts w:ascii="Arial" w:eastAsia="Microsoft Sans Serif" w:hAnsi="Arial" w:cs="Arial"/>
          <w:lang w:val="en-US"/>
        </w:rPr>
        <w:t>texte</w:t>
      </w:r>
      <w:proofErr w:type="spellEnd"/>
      <w:r w:rsidRPr="00572858">
        <w:rPr>
          <w:rFonts w:ascii="Arial" w:eastAsia="Microsoft Sans Serif" w:hAnsi="Arial" w:cs="Arial"/>
          <w:lang w:val="en-US"/>
        </w:rPr>
        <w:t>]</w:t>
      </w:r>
    </w:p>
    <w:p w14:paraId="001751EF" w14:textId="77777777" w:rsidR="00FD35CE" w:rsidRPr="00572858" w:rsidRDefault="00FD35CE">
      <w:pPr>
        <w:spacing w:line="360" w:lineRule="auto"/>
        <w:rPr>
          <w:rFonts w:ascii="Arial" w:hAnsi="Arial" w:cs="Arial"/>
          <w:b/>
          <w:lang w:val="en-US"/>
        </w:rPr>
      </w:pPr>
    </w:p>
    <w:p w14:paraId="67E1C357" w14:textId="77777777" w:rsidR="00FD35CE" w:rsidRPr="00572858" w:rsidRDefault="00FD35CE">
      <w:pPr>
        <w:spacing w:line="360" w:lineRule="auto"/>
        <w:rPr>
          <w:rFonts w:ascii="Arial" w:hAnsi="Arial" w:cs="Arial"/>
          <w:b/>
          <w:lang w:val="en-US"/>
        </w:rPr>
      </w:pPr>
    </w:p>
    <w:p w14:paraId="0AD7D2D5" w14:textId="77777777" w:rsidR="00FD35CE" w:rsidRPr="00572858" w:rsidRDefault="00FD35CE">
      <w:pPr>
        <w:spacing w:line="360" w:lineRule="auto"/>
        <w:rPr>
          <w:rFonts w:ascii="Arial" w:hAnsi="Arial" w:cs="Arial"/>
          <w:b/>
          <w:lang w:val="en-US"/>
        </w:rPr>
      </w:pPr>
    </w:p>
    <w:p w14:paraId="7BE8596C" w14:textId="77777777" w:rsidR="00FD35CE" w:rsidRPr="00572858" w:rsidRDefault="00FD35CE">
      <w:pPr>
        <w:spacing w:line="360" w:lineRule="auto"/>
        <w:rPr>
          <w:rFonts w:ascii="Arial" w:hAnsi="Arial" w:cs="Arial"/>
          <w:b/>
          <w:lang w:val="en-US"/>
        </w:rPr>
      </w:pPr>
    </w:p>
    <w:p w14:paraId="04364A0B" w14:textId="77777777" w:rsidR="00FD35CE" w:rsidRPr="00572858" w:rsidRDefault="00FD35CE">
      <w:pPr>
        <w:spacing w:line="360" w:lineRule="auto"/>
        <w:rPr>
          <w:rFonts w:ascii="Arial" w:hAnsi="Arial" w:cs="Arial"/>
          <w:b/>
          <w:lang w:val="en-US"/>
        </w:rPr>
      </w:pPr>
    </w:p>
    <w:p w14:paraId="4A28F04E" w14:textId="77777777" w:rsidR="00C05DFD" w:rsidRPr="00BA3478" w:rsidRDefault="00C05DFD" w:rsidP="00C05DFD">
      <w:pPr>
        <w:pStyle w:val="Heading1"/>
        <w:numPr>
          <w:ilvl w:val="0"/>
          <w:numId w:val="0"/>
        </w:numPr>
      </w:pPr>
      <w:bookmarkStart w:id="4" w:name="_Toc220606374"/>
      <w:r w:rsidRPr="000F2DC5">
        <w:lastRenderedPageBreak/>
        <w:t>PREFACE</w:t>
      </w:r>
      <w:bookmarkEnd w:id="4"/>
    </w:p>
    <w:p w14:paraId="1F97ACEA" w14:textId="7254D30A" w:rsidR="00C05DFD" w:rsidRDefault="008E550D" w:rsidP="00C05DFD">
      <w:pPr>
        <w:rPr>
          <w:rFonts w:ascii="Arial" w:hAnsi="Arial" w:cs="Arial"/>
        </w:rPr>
      </w:pPr>
      <w:r>
        <w:rPr>
          <w:rFonts w:ascii="Arial" w:hAnsi="Arial" w:cs="Arial"/>
        </w:rPr>
        <w:t>[text]</w:t>
      </w:r>
    </w:p>
    <w:p w14:paraId="27076293" w14:textId="77777777" w:rsidR="00FD35CE" w:rsidRPr="00C05DFD" w:rsidRDefault="00FD35CE">
      <w:pPr>
        <w:spacing w:line="360" w:lineRule="auto"/>
        <w:rPr>
          <w:rFonts w:ascii="Arial" w:hAnsi="Arial" w:cs="Arial"/>
          <w:b/>
        </w:rPr>
      </w:pPr>
    </w:p>
    <w:p w14:paraId="578D8AE1" w14:textId="77777777" w:rsidR="00FD35CE" w:rsidRPr="000215BF" w:rsidRDefault="00FD35CE">
      <w:pPr>
        <w:spacing w:line="360" w:lineRule="auto"/>
        <w:rPr>
          <w:rFonts w:ascii="Arial" w:hAnsi="Arial" w:cs="Arial"/>
          <w:b/>
          <w:lang w:val="en-US"/>
        </w:rPr>
      </w:pPr>
    </w:p>
    <w:p w14:paraId="195A5223" w14:textId="77777777" w:rsidR="00FD35CE" w:rsidRPr="000215BF" w:rsidRDefault="00FD35CE">
      <w:pPr>
        <w:spacing w:line="360" w:lineRule="auto"/>
        <w:rPr>
          <w:rFonts w:ascii="Arial" w:hAnsi="Arial" w:cs="Arial"/>
          <w:b/>
          <w:lang w:val="en-US"/>
        </w:rPr>
      </w:pPr>
    </w:p>
    <w:p w14:paraId="5FB16D32" w14:textId="77777777" w:rsidR="00FD35CE" w:rsidRPr="000215BF" w:rsidRDefault="00FD35CE">
      <w:pPr>
        <w:spacing w:line="360" w:lineRule="auto"/>
        <w:rPr>
          <w:rFonts w:ascii="Arial" w:hAnsi="Arial" w:cs="Arial"/>
          <w:b/>
          <w:lang w:val="en-US"/>
        </w:rPr>
      </w:pPr>
    </w:p>
    <w:p w14:paraId="69EF3D88" w14:textId="77777777" w:rsidR="00FD35CE" w:rsidRPr="000215BF" w:rsidRDefault="00FD35CE">
      <w:pPr>
        <w:spacing w:line="360" w:lineRule="auto"/>
        <w:rPr>
          <w:rFonts w:ascii="Arial" w:hAnsi="Arial" w:cs="Arial"/>
          <w:b/>
          <w:lang w:val="en-US"/>
        </w:rPr>
      </w:pPr>
    </w:p>
    <w:p w14:paraId="3925E462" w14:textId="77777777" w:rsidR="00FD35CE" w:rsidRPr="000215BF" w:rsidRDefault="00FD35CE">
      <w:pPr>
        <w:spacing w:line="360" w:lineRule="auto"/>
        <w:rPr>
          <w:rFonts w:ascii="Arial" w:hAnsi="Arial" w:cs="Arial"/>
          <w:b/>
          <w:lang w:val="en-US"/>
        </w:rPr>
      </w:pPr>
    </w:p>
    <w:p w14:paraId="7A8EF780" w14:textId="77777777" w:rsidR="00FD35CE" w:rsidRPr="000215BF" w:rsidRDefault="00FD35CE">
      <w:pPr>
        <w:spacing w:line="360" w:lineRule="auto"/>
        <w:rPr>
          <w:rFonts w:ascii="Arial" w:hAnsi="Arial" w:cs="Arial"/>
          <w:b/>
          <w:lang w:val="en-US"/>
        </w:rPr>
      </w:pPr>
    </w:p>
    <w:p w14:paraId="4C5E6F1A" w14:textId="77777777" w:rsidR="00FD35CE" w:rsidRPr="000215BF" w:rsidRDefault="00FD35CE">
      <w:pPr>
        <w:spacing w:line="360" w:lineRule="auto"/>
        <w:rPr>
          <w:rFonts w:ascii="Arial" w:hAnsi="Arial" w:cs="Arial"/>
          <w:b/>
          <w:lang w:val="en-US"/>
        </w:rPr>
      </w:pPr>
    </w:p>
    <w:p w14:paraId="38ED6689" w14:textId="77777777" w:rsidR="00574BA5" w:rsidRDefault="00574BA5" w:rsidP="00615BC0">
      <w:pPr>
        <w:rPr>
          <w:rFonts w:ascii="Arial" w:hAnsi="Arial" w:cs="Arial"/>
        </w:rPr>
        <w:sectPr w:rsidR="00574BA5" w:rsidSect="008E550D">
          <w:headerReference w:type="even" r:id="rId14"/>
          <w:headerReference w:type="default" r:id="rId15"/>
          <w:footerReference w:type="default" r:id="rId16"/>
          <w:headerReference w:type="first" r:id="rId17"/>
          <w:type w:val="continuous"/>
          <w:pgSz w:w="11909" w:h="16834"/>
          <w:pgMar w:top="1440" w:right="1440" w:bottom="1440" w:left="1440" w:header="720" w:footer="720" w:gutter="0"/>
          <w:pgNumType w:fmt="lowerRoman" w:start="1"/>
          <w:cols w:space="720"/>
          <w:titlePg/>
          <w:docGrid w:linePitch="299"/>
        </w:sectPr>
      </w:pPr>
    </w:p>
    <w:p w14:paraId="4154CB62" w14:textId="5084F98D" w:rsidR="001E4E0B" w:rsidRPr="00421A89" w:rsidRDefault="003E5A35" w:rsidP="00533D4D">
      <w:pPr>
        <w:pStyle w:val="Heading1"/>
      </w:pPr>
      <w:bookmarkStart w:id="5" w:name="_Toc220606375"/>
      <w:r w:rsidRPr="00421A89">
        <w:lastRenderedPageBreak/>
        <w:t>INTRODUCTION</w:t>
      </w:r>
      <w:bookmarkEnd w:id="5"/>
    </w:p>
    <w:p w14:paraId="00B45B46" w14:textId="2176FBB9" w:rsidR="001E4E0B" w:rsidRPr="00F57D54" w:rsidRDefault="008E550D" w:rsidP="00615BC0">
      <w:pPr>
        <w:rPr>
          <w:rFonts w:ascii="Arial" w:hAnsi="Arial" w:cs="Arial"/>
        </w:rPr>
      </w:pPr>
      <w:r>
        <w:rPr>
          <w:rFonts w:ascii="Arial" w:hAnsi="Arial" w:cs="Arial"/>
        </w:rPr>
        <w:t>[text]</w:t>
      </w:r>
    </w:p>
    <w:p w14:paraId="5D7A42A0" w14:textId="77777777" w:rsidR="00EF4441" w:rsidRPr="00F57D54" w:rsidRDefault="00EF4441">
      <w:pPr>
        <w:spacing w:line="360" w:lineRule="auto"/>
        <w:rPr>
          <w:rFonts w:ascii="Arial" w:hAnsi="Arial" w:cs="Arial"/>
          <w:b/>
        </w:rPr>
      </w:pPr>
    </w:p>
    <w:p w14:paraId="576DCDF1" w14:textId="77777777" w:rsidR="00EF4441" w:rsidRPr="00F57D54" w:rsidRDefault="00EF4441">
      <w:pPr>
        <w:spacing w:line="360" w:lineRule="auto"/>
        <w:rPr>
          <w:rFonts w:ascii="Arial" w:hAnsi="Arial" w:cs="Arial"/>
          <w:b/>
        </w:rPr>
      </w:pPr>
    </w:p>
    <w:p w14:paraId="6943DC51" w14:textId="77777777" w:rsidR="00EF4441" w:rsidRPr="00F57D54" w:rsidRDefault="00EF4441">
      <w:pPr>
        <w:spacing w:line="360" w:lineRule="auto"/>
        <w:rPr>
          <w:rFonts w:ascii="Arial" w:hAnsi="Arial" w:cs="Arial"/>
          <w:b/>
        </w:rPr>
      </w:pPr>
    </w:p>
    <w:p w14:paraId="0FD3A031" w14:textId="77777777" w:rsidR="00EF4441" w:rsidRPr="00F57D54" w:rsidRDefault="00EF4441">
      <w:pPr>
        <w:spacing w:line="360" w:lineRule="auto"/>
        <w:rPr>
          <w:rFonts w:ascii="Arial" w:hAnsi="Arial" w:cs="Arial"/>
          <w:b/>
        </w:rPr>
      </w:pPr>
    </w:p>
    <w:p w14:paraId="77D3B73C" w14:textId="77777777" w:rsidR="00EF4441" w:rsidRPr="00F57D54" w:rsidRDefault="00EF4441">
      <w:pPr>
        <w:spacing w:line="360" w:lineRule="auto"/>
        <w:rPr>
          <w:rFonts w:ascii="Arial" w:hAnsi="Arial" w:cs="Arial"/>
          <w:b/>
        </w:rPr>
      </w:pPr>
    </w:p>
    <w:p w14:paraId="206A59E4" w14:textId="77777777" w:rsidR="00EF4441" w:rsidRPr="00F57D54" w:rsidRDefault="00EF4441">
      <w:pPr>
        <w:spacing w:line="360" w:lineRule="auto"/>
        <w:rPr>
          <w:rFonts w:ascii="Arial" w:hAnsi="Arial" w:cs="Arial"/>
          <w:b/>
        </w:rPr>
      </w:pPr>
    </w:p>
    <w:p w14:paraId="4EACA47B" w14:textId="77777777" w:rsidR="00EF4441" w:rsidRPr="00F57D54" w:rsidRDefault="00EF4441">
      <w:pPr>
        <w:spacing w:line="360" w:lineRule="auto"/>
        <w:rPr>
          <w:rFonts w:ascii="Arial" w:hAnsi="Arial" w:cs="Arial"/>
          <w:b/>
        </w:rPr>
      </w:pPr>
    </w:p>
    <w:p w14:paraId="321F2339" w14:textId="77777777" w:rsidR="00EF4441" w:rsidRPr="00F57D54" w:rsidRDefault="00EF4441">
      <w:pPr>
        <w:spacing w:line="360" w:lineRule="auto"/>
        <w:rPr>
          <w:rFonts w:ascii="Arial" w:hAnsi="Arial" w:cs="Arial"/>
          <w:b/>
        </w:rPr>
      </w:pPr>
    </w:p>
    <w:p w14:paraId="0FB2E1F2" w14:textId="77777777" w:rsidR="00EF4441" w:rsidRPr="00F57D54" w:rsidRDefault="00EF4441">
      <w:pPr>
        <w:spacing w:line="360" w:lineRule="auto"/>
        <w:rPr>
          <w:rFonts w:ascii="Arial" w:hAnsi="Arial" w:cs="Arial"/>
          <w:b/>
        </w:rPr>
      </w:pPr>
    </w:p>
    <w:p w14:paraId="0283F8FD" w14:textId="77777777" w:rsidR="00EF4441" w:rsidRPr="00F57D54" w:rsidRDefault="00EF4441">
      <w:pPr>
        <w:spacing w:line="360" w:lineRule="auto"/>
        <w:rPr>
          <w:rFonts w:ascii="Arial" w:hAnsi="Arial" w:cs="Arial"/>
          <w:b/>
        </w:rPr>
      </w:pPr>
    </w:p>
    <w:p w14:paraId="6E4BF69B" w14:textId="77777777" w:rsidR="00EF4441" w:rsidRPr="00F57D54" w:rsidRDefault="00EF4441">
      <w:pPr>
        <w:spacing w:line="360" w:lineRule="auto"/>
        <w:rPr>
          <w:rFonts w:ascii="Arial" w:hAnsi="Arial" w:cs="Arial"/>
          <w:b/>
        </w:rPr>
      </w:pPr>
    </w:p>
    <w:p w14:paraId="0B7EC0EF" w14:textId="77777777" w:rsidR="00EF4441" w:rsidRPr="00F57D54" w:rsidRDefault="00EF4441">
      <w:pPr>
        <w:spacing w:line="360" w:lineRule="auto"/>
        <w:rPr>
          <w:rFonts w:ascii="Arial" w:hAnsi="Arial" w:cs="Arial"/>
          <w:b/>
        </w:rPr>
      </w:pPr>
    </w:p>
    <w:p w14:paraId="0CDC69E3" w14:textId="77777777" w:rsidR="00EF4441" w:rsidRPr="00F57D54" w:rsidRDefault="00EF4441">
      <w:pPr>
        <w:spacing w:line="360" w:lineRule="auto"/>
        <w:rPr>
          <w:rFonts w:ascii="Arial" w:hAnsi="Arial" w:cs="Arial"/>
          <w:b/>
        </w:rPr>
      </w:pPr>
    </w:p>
    <w:p w14:paraId="11B93451" w14:textId="77777777" w:rsidR="00EF4441" w:rsidRPr="00F57D54" w:rsidRDefault="00EF4441">
      <w:pPr>
        <w:spacing w:line="360" w:lineRule="auto"/>
        <w:rPr>
          <w:rFonts w:ascii="Arial" w:hAnsi="Arial" w:cs="Arial"/>
          <w:b/>
        </w:rPr>
      </w:pPr>
    </w:p>
    <w:p w14:paraId="13CA0CF9" w14:textId="77777777" w:rsidR="00EF4441" w:rsidRPr="00F57D54" w:rsidRDefault="00EF4441">
      <w:pPr>
        <w:spacing w:line="360" w:lineRule="auto"/>
        <w:rPr>
          <w:rFonts w:ascii="Arial" w:hAnsi="Arial" w:cs="Arial"/>
          <w:b/>
        </w:rPr>
      </w:pPr>
    </w:p>
    <w:p w14:paraId="13D6C845" w14:textId="77777777" w:rsidR="00EF4441" w:rsidRPr="00F57D54" w:rsidRDefault="00EF4441">
      <w:pPr>
        <w:spacing w:line="360" w:lineRule="auto"/>
        <w:rPr>
          <w:rFonts w:ascii="Arial" w:hAnsi="Arial" w:cs="Arial"/>
          <w:b/>
        </w:rPr>
      </w:pPr>
    </w:p>
    <w:p w14:paraId="3F5DA118" w14:textId="77777777" w:rsidR="00EF4441" w:rsidRPr="00F57D54" w:rsidRDefault="00EF4441">
      <w:pPr>
        <w:spacing w:line="360" w:lineRule="auto"/>
        <w:rPr>
          <w:rFonts w:ascii="Arial" w:hAnsi="Arial" w:cs="Arial"/>
          <w:b/>
        </w:rPr>
      </w:pPr>
    </w:p>
    <w:p w14:paraId="5FC15A1F" w14:textId="77777777" w:rsidR="00EF4441" w:rsidRPr="00F57D54" w:rsidRDefault="00EF4441">
      <w:pPr>
        <w:spacing w:line="360" w:lineRule="auto"/>
        <w:rPr>
          <w:rFonts w:ascii="Arial" w:hAnsi="Arial" w:cs="Arial"/>
          <w:b/>
        </w:rPr>
      </w:pPr>
    </w:p>
    <w:p w14:paraId="1EC975A3" w14:textId="77777777" w:rsidR="00EF4441" w:rsidRPr="00F57D54" w:rsidRDefault="00EF4441">
      <w:pPr>
        <w:spacing w:line="360" w:lineRule="auto"/>
        <w:rPr>
          <w:rFonts w:ascii="Arial" w:hAnsi="Arial" w:cs="Arial"/>
          <w:b/>
        </w:rPr>
      </w:pPr>
    </w:p>
    <w:p w14:paraId="2CB297D2" w14:textId="77777777" w:rsidR="00EF4441" w:rsidRPr="00F57D54" w:rsidRDefault="00EF4441">
      <w:pPr>
        <w:spacing w:line="360" w:lineRule="auto"/>
        <w:rPr>
          <w:rFonts w:ascii="Arial" w:hAnsi="Arial" w:cs="Arial"/>
          <w:b/>
        </w:rPr>
      </w:pPr>
    </w:p>
    <w:p w14:paraId="2550C799" w14:textId="77777777" w:rsidR="00EF4441" w:rsidRPr="00F57D54" w:rsidRDefault="00EF4441">
      <w:pPr>
        <w:spacing w:line="360" w:lineRule="auto"/>
        <w:rPr>
          <w:rFonts w:ascii="Arial" w:hAnsi="Arial" w:cs="Arial"/>
          <w:b/>
        </w:rPr>
      </w:pPr>
    </w:p>
    <w:p w14:paraId="2CFDE1ED" w14:textId="77777777" w:rsidR="00EF4441" w:rsidRPr="00F57D54" w:rsidRDefault="00EF4441">
      <w:pPr>
        <w:spacing w:line="360" w:lineRule="auto"/>
        <w:rPr>
          <w:rFonts w:ascii="Arial" w:hAnsi="Arial" w:cs="Arial"/>
          <w:b/>
        </w:rPr>
      </w:pPr>
    </w:p>
    <w:p w14:paraId="4BA4339E" w14:textId="77777777" w:rsidR="00EF4441" w:rsidRPr="00F57D54" w:rsidRDefault="00EF4441">
      <w:pPr>
        <w:spacing w:line="360" w:lineRule="auto"/>
        <w:rPr>
          <w:rFonts w:ascii="Arial" w:hAnsi="Arial" w:cs="Arial"/>
          <w:b/>
        </w:rPr>
      </w:pPr>
    </w:p>
    <w:p w14:paraId="0DCFCDA5" w14:textId="77777777" w:rsidR="00EF4441" w:rsidRPr="00F57D54" w:rsidRDefault="00EF4441">
      <w:pPr>
        <w:spacing w:line="360" w:lineRule="auto"/>
        <w:rPr>
          <w:rFonts w:ascii="Arial" w:hAnsi="Arial" w:cs="Arial"/>
          <w:b/>
        </w:rPr>
      </w:pPr>
    </w:p>
    <w:p w14:paraId="3E38C7F4" w14:textId="77777777" w:rsidR="00EF4441" w:rsidRPr="00F57D54" w:rsidRDefault="00EF4441">
      <w:pPr>
        <w:spacing w:line="360" w:lineRule="auto"/>
        <w:rPr>
          <w:rFonts w:ascii="Arial" w:hAnsi="Arial" w:cs="Arial"/>
          <w:b/>
        </w:rPr>
      </w:pPr>
    </w:p>
    <w:p w14:paraId="0FDB0688" w14:textId="77777777" w:rsidR="00EF4441" w:rsidRPr="00F57D54" w:rsidRDefault="00EF4441">
      <w:pPr>
        <w:spacing w:line="360" w:lineRule="auto"/>
        <w:rPr>
          <w:rFonts w:ascii="Arial" w:hAnsi="Arial" w:cs="Arial"/>
          <w:b/>
        </w:rPr>
      </w:pPr>
    </w:p>
    <w:p w14:paraId="013456E5" w14:textId="77777777" w:rsidR="00EF4441" w:rsidRPr="00F57D54" w:rsidRDefault="00EF4441">
      <w:pPr>
        <w:spacing w:line="360" w:lineRule="auto"/>
        <w:rPr>
          <w:rFonts w:ascii="Arial" w:hAnsi="Arial" w:cs="Arial"/>
          <w:b/>
        </w:rPr>
      </w:pPr>
    </w:p>
    <w:p w14:paraId="3728D79F" w14:textId="77777777" w:rsidR="00EF4441" w:rsidRPr="00F57D54" w:rsidRDefault="00EF4441">
      <w:pPr>
        <w:spacing w:line="360" w:lineRule="auto"/>
        <w:rPr>
          <w:rFonts w:ascii="Arial" w:hAnsi="Arial" w:cs="Arial"/>
          <w:b/>
        </w:rPr>
      </w:pPr>
    </w:p>
    <w:p w14:paraId="453BCCC9" w14:textId="77777777" w:rsidR="00EF4441" w:rsidRPr="00F57D54" w:rsidRDefault="00EF4441">
      <w:pPr>
        <w:spacing w:line="360" w:lineRule="auto"/>
        <w:rPr>
          <w:rFonts w:ascii="Arial" w:hAnsi="Arial" w:cs="Arial"/>
          <w:b/>
        </w:rPr>
      </w:pPr>
    </w:p>
    <w:p w14:paraId="0F73F5BF" w14:textId="77777777" w:rsidR="00EF4441" w:rsidRPr="00F57D54" w:rsidRDefault="00EF4441">
      <w:pPr>
        <w:spacing w:line="360" w:lineRule="auto"/>
        <w:rPr>
          <w:rFonts w:ascii="Arial" w:hAnsi="Arial" w:cs="Arial"/>
          <w:b/>
        </w:rPr>
      </w:pPr>
    </w:p>
    <w:p w14:paraId="22E1C720" w14:textId="77777777" w:rsidR="00EF4441" w:rsidRPr="00F57D54" w:rsidRDefault="00EF4441">
      <w:pPr>
        <w:spacing w:line="360" w:lineRule="auto"/>
        <w:rPr>
          <w:rFonts w:ascii="Arial" w:hAnsi="Arial" w:cs="Arial"/>
          <w:b/>
        </w:rPr>
      </w:pPr>
    </w:p>
    <w:p w14:paraId="221E2CBA" w14:textId="1C6DA3D4" w:rsidR="001E4E0B" w:rsidRPr="00421A89" w:rsidRDefault="003E5A35" w:rsidP="00220AEE">
      <w:pPr>
        <w:pStyle w:val="Heading1"/>
      </w:pPr>
      <w:bookmarkStart w:id="6" w:name="_Toc220606376"/>
      <w:r w:rsidRPr="00421A89">
        <w:lastRenderedPageBreak/>
        <w:t>METHODS</w:t>
      </w:r>
      <w:bookmarkEnd w:id="6"/>
    </w:p>
    <w:p w14:paraId="7369AF82" w14:textId="315B1469" w:rsidR="006C163E" w:rsidRDefault="00B30014" w:rsidP="00C005BE">
      <w:pPr>
        <w:pStyle w:val="Heading2"/>
      </w:pPr>
      <w:bookmarkStart w:id="7" w:name="_Toc220606377"/>
      <w:r>
        <w:t>Ethics statement</w:t>
      </w:r>
      <w:r w:rsidR="00783B92">
        <w:t>s</w:t>
      </w:r>
      <w:bookmarkEnd w:id="7"/>
    </w:p>
    <w:p w14:paraId="66334C93" w14:textId="52E4F3BA" w:rsidR="006C163E" w:rsidRDefault="006C163E" w:rsidP="006C163E">
      <w:pPr>
        <w:pStyle w:val="Heading3"/>
      </w:pPr>
      <w:bookmarkStart w:id="8" w:name="_Toc220606378"/>
      <w:r>
        <w:t>First Nations</w:t>
      </w:r>
      <w:r w:rsidR="00132077">
        <w:t xml:space="preserve"> </w:t>
      </w:r>
      <w:r w:rsidR="00783B92">
        <w:t>traditional territory</w:t>
      </w:r>
      <w:bookmarkEnd w:id="8"/>
    </w:p>
    <w:p w14:paraId="2DA81AAC" w14:textId="4D54B3E2" w:rsidR="00C779AD" w:rsidRDefault="00783B92" w:rsidP="00783B92">
      <w:pPr>
        <w:pStyle w:val="BodyText"/>
      </w:pPr>
      <w:r>
        <w:t xml:space="preserve">The field components of this project occurred in the traditional territory of the Pacheedaht First Nation. The initial conception and planning for the project was done in partnership with the Pacheedaht Fisheries Department and was guided by their priority to restore the San Juan watershed, rejuvenate the San Juan Chinook population and conserve the resource for future generations. Their Fisheries Team was involved in all aspects of this project and in particular lead the field work component with support from DFO Stock Assessment as needed. </w:t>
      </w:r>
    </w:p>
    <w:p w14:paraId="21EEB4DB" w14:textId="77777777" w:rsidR="00783B92" w:rsidRPr="00783B92" w:rsidRDefault="00783B92" w:rsidP="00C779AD">
      <w:pPr>
        <w:rPr>
          <w:lang w:val="en-US"/>
        </w:rPr>
      </w:pPr>
    </w:p>
    <w:p w14:paraId="74A1006F" w14:textId="2B07B587" w:rsidR="006C163E" w:rsidRDefault="006C163E" w:rsidP="006C163E">
      <w:pPr>
        <w:pStyle w:val="Heading3"/>
      </w:pPr>
      <w:bookmarkStart w:id="9" w:name="_Toc220606379"/>
      <w:r>
        <w:t xml:space="preserve">Animal </w:t>
      </w:r>
      <w:r w:rsidR="00132077">
        <w:t>c</w:t>
      </w:r>
      <w:r>
        <w:t>are</w:t>
      </w:r>
      <w:bookmarkEnd w:id="9"/>
      <w:r>
        <w:t xml:space="preserve"> </w:t>
      </w:r>
    </w:p>
    <w:p w14:paraId="07FCB838" w14:textId="0E440F89" w:rsidR="007718D9" w:rsidRDefault="007718D9" w:rsidP="007718D9">
      <w:pPr>
        <w:pStyle w:val="BodyText"/>
      </w:pPr>
      <w:r>
        <w:t xml:space="preserve">Fish were handled following Standard Operating Procedures set out by DFO Stock Assessment in accordance with the Canadian Council on Animal Care Guidelines for fish handling </w:t>
      </w:r>
      <w:r>
        <w:fldChar w:fldCharType="begin" w:fldLock="1"/>
      </w:r>
      <w:r>
        <w:instrText>ADDIN CSL_CITATION {"citationItems":[{"id":"ITEM-1","itemData":{"author":[{"dropping-particle":"","family":"CCAC","given":"","non-dropping-particle":"","parse-names":false,"suffix":""}],"id":"ITEM-1","issued":{"date-parts":[["2005"]]},"number-of-pages":"iv + 88","title":"Canadian Council on Animal Care guidelines on: the care and use of fish in research, teaching and testing","type":"report"},"uris":["http://www.mendeley.com/documents/?uuid=b7116cb5-24a9-4402-8211-b9c56e23dbe3"]}],"mendeley":{"formattedCitation":"(CCAC 2005)","plainTextFormattedCitation":"(CCAC 2005)","previouslyFormattedCitation":"(CCAC 2005)"},"properties":{"noteIndex":0},"schema":"https://github.com/citation-style-language/schema/raw/master/csl-citation.json"}</w:instrText>
      </w:r>
      <w:r>
        <w:fldChar w:fldCharType="separate"/>
      </w:r>
      <w:r w:rsidRPr="006F3A8A">
        <w:rPr>
          <w:noProof/>
        </w:rPr>
        <w:t>(CCAC 2005)</w:t>
      </w:r>
      <w:r>
        <w:fldChar w:fldCharType="end"/>
      </w:r>
      <w:r>
        <w:t>. All fish were dip-netted out of the RST live box and transferred to buckets with aeration stones. Non-salmonid bycatch (e.g., amphibians, lamprey) were enumerated and released immediately downstream.</w:t>
      </w:r>
    </w:p>
    <w:p w14:paraId="0533EF39" w14:textId="77777777" w:rsidR="007718D9" w:rsidRDefault="007718D9" w:rsidP="007718D9">
      <w:pPr>
        <w:pStyle w:val="BodyText"/>
      </w:pPr>
    </w:p>
    <w:p w14:paraId="346D1DFF" w14:textId="77777777" w:rsidR="007718D9" w:rsidRDefault="007718D9" w:rsidP="007718D9">
      <w:pPr>
        <w:pStyle w:val="BodyText"/>
      </w:pPr>
      <w:r>
        <w:t xml:space="preserve">Salmonids retained for biological sampling were transferred to larger totes kept under shade with more aeration stones and tree branches for cover to reduce stress. Bucket water temperature was monitored throughout the sampling period and kept within </w:t>
      </w:r>
      <w:r w:rsidRPr="00DB2A78">
        <w:t>±</w:t>
      </w:r>
      <w:r>
        <w:t xml:space="preserve"> </w:t>
      </w:r>
      <w:r w:rsidRPr="00DB2A78">
        <w:t xml:space="preserve">2°C </w:t>
      </w:r>
      <w:r>
        <w:t xml:space="preserve">of the river temperature. Fish only receiving fork length and weight measurements were not subjected to anesthetic; instead, fish were transferred to a viewer with water to have fork length estimated, and then quickly strained to obtain a field wet weight. This method was chosen as it was determined the very small fry were too delicate and susceptible to mortality under anesthetic. </w:t>
      </w:r>
    </w:p>
    <w:p w14:paraId="592493A1" w14:textId="77777777" w:rsidR="007718D9" w:rsidRDefault="007718D9" w:rsidP="007718D9">
      <w:pPr>
        <w:pStyle w:val="BodyText"/>
      </w:pPr>
    </w:p>
    <w:p w14:paraId="69D4926E" w14:textId="006201E2" w:rsidR="006C163E" w:rsidRDefault="007718D9" w:rsidP="00783B92">
      <w:pPr>
        <w:pStyle w:val="BodyText"/>
      </w:pPr>
      <w:r>
        <w:t xml:space="preserve">Fish being processed for additional sampling (e.g., DNA), including lethal sampling, were exposed to a dose of </w:t>
      </w:r>
      <w:commentRangeStart w:id="10"/>
      <w:commentRangeStart w:id="11"/>
      <w:r w:rsidRPr="00240F26">
        <w:t>15-30</w:t>
      </w:r>
      <w:r>
        <w:t xml:space="preserve"> </w:t>
      </w:r>
      <w:r w:rsidRPr="00240F26">
        <w:t xml:space="preserve">mg/L </w:t>
      </w:r>
      <w:commentRangeEnd w:id="10"/>
      <w:r w:rsidR="006342F6">
        <w:rPr>
          <w:rStyle w:val="CommentReference"/>
          <w:rFonts w:ascii="Times New Roman" w:eastAsia="Times New Roman" w:hAnsi="Times New Roman" w:cs="Times New Roman"/>
          <w:highlight w:val="white"/>
          <w:lang w:val="en"/>
        </w:rPr>
        <w:commentReference w:id="10"/>
      </w:r>
      <w:commentRangeEnd w:id="11"/>
      <w:r w:rsidR="00220519">
        <w:rPr>
          <w:rStyle w:val="CommentReference"/>
          <w:rFonts w:ascii="Times New Roman" w:eastAsia="Times New Roman" w:hAnsi="Times New Roman" w:cs="Times New Roman"/>
          <w:highlight w:val="white"/>
          <w:lang w:val="en"/>
        </w:rPr>
        <w:commentReference w:id="11"/>
      </w:r>
      <w:r w:rsidRPr="00240F26">
        <w:t xml:space="preserve">Tricaine </w:t>
      </w:r>
      <w:proofErr w:type="spellStart"/>
      <w:r w:rsidRPr="00240F26">
        <w:t>methanesulfonate</w:t>
      </w:r>
      <w:proofErr w:type="spellEnd"/>
      <w:r w:rsidRPr="00240F26">
        <w:t xml:space="preserve"> (‘TMS’ aka ‘MS-222’ aka </w:t>
      </w:r>
      <w:proofErr w:type="spellStart"/>
      <w:r w:rsidRPr="00240F26">
        <w:t>Syncaine</w:t>
      </w:r>
      <w:proofErr w:type="spellEnd"/>
      <w:r>
        <w:t>, from Syndel</w:t>
      </w:r>
      <w:r w:rsidRPr="00240F26">
        <w:t>)</w:t>
      </w:r>
      <w:r w:rsidR="00E5354A">
        <w:t xml:space="preserve">. TMS used in freshwater was </w:t>
      </w:r>
      <w:r>
        <w:t>buffered with sodium bicarbonate (baking soda) to reduce acidity (2 parts baking soda to 1 part TMS)</w:t>
      </w:r>
      <w:r w:rsidR="00E5354A">
        <w:t>; TMS used in brackish or salt water was not buffered</w:t>
      </w:r>
      <w:r>
        <w:t xml:space="preserve">. Exact dose varied slightly based on individual uptake and water temperature. Length of exposure varied depending on water temperature and sampling method. Fish allocated for non-lethal sampling (e.g., DNA) were removed from anesthetic once they lost equilibrium (i.e., flipped on side) but still while maintaining operculum movement. Fish allocated for lethal sampling were left in the TMS solution until equilibrium was completely lost and operculum movement ceased (i.e., anesthetic overdose). Temperature in the TMS bath was also monitored to keep within </w:t>
      </w:r>
      <w:r w:rsidRPr="00DB2A78">
        <w:t>±</w:t>
      </w:r>
      <w:r>
        <w:t xml:space="preserve"> </w:t>
      </w:r>
      <w:r w:rsidRPr="00DB2A78">
        <w:t>2°C</w:t>
      </w:r>
      <w:r>
        <w:t xml:space="preserve"> of the river temperature. </w:t>
      </w:r>
      <w:proofErr w:type="spellStart"/>
      <w:r>
        <w:t>Vidalife</w:t>
      </w:r>
      <w:proofErr w:type="spellEnd"/>
      <w:r>
        <w:t xml:space="preserve"> water conditioner (from Syndel) was also applied to all water and equipment to protect the mucous layer. </w:t>
      </w:r>
      <w:r w:rsidR="00783B92">
        <w:t>TMS was disposed of away from any water sources or aquatic habitat to avoid effects on fish or other non-target sensitive animals (e.g., amphibians).</w:t>
      </w:r>
    </w:p>
    <w:p w14:paraId="4985E97C" w14:textId="77777777" w:rsidR="00783B92" w:rsidRPr="006C163E" w:rsidRDefault="00783B92" w:rsidP="00783B92">
      <w:pPr>
        <w:pStyle w:val="BodyText"/>
      </w:pPr>
    </w:p>
    <w:p w14:paraId="77818E8F" w14:textId="77777777" w:rsidR="006C163E" w:rsidRPr="006C163E" w:rsidRDefault="006C163E" w:rsidP="006C163E"/>
    <w:p w14:paraId="76A572C0" w14:textId="48CCEC3E" w:rsidR="00322150" w:rsidRPr="00322150" w:rsidRDefault="00B30014" w:rsidP="00322150">
      <w:pPr>
        <w:pStyle w:val="Heading2"/>
      </w:pPr>
      <w:bookmarkStart w:id="12" w:name="_Toc220606380"/>
      <w:r>
        <w:t>Study area</w:t>
      </w:r>
      <w:bookmarkEnd w:id="12"/>
    </w:p>
    <w:p w14:paraId="762A2F9D" w14:textId="6C35C8EF" w:rsidR="00322150" w:rsidRDefault="00322150" w:rsidP="00322150">
      <w:pPr>
        <w:pStyle w:val="BodyText"/>
      </w:pPr>
      <w:r w:rsidRPr="00322150">
        <w:t>The San Juan River empties into Port San Juan (Port Renfrew, BC) on the southwest coast of Vancouver Island (</w:t>
      </w:r>
      <w:r w:rsidR="00AA5311" w:rsidRPr="00AA5311">
        <w:rPr>
          <w:highlight w:val="green"/>
        </w:rPr>
        <w:t>Figure x</w:t>
      </w:r>
      <w:r w:rsidR="00AA5311">
        <w:t>a</w:t>
      </w:r>
      <w:r w:rsidRPr="00322150">
        <w:t>)</w:t>
      </w:r>
      <w:r w:rsidR="00AA3976">
        <w:t xml:space="preserve">. </w:t>
      </w:r>
      <w:r w:rsidRPr="00322150">
        <w:t>It supports genetically distinct populations of Chinook and Coho (</w:t>
      </w:r>
      <w:r w:rsidRPr="00322150">
        <w:rPr>
          <w:highlight w:val="green"/>
        </w:rPr>
        <w:t>CITE</w:t>
      </w:r>
      <w:r w:rsidRPr="00322150">
        <w:t xml:space="preserve">), as well as a </w:t>
      </w:r>
      <w:r w:rsidR="005054CE">
        <w:t>moderate</w:t>
      </w:r>
      <w:r w:rsidRPr="00322150">
        <w:t xml:space="preserve"> abundance of SWVI Chum. The tributaries of the San Juan</w:t>
      </w:r>
      <w:r w:rsidR="00AA3976">
        <w:t xml:space="preserve"> (Harris and Lens creeks)</w:t>
      </w:r>
      <w:r w:rsidRPr="00322150">
        <w:t xml:space="preserve"> are particularly productive for Coho and Steelhead. This area falls within the traditional territory of </w:t>
      </w:r>
      <w:r w:rsidR="006C163E">
        <w:t>Pacheedaht First Nation</w:t>
      </w:r>
      <w:r w:rsidRPr="00322150">
        <w:t xml:space="preserve">, who are committing </w:t>
      </w:r>
      <w:r w:rsidRPr="00322150">
        <w:lastRenderedPageBreak/>
        <w:t xml:space="preserve">tremendous effort towards re-establishing the natural Chinook </w:t>
      </w:r>
      <w:r w:rsidR="005054CE">
        <w:t>population</w:t>
      </w:r>
      <w:r w:rsidRPr="00322150">
        <w:t xml:space="preserve"> through</w:t>
      </w:r>
      <w:r w:rsidR="005054CE">
        <w:t xml:space="preserve"> habitat</w:t>
      </w:r>
      <w:r w:rsidRPr="00322150">
        <w:t xml:space="preserve"> restoration</w:t>
      </w:r>
      <w:r w:rsidR="005054CE">
        <w:t xml:space="preserve">, </w:t>
      </w:r>
      <w:r w:rsidRPr="00322150">
        <w:t>monitoring</w:t>
      </w:r>
      <w:r w:rsidR="005054CE">
        <w:t xml:space="preserve">, </w:t>
      </w:r>
      <w:r w:rsidR="00AA3976">
        <w:t>and</w:t>
      </w:r>
      <w:r w:rsidRPr="00322150">
        <w:t xml:space="preserve"> co-management of the 4 Mile Hatchery. The hatchery has enhanced Chinook since 197</w:t>
      </w:r>
      <w:r w:rsidR="00241213">
        <w:t xml:space="preserve">9 (excluding 1989), and historically enhanced Chum (1983, 1985, 1990-1998, 2001, 2002), Coho (1978-2006, 2008, 2010-2012), Pink (1978, 1980, 1990, 1992) and Sockeye (1983). </w:t>
      </w:r>
      <w:r w:rsidR="00966648">
        <w:t>Historically the 4 Mile Hatchery releases Chinook out of pens in Fairy Lake, which</w:t>
      </w:r>
      <w:r w:rsidR="00E5354A">
        <w:t xml:space="preserve"> is a tidally-influenced lake</w:t>
      </w:r>
      <w:r w:rsidR="00966648">
        <w:t xml:space="preserve"> downstream of the RST. However, in an effort to increase imprinting and recruitment by seeding the optimal upper river habitat, Chinook were released in the upper San Juan River in 2024 and 2025. All fish released in the upper river were adipose fin clipped making identification of hatchery fish in the RST possible.</w:t>
      </w:r>
    </w:p>
    <w:p w14:paraId="1C2AE4E1" w14:textId="57A9AE04" w:rsidR="00E5354A" w:rsidRDefault="00E5354A" w:rsidP="00322150">
      <w:pPr>
        <w:pStyle w:val="BodyText"/>
      </w:pPr>
    </w:p>
    <w:p w14:paraId="6013F648" w14:textId="3466F64C" w:rsidR="002331E1" w:rsidRDefault="00E5354A" w:rsidP="00322150">
      <w:pPr>
        <w:pStyle w:val="BodyText"/>
      </w:pPr>
      <w:r>
        <w:t xml:space="preserve">The San Juan estuary is extensive and spans two major arms, the southernmost one emptying near the town of Port Renfrew, while the northernmost one connects to the Gordon River near the Pacheedaht reserve and community of </w:t>
      </w:r>
      <w:proofErr w:type="spellStart"/>
      <w:r>
        <w:t>Elliotsville</w:t>
      </w:r>
      <w:proofErr w:type="spellEnd"/>
      <w:r>
        <w:t>. The tidal influence extends through both of these areas, and at the highest tides into Fairy Lake. Both arms empty into Port San Juan, a relatively small</w:t>
      </w:r>
      <w:r w:rsidR="00E238EE">
        <w:t>, shallow sound varying from approximately 10-40 m depth (depending on the tide) with fairy consistent bathymetry throughout (</w:t>
      </w:r>
      <w:r w:rsidR="00E238EE" w:rsidRPr="00E238EE">
        <w:rPr>
          <w:highlight w:val="yellow"/>
        </w:rPr>
        <w:t>Fig xx</w:t>
      </w:r>
      <w:r w:rsidR="00E238EE">
        <w:t xml:space="preserve">).  </w:t>
      </w:r>
    </w:p>
    <w:p w14:paraId="2F65C5D2" w14:textId="77777777" w:rsidR="002331E1" w:rsidRDefault="002331E1" w:rsidP="00322150">
      <w:pPr>
        <w:pStyle w:val="BodyText"/>
      </w:pPr>
    </w:p>
    <w:p w14:paraId="6065D50A" w14:textId="77777777" w:rsidR="002331E1" w:rsidRDefault="002331E1" w:rsidP="00322150">
      <w:pPr>
        <w:pStyle w:val="BodyText"/>
      </w:pPr>
    </w:p>
    <w:p w14:paraId="604350EB" w14:textId="69D05EAE" w:rsidR="001E4E0B" w:rsidRPr="0074406F" w:rsidRDefault="00E238EE" w:rsidP="00A87BC1">
      <w:pPr>
        <w:pStyle w:val="Heading2"/>
      </w:pPr>
      <w:bookmarkStart w:id="13" w:name="_Toc220606381"/>
      <w:r>
        <w:t xml:space="preserve">Field </w:t>
      </w:r>
      <w:r w:rsidR="002331E1">
        <w:t>sampling</w:t>
      </w:r>
      <w:bookmarkEnd w:id="13"/>
      <w:r w:rsidR="0074406F">
        <w:t xml:space="preserve"> </w:t>
      </w:r>
    </w:p>
    <w:p w14:paraId="505F7D7D" w14:textId="796A9961" w:rsidR="00322150" w:rsidRPr="00322150" w:rsidRDefault="00783B92" w:rsidP="00E238EE">
      <w:pPr>
        <w:pStyle w:val="Heading3"/>
      </w:pPr>
      <w:bookmarkStart w:id="14" w:name="_Toc220606382"/>
      <w:r>
        <w:t xml:space="preserve">Freshwater outmigration: </w:t>
      </w:r>
      <w:r w:rsidR="00B30014">
        <w:t>Rotary screw trap (RST)</w:t>
      </w:r>
      <w:bookmarkEnd w:id="14"/>
      <w:r w:rsidR="00B30014">
        <w:t xml:space="preserve"> </w:t>
      </w:r>
    </w:p>
    <w:p w14:paraId="3AFA59EA" w14:textId="57AF22CA" w:rsidR="006E4D19" w:rsidRDefault="00132077" w:rsidP="006E4D19">
      <w:pPr>
        <w:pStyle w:val="BodyText"/>
      </w:pPr>
      <w:r>
        <w:t>RST site selection was limited based on river accessibility and adequate depth for the trap at all water levels. The site selected for this study</w:t>
      </w:r>
      <w:r w:rsidR="006E4D19">
        <w:t xml:space="preserve"> (</w:t>
      </w:r>
      <w:r w:rsidR="006E4D19" w:rsidRPr="00BE2253">
        <w:t>48.577800°</w:t>
      </w:r>
      <w:r w:rsidR="006E4D19">
        <w:t>N, -</w:t>
      </w:r>
      <w:r w:rsidR="006E4D19" w:rsidRPr="00BE2253">
        <w:t>124.304148°</w:t>
      </w:r>
      <w:r w:rsidR="006E4D19">
        <w:t xml:space="preserve">W) </w:t>
      </w:r>
      <w:r>
        <w:t xml:space="preserve">is </w:t>
      </w:r>
      <w:r w:rsidR="006E4D19">
        <w:t>located on private property which also ensured added security for equipment. The trap was placed on an outside bend to increase flows and ensure a deep enough location for the duration of the project (</w:t>
      </w:r>
      <w:r w:rsidR="006E4D19" w:rsidRPr="00AA5311">
        <w:rPr>
          <w:highlight w:val="green"/>
        </w:rPr>
        <w:t xml:space="preserve">Figure </w:t>
      </w:r>
      <w:proofErr w:type="spellStart"/>
      <w:r w:rsidR="006E4D19" w:rsidRPr="00AA5311">
        <w:rPr>
          <w:highlight w:val="green"/>
        </w:rPr>
        <w:t>x</w:t>
      </w:r>
      <w:r w:rsidR="006E4D19">
        <w:t>b</w:t>
      </w:r>
      <w:proofErr w:type="spellEnd"/>
      <w:r w:rsidR="006E4D19">
        <w:t>).</w:t>
      </w:r>
      <w:r>
        <w:t xml:space="preserve"> </w:t>
      </w:r>
      <w:r>
        <w:t>A</w:t>
      </w:r>
      <w:r>
        <w:t xml:space="preserve">n RST </w:t>
      </w:r>
      <w:r>
        <w:t>was operated previously in 2006 and 2007 and located in the lower</w:t>
      </w:r>
      <w:r>
        <w:t xml:space="preserve"> river</w:t>
      </w:r>
      <w:r>
        <w:t xml:space="preserve">, upstream of Fairy Lake (approximately </w:t>
      </w:r>
      <w:r w:rsidRPr="00214018">
        <w:t>48.581795°</w:t>
      </w:r>
      <w:r>
        <w:t xml:space="preserve">N, </w:t>
      </w:r>
      <w:r w:rsidRPr="00214018">
        <w:t>-124.339615°</w:t>
      </w:r>
      <w:r>
        <w:t xml:space="preserve">W). This site was not selected for the current study due to the extremely low flows that occurred at that site later in the Spring; historical trap efficiency declined to &lt;1 rotation per minute in May and required the trap to be moved upstream to maintain drum rotations (Hop Wo et al, </w:t>
      </w:r>
      <w:proofErr w:type="spellStart"/>
      <w:r>
        <w:t>unpubl</w:t>
      </w:r>
      <w:proofErr w:type="spellEnd"/>
      <w:r>
        <w:t>. data).</w:t>
      </w:r>
    </w:p>
    <w:p w14:paraId="149F367F" w14:textId="77777777" w:rsidR="006E4D19" w:rsidRDefault="006E4D19" w:rsidP="00322150">
      <w:pPr>
        <w:pStyle w:val="BodyText"/>
      </w:pPr>
    </w:p>
    <w:p w14:paraId="16F9858C" w14:textId="4C59304F" w:rsidR="001E4E0B" w:rsidRDefault="00322150" w:rsidP="00322150">
      <w:pPr>
        <w:pStyle w:val="BodyText"/>
      </w:pPr>
      <w:r>
        <w:t>With DFO support, Pacheedaht First Nation Fisheries Program</w:t>
      </w:r>
      <w:r w:rsidRPr="00322150">
        <w:t xml:space="preserve"> operated a</w:t>
      </w:r>
      <w:r w:rsidR="003C5506">
        <w:t xml:space="preserve"> 6’ diameter</w:t>
      </w:r>
      <w:r w:rsidRPr="00322150">
        <w:t xml:space="preserve"> RST during the spring outmigration of 2023, 2024 and 2025. </w:t>
      </w:r>
      <w:r>
        <w:t>Program lengths each year varied: in 2023 we conducted a pilot program to test equipment, site selection, and build capacity. In 2024 and 2025 the programs ran longer</w:t>
      </w:r>
      <w:r w:rsidR="00214018">
        <w:t xml:space="preserve"> and were more intensive</w:t>
      </w:r>
      <w:r>
        <w:t>. In 2024 we installed an Inclined Plane Trap (IPT) in the early season while the RST was unavailable.</w:t>
      </w:r>
      <w:r w:rsidR="00214018">
        <w:t xml:space="preserve"> </w:t>
      </w:r>
      <w:r w:rsidR="00214018" w:rsidRPr="00214018">
        <w:rPr>
          <w:highlight w:val="yellow"/>
        </w:rPr>
        <w:t>Table xx</w:t>
      </w:r>
      <w:r w:rsidR="00214018">
        <w:t xml:space="preserve"> summarizes the program durations and fishing frequency for each year.</w:t>
      </w:r>
    </w:p>
    <w:p w14:paraId="18337963" w14:textId="77777777" w:rsidR="00214018" w:rsidRDefault="00214018" w:rsidP="00322150">
      <w:pPr>
        <w:pStyle w:val="BodyText"/>
      </w:pPr>
    </w:p>
    <w:p w14:paraId="546E4F61" w14:textId="17181011" w:rsidR="00214018" w:rsidRDefault="00214018" w:rsidP="00322150">
      <w:pPr>
        <w:pStyle w:val="BodyText"/>
      </w:pPr>
      <w:r w:rsidRPr="00E46E41">
        <w:rPr>
          <w:highlight w:val="yellow"/>
        </w:rPr>
        <w:t>Table xx</w:t>
      </w:r>
      <w:r>
        <w:t>. Program length and fishing frequency for each year of juvenile sampling in the San Juan River.</w:t>
      </w:r>
    </w:p>
    <w:p w14:paraId="0CFFBA54" w14:textId="77777777" w:rsidR="00214018" w:rsidRDefault="00214018" w:rsidP="00322150">
      <w:pPr>
        <w:pStyle w:val="BodyText"/>
      </w:pPr>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867"/>
        <w:gridCol w:w="1497"/>
        <w:gridCol w:w="1427"/>
        <w:gridCol w:w="1963"/>
        <w:gridCol w:w="2666"/>
      </w:tblGrid>
      <w:tr w:rsidR="00214018" w:rsidRPr="00214018" w14:paraId="27F0031B" w14:textId="77777777" w:rsidTr="00E46E41">
        <w:tc>
          <w:tcPr>
            <w:tcW w:w="717" w:type="dxa"/>
            <w:tcBorders>
              <w:top w:val="single" w:sz="12" w:space="0" w:color="auto"/>
              <w:bottom w:val="single" w:sz="4" w:space="0" w:color="auto"/>
            </w:tcBorders>
          </w:tcPr>
          <w:p w14:paraId="36A283B4" w14:textId="76128234" w:rsidR="00214018" w:rsidRPr="00214018" w:rsidRDefault="00E46E41" w:rsidP="00322150">
            <w:pPr>
              <w:pStyle w:val="BodyText"/>
              <w:rPr>
                <w:b/>
                <w:bCs/>
                <w:sz w:val="18"/>
                <w:szCs w:val="18"/>
              </w:rPr>
            </w:pPr>
            <w:r>
              <w:rPr>
                <w:b/>
                <w:bCs/>
                <w:sz w:val="18"/>
                <w:szCs w:val="18"/>
              </w:rPr>
              <w:t>Year</w:t>
            </w:r>
          </w:p>
        </w:tc>
        <w:tc>
          <w:tcPr>
            <w:tcW w:w="867" w:type="dxa"/>
            <w:tcBorders>
              <w:top w:val="single" w:sz="12" w:space="0" w:color="auto"/>
              <w:bottom w:val="single" w:sz="4" w:space="0" w:color="auto"/>
            </w:tcBorders>
          </w:tcPr>
          <w:p w14:paraId="0D9184D6" w14:textId="4F664963" w:rsidR="00214018" w:rsidRPr="00214018" w:rsidRDefault="00214018" w:rsidP="00322150">
            <w:pPr>
              <w:pStyle w:val="BodyText"/>
              <w:rPr>
                <w:b/>
                <w:bCs/>
                <w:sz w:val="18"/>
                <w:szCs w:val="18"/>
              </w:rPr>
            </w:pPr>
            <w:r w:rsidRPr="00214018">
              <w:rPr>
                <w:b/>
                <w:bCs/>
                <w:sz w:val="18"/>
                <w:szCs w:val="18"/>
              </w:rPr>
              <w:t>Gear</w:t>
            </w:r>
          </w:p>
        </w:tc>
        <w:tc>
          <w:tcPr>
            <w:tcW w:w="1497" w:type="dxa"/>
            <w:tcBorders>
              <w:top w:val="single" w:sz="12" w:space="0" w:color="auto"/>
              <w:bottom w:val="single" w:sz="4" w:space="0" w:color="auto"/>
            </w:tcBorders>
          </w:tcPr>
          <w:p w14:paraId="13A35DA5" w14:textId="086E6125" w:rsidR="00214018" w:rsidRPr="00214018" w:rsidRDefault="00214018" w:rsidP="00322150">
            <w:pPr>
              <w:pStyle w:val="BodyText"/>
              <w:rPr>
                <w:b/>
                <w:bCs/>
                <w:sz w:val="18"/>
                <w:szCs w:val="18"/>
              </w:rPr>
            </w:pPr>
            <w:r w:rsidRPr="00214018">
              <w:rPr>
                <w:b/>
                <w:bCs/>
                <w:sz w:val="18"/>
                <w:szCs w:val="18"/>
              </w:rPr>
              <w:t>Program start</w:t>
            </w:r>
          </w:p>
        </w:tc>
        <w:tc>
          <w:tcPr>
            <w:tcW w:w="1427" w:type="dxa"/>
            <w:tcBorders>
              <w:top w:val="single" w:sz="12" w:space="0" w:color="auto"/>
              <w:bottom w:val="single" w:sz="4" w:space="0" w:color="auto"/>
            </w:tcBorders>
          </w:tcPr>
          <w:p w14:paraId="7D4C40D4" w14:textId="466D5DE6" w:rsidR="00214018" w:rsidRPr="00214018" w:rsidRDefault="00214018" w:rsidP="00322150">
            <w:pPr>
              <w:pStyle w:val="BodyText"/>
              <w:rPr>
                <w:b/>
                <w:bCs/>
                <w:sz w:val="18"/>
                <w:szCs w:val="18"/>
              </w:rPr>
            </w:pPr>
            <w:r w:rsidRPr="00214018">
              <w:rPr>
                <w:b/>
                <w:bCs/>
                <w:sz w:val="18"/>
                <w:szCs w:val="18"/>
              </w:rPr>
              <w:t>Program end</w:t>
            </w:r>
          </w:p>
        </w:tc>
        <w:tc>
          <w:tcPr>
            <w:tcW w:w="1963" w:type="dxa"/>
            <w:tcBorders>
              <w:top w:val="single" w:sz="12" w:space="0" w:color="auto"/>
              <w:bottom w:val="single" w:sz="4" w:space="0" w:color="auto"/>
            </w:tcBorders>
          </w:tcPr>
          <w:p w14:paraId="71600690" w14:textId="154407A4" w:rsidR="00214018" w:rsidRPr="00214018" w:rsidRDefault="00214018" w:rsidP="00322150">
            <w:pPr>
              <w:pStyle w:val="BodyText"/>
              <w:rPr>
                <w:b/>
                <w:bCs/>
                <w:sz w:val="18"/>
                <w:szCs w:val="18"/>
              </w:rPr>
            </w:pPr>
            <w:r w:rsidRPr="00214018">
              <w:rPr>
                <w:b/>
                <w:bCs/>
                <w:sz w:val="18"/>
                <w:szCs w:val="18"/>
              </w:rPr>
              <w:t>Fishing frequency</w:t>
            </w:r>
          </w:p>
        </w:tc>
        <w:tc>
          <w:tcPr>
            <w:tcW w:w="2666" w:type="dxa"/>
            <w:tcBorders>
              <w:top w:val="single" w:sz="12" w:space="0" w:color="auto"/>
              <w:bottom w:val="single" w:sz="4" w:space="0" w:color="auto"/>
            </w:tcBorders>
          </w:tcPr>
          <w:p w14:paraId="0BE8C4C4" w14:textId="764FE4FB" w:rsidR="00214018" w:rsidRPr="00214018" w:rsidRDefault="00214018" w:rsidP="00322150">
            <w:pPr>
              <w:pStyle w:val="BodyText"/>
              <w:rPr>
                <w:b/>
                <w:bCs/>
                <w:sz w:val="18"/>
                <w:szCs w:val="18"/>
              </w:rPr>
            </w:pPr>
            <w:r w:rsidRPr="00214018">
              <w:rPr>
                <w:b/>
                <w:bCs/>
                <w:sz w:val="18"/>
                <w:szCs w:val="18"/>
              </w:rPr>
              <w:t xml:space="preserve">Notes </w:t>
            </w:r>
          </w:p>
        </w:tc>
      </w:tr>
      <w:tr w:rsidR="00214018" w:rsidRPr="00214018" w14:paraId="210E8B31" w14:textId="77777777" w:rsidTr="00E46E41">
        <w:tc>
          <w:tcPr>
            <w:tcW w:w="717" w:type="dxa"/>
            <w:tcBorders>
              <w:top w:val="single" w:sz="4" w:space="0" w:color="auto"/>
              <w:bottom w:val="single" w:sz="4" w:space="0" w:color="BFBFBF" w:themeColor="background1" w:themeShade="BF"/>
            </w:tcBorders>
            <w:vAlign w:val="center"/>
          </w:tcPr>
          <w:p w14:paraId="3DB3F827" w14:textId="2B9F0B09" w:rsidR="00214018" w:rsidRPr="00214018" w:rsidRDefault="00214018" w:rsidP="00E46E41">
            <w:pPr>
              <w:pStyle w:val="BodyText"/>
              <w:rPr>
                <w:sz w:val="18"/>
                <w:szCs w:val="18"/>
              </w:rPr>
            </w:pPr>
            <w:r w:rsidRPr="00214018">
              <w:rPr>
                <w:sz w:val="18"/>
                <w:szCs w:val="18"/>
              </w:rPr>
              <w:t>2023</w:t>
            </w:r>
          </w:p>
        </w:tc>
        <w:tc>
          <w:tcPr>
            <w:tcW w:w="867" w:type="dxa"/>
            <w:tcBorders>
              <w:top w:val="single" w:sz="4" w:space="0" w:color="auto"/>
              <w:bottom w:val="single" w:sz="4" w:space="0" w:color="BFBFBF" w:themeColor="background1" w:themeShade="BF"/>
            </w:tcBorders>
            <w:vAlign w:val="center"/>
          </w:tcPr>
          <w:p w14:paraId="339B9060" w14:textId="61F3E431" w:rsidR="00214018" w:rsidRPr="00214018" w:rsidRDefault="00214018" w:rsidP="00E46E41">
            <w:pPr>
              <w:pStyle w:val="BodyText"/>
              <w:rPr>
                <w:sz w:val="18"/>
                <w:szCs w:val="18"/>
              </w:rPr>
            </w:pPr>
            <w:r w:rsidRPr="00214018">
              <w:rPr>
                <w:sz w:val="18"/>
                <w:szCs w:val="18"/>
              </w:rPr>
              <w:t>6’ RST</w:t>
            </w:r>
          </w:p>
        </w:tc>
        <w:tc>
          <w:tcPr>
            <w:tcW w:w="1497" w:type="dxa"/>
            <w:tcBorders>
              <w:top w:val="single" w:sz="4" w:space="0" w:color="auto"/>
              <w:bottom w:val="single" w:sz="4" w:space="0" w:color="BFBFBF" w:themeColor="background1" w:themeShade="BF"/>
            </w:tcBorders>
            <w:vAlign w:val="center"/>
          </w:tcPr>
          <w:p w14:paraId="3C43C5BD" w14:textId="22A1C8A8" w:rsidR="00214018" w:rsidRPr="00214018" w:rsidRDefault="00214018" w:rsidP="00E46E41">
            <w:pPr>
              <w:pStyle w:val="BodyText"/>
              <w:rPr>
                <w:sz w:val="18"/>
                <w:szCs w:val="18"/>
              </w:rPr>
            </w:pPr>
            <w:r w:rsidRPr="00214018">
              <w:rPr>
                <w:sz w:val="18"/>
                <w:szCs w:val="18"/>
              </w:rPr>
              <w:t>March 23</w:t>
            </w:r>
          </w:p>
        </w:tc>
        <w:tc>
          <w:tcPr>
            <w:tcW w:w="1427" w:type="dxa"/>
            <w:tcBorders>
              <w:top w:val="single" w:sz="4" w:space="0" w:color="auto"/>
              <w:bottom w:val="single" w:sz="4" w:space="0" w:color="BFBFBF" w:themeColor="background1" w:themeShade="BF"/>
            </w:tcBorders>
            <w:vAlign w:val="center"/>
          </w:tcPr>
          <w:p w14:paraId="0F05A7C6" w14:textId="594B7B21" w:rsidR="00214018" w:rsidRPr="00214018" w:rsidRDefault="00214018" w:rsidP="00E46E41">
            <w:pPr>
              <w:pStyle w:val="BodyText"/>
              <w:rPr>
                <w:sz w:val="18"/>
                <w:szCs w:val="18"/>
              </w:rPr>
            </w:pPr>
            <w:r w:rsidRPr="00214018">
              <w:rPr>
                <w:sz w:val="18"/>
                <w:szCs w:val="18"/>
              </w:rPr>
              <w:t>June 15</w:t>
            </w:r>
          </w:p>
        </w:tc>
        <w:tc>
          <w:tcPr>
            <w:tcW w:w="1963" w:type="dxa"/>
            <w:tcBorders>
              <w:top w:val="single" w:sz="4" w:space="0" w:color="auto"/>
              <w:bottom w:val="single" w:sz="4" w:space="0" w:color="BFBFBF" w:themeColor="background1" w:themeShade="BF"/>
            </w:tcBorders>
            <w:vAlign w:val="center"/>
          </w:tcPr>
          <w:p w14:paraId="67020EAD" w14:textId="22FEF8FD" w:rsidR="00214018" w:rsidRPr="00214018" w:rsidRDefault="00433866" w:rsidP="00E46E41">
            <w:pPr>
              <w:pStyle w:val="BodyText"/>
              <w:rPr>
                <w:sz w:val="18"/>
                <w:szCs w:val="18"/>
              </w:rPr>
            </w:pPr>
            <w:r>
              <w:rPr>
                <w:sz w:val="18"/>
                <w:szCs w:val="18"/>
              </w:rPr>
              <w:t>1-2</w:t>
            </w:r>
            <w:r w:rsidR="00214018" w:rsidRPr="00214018">
              <w:rPr>
                <w:sz w:val="18"/>
                <w:szCs w:val="18"/>
              </w:rPr>
              <w:t xml:space="preserve"> nights/week </w:t>
            </w:r>
          </w:p>
        </w:tc>
        <w:tc>
          <w:tcPr>
            <w:tcW w:w="2666" w:type="dxa"/>
            <w:tcBorders>
              <w:top w:val="single" w:sz="4" w:space="0" w:color="auto"/>
              <w:bottom w:val="single" w:sz="4" w:space="0" w:color="BFBFBF" w:themeColor="background1" w:themeShade="BF"/>
            </w:tcBorders>
            <w:vAlign w:val="center"/>
          </w:tcPr>
          <w:p w14:paraId="54F9E215" w14:textId="46905C98" w:rsidR="00214018" w:rsidRPr="00214018" w:rsidRDefault="00214018" w:rsidP="00E46E41">
            <w:pPr>
              <w:pStyle w:val="BodyText"/>
              <w:rPr>
                <w:sz w:val="18"/>
                <w:szCs w:val="18"/>
              </w:rPr>
            </w:pPr>
            <w:r w:rsidRPr="00214018">
              <w:rPr>
                <w:sz w:val="18"/>
                <w:szCs w:val="18"/>
              </w:rPr>
              <w:t xml:space="preserve">Trap not fished from </w:t>
            </w:r>
            <w:r w:rsidR="00433866">
              <w:rPr>
                <w:sz w:val="18"/>
                <w:szCs w:val="18"/>
              </w:rPr>
              <w:t>May 10</w:t>
            </w:r>
            <w:r w:rsidRPr="00214018">
              <w:rPr>
                <w:sz w:val="18"/>
                <w:szCs w:val="18"/>
              </w:rPr>
              <w:t xml:space="preserve"> to </w:t>
            </w:r>
            <w:r w:rsidR="00433866">
              <w:rPr>
                <w:sz w:val="18"/>
                <w:szCs w:val="18"/>
              </w:rPr>
              <w:t>June 1</w:t>
            </w:r>
            <w:r w:rsidRPr="00214018">
              <w:rPr>
                <w:sz w:val="18"/>
                <w:szCs w:val="18"/>
              </w:rPr>
              <w:t xml:space="preserve"> due to crew limitations</w:t>
            </w:r>
          </w:p>
        </w:tc>
      </w:tr>
      <w:tr w:rsidR="00E46E41" w:rsidRPr="00214018" w14:paraId="4C892458" w14:textId="77777777" w:rsidTr="00E46E41">
        <w:tc>
          <w:tcPr>
            <w:tcW w:w="717" w:type="dxa"/>
            <w:vMerge w:val="restart"/>
            <w:tcBorders>
              <w:top w:val="single" w:sz="4" w:space="0" w:color="BFBFBF" w:themeColor="background1" w:themeShade="BF"/>
              <w:bottom w:val="single" w:sz="4" w:space="0" w:color="BFBFBF" w:themeColor="background1" w:themeShade="BF"/>
            </w:tcBorders>
            <w:vAlign w:val="center"/>
          </w:tcPr>
          <w:p w14:paraId="45FE99A3" w14:textId="7A9763C4" w:rsidR="00E46E41" w:rsidRPr="00214018" w:rsidRDefault="00E46E41" w:rsidP="00E46E41">
            <w:pPr>
              <w:pStyle w:val="BodyText"/>
              <w:rPr>
                <w:sz w:val="18"/>
                <w:szCs w:val="18"/>
              </w:rPr>
            </w:pPr>
            <w:r w:rsidRPr="00214018">
              <w:rPr>
                <w:sz w:val="18"/>
                <w:szCs w:val="18"/>
              </w:rPr>
              <w:t>2024</w:t>
            </w:r>
          </w:p>
        </w:tc>
        <w:tc>
          <w:tcPr>
            <w:tcW w:w="867" w:type="dxa"/>
            <w:tcBorders>
              <w:top w:val="single" w:sz="4" w:space="0" w:color="BFBFBF" w:themeColor="background1" w:themeShade="BF"/>
            </w:tcBorders>
            <w:vAlign w:val="center"/>
          </w:tcPr>
          <w:p w14:paraId="4C9A2377" w14:textId="372D5948" w:rsidR="00E46E41" w:rsidRPr="00214018" w:rsidRDefault="00E46E41" w:rsidP="00E46E41">
            <w:pPr>
              <w:pStyle w:val="BodyText"/>
              <w:rPr>
                <w:sz w:val="18"/>
                <w:szCs w:val="18"/>
              </w:rPr>
            </w:pPr>
            <w:r w:rsidRPr="00214018">
              <w:rPr>
                <w:sz w:val="18"/>
                <w:szCs w:val="18"/>
              </w:rPr>
              <w:t>IPT</w:t>
            </w:r>
          </w:p>
        </w:tc>
        <w:tc>
          <w:tcPr>
            <w:tcW w:w="1497" w:type="dxa"/>
            <w:tcBorders>
              <w:top w:val="single" w:sz="4" w:space="0" w:color="BFBFBF" w:themeColor="background1" w:themeShade="BF"/>
            </w:tcBorders>
            <w:vAlign w:val="center"/>
          </w:tcPr>
          <w:p w14:paraId="5358DCF4" w14:textId="71FE8751" w:rsidR="00E46E41" w:rsidRPr="00214018" w:rsidRDefault="00E46E41" w:rsidP="00E46E41">
            <w:pPr>
              <w:pStyle w:val="BodyText"/>
              <w:rPr>
                <w:sz w:val="18"/>
                <w:szCs w:val="18"/>
              </w:rPr>
            </w:pPr>
            <w:r w:rsidRPr="00214018">
              <w:rPr>
                <w:sz w:val="18"/>
                <w:szCs w:val="18"/>
              </w:rPr>
              <w:t>March 12</w:t>
            </w:r>
          </w:p>
        </w:tc>
        <w:tc>
          <w:tcPr>
            <w:tcW w:w="1427" w:type="dxa"/>
            <w:tcBorders>
              <w:top w:val="single" w:sz="4" w:space="0" w:color="BFBFBF" w:themeColor="background1" w:themeShade="BF"/>
            </w:tcBorders>
            <w:vAlign w:val="center"/>
          </w:tcPr>
          <w:p w14:paraId="13215535" w14:textId="29DBB814" w:rsidR="00E46E41" w:rsidRPr="00214018" w:rsidRDefault="00E46E41" w:rsidP="00E46E41">
            <w:pPr>
              <w:pStyle w:val="BodyText"/>
              <w:rPr>
                <w:sz w:val="18"/>
                <w:szCs w:val="18"/>
              </w:rPr>
            </w:pPr>
            <w:r w:rsidRPr="00214018">
              <w:rPr>
                <w:sz w:val="18"/>
                <w:szCs w:val="18"/>
              </w:rPr>
              <w:t>March 20</w:t>
            </w:r>
          </w:p>
        </w:tc>
        <w:tc>
          <w:tcPr>
            <w:tcW w:w="1963" w:type="dxa"/>
            <w:tcBorders>
              <w:top w:val="single" w:sz="4" w:space="0" w:color="BFBFBF" w:themeColor="background1" w:themeShade="BF"/>
            </w:tcBorders>
            <w:vAlign w:val="center"/>
          </w:tcPr>
          <w:p w14:paraId="00CEA08F" w14:textId="3C4E7B87" w:rsidR="00E46E41" w:rsidRPr="00214018" w:rsidRDefault="00E46E41" w:rsidP="00E46E41">
            <w:pPr>
              <w:pStyle w:val="BodyText"/>
              <w:rPr>
                <w:sz w:val="18"/>
                <w:szCs w:val="18"/>
              </w:rPr>
            </w:pPr>
            <w:r w:rsidRPr="00214018">
              <w:rPr>
                <w:sz w:val="18"/>
                <w:szCs w:val="18"/>
              </w:rPr>
              <w:t>4 nights/week</w:t>
            </w:r>
          </w:p>
        </w:tc>
        <w:tc>
          <w:tcPr>
            <w:tcW w:w="2666" w:type="dxa"/>
            <w:tcBorders>
              <w:top w:val="single" w:sz="4" w:space="0" w:color="BFBFBF" w:themeColor="background1" w:themeShade="BF"/>
            </w:tcBorders>
            <w:vAlign w:val="center"/>
          </w:tcPr>
          <w:p w14:paraId="11F23A4F" w14:textId="77777777" w:rsidR="00E46E41" w:rsidRPr="00214018" w:rsidRDefault="00E46E41" w:rsidP="00E46E41">
            <w:pPr>
              <w:pStyle w:val="BodyText"/>
              <w:rPr>
                <w:sz w:val="18"/>
                <w:szCs w:val="18"/>
              </w:rPr>
            </w:pPr>
          </w:p>
        </w:tc>
      </w:tr>
      <w:tr w:rsidR="00E46E41" w:rsidRPr="00214018" w14:paraId="799A82BF" w14:textId="77777777" w:rsidTr="00E46E41">
        <w:tc>
          <w:tcPr>
            <w:tcW w:w="717" w:type="dxa"/>
            <w:vMerge/>
            <w:tcBorders>
              <w:bottom w:val="single" w:sz="4" w:space="0" w:color="BFBFBF" w:themeColor="background1" w:themeShade="BF"/>
            </w:tcBorders>
            <w:vAlign w:val="center"/>
          </w:tcPr>
          <w:p w14:paraId="723CF31A" w14:textId="77777777" w:rsidR="00E46E41" w:rsidRPr="00214018" w:rsidRDefault="00E46E41" w:rsidP="00E46E41">
            <w:pPr>
              <w:pStyle w:val="BodyText"/>
              <w:rPr>
                <w:sz w:val="18"/>
                <w:szCs w:val="18"/>
              </w:rPr>
            </w:pPr>
          </w:p>
        </w:tc>
        <w:tc>
          <w:tcPr>
            <w:tcW w:w="867" w:type="dxa"/>
            <w:tcBorders>
              <w:bottom w:val="single" w:sz="4" w:space="0" w:color="BFBFBF" w:themeColor="background1" w:themeShade="BF"/>
            </w:tcBorders>
            <w:vAlign w:val="center"/>
          </w:tcPr>
          <w:p w14:paraId="0F792452" w14:textId="773475C0" w:rsidR="00E46E41" w:rsidRPr="00214018" w:rsidRDefault="00E46E41" w:rsidP="00E46E41">
            <w:pPr>
              <w:pStyle w:val="BodyText"/>
              <w:rPr>
                <w:sz w:val="18"/>
                <w:szCs w:val="18"/>
              </w:rPr>
            </w:pPr>
            <w:r w:rsidRPr="00214018">
              <w:rPr>
                <w:sz w:val="18"/>
                <w:szCs w:val="18"/>
              </w:rPr>
              <w:t>6’ RST</w:t>
            </w:r>
          </w:p>
        </w:tc>
        <w:tc>
          <w:tcPr>
            <w:tcW w:w="1497" w:type="dxa"/>
            <w:tcBorders>
              <w:bottom w:val="single" w:sz="4" w:space="0" w:color="BFBFBF" w:themeColor="background1" w:themeShade="BF"/>
            </w:tcBorders>
            <w:vAlign w:val="center"/>
          </w:tcPr>
          <w:p w14:paraId="274718DE" w14:textId="4CC7751D" w:rsidR="00E46E41" w:rsidRPr="00214018" w:rsidRDefault="00E46E41" w:rsidP="00E46E41">
            <w:pPr>
              <w:pStyle w:val="BodyText"/>
              <w:rPr>
                <w:sz w:val="18"/>
                <w:szCs w:val="18"/>
              </w:rPr>
            </w:pPr>
            <w:r w:rsidRPr="00214018">
              <w:rPr>
                <w:sz w:val="18"/>
                <w:szCs w:val="18"/>
              </w:rPr>
              <w:t>March 25</w:t>
            </w:r>
          </w:p>
        </w:tc>
        <w:tc>
          <w:tcPr>
            <w:tcW w:w="1427" w:type="dxa"/>
            <w:tcBorders>
              <w:bottom w:val="single" w:sz="4" w:space="0" w:color="BFBFBF" w:themeColor="background1" w:themeShade="BF"/>
            </w:tcBorders>
            <w:vAlign w:val="center"/>
          </w:tcPr>
          <w:p w14:paraId="6D91D031" w14:textId="41095580" w:rsidR="00E46E41" w:rsidRPr="00214018" w:rsidRDefault="00E46E41" w:rsidP="00E46E41">
            <w:pPr>
              <w:pStyle w:val="BodyText"/>
              <w:rPr>
                <w:sz w:val="18"/>
                <w:szCs w:val="18"/>
              </w:rPr>
            </w:pPr>
            <w:r w:rsidRPr="00214018">
              <w:rPr>
                <w:sz w:val="18"/>
                <w:szCs w:val="18"/>
              </w:rPr>
              <w:t>May 30</w:t>
            </w:r>
          </w:p>
        </w:tc>
        <w:tc>
          <w:tcPr>
            <w:tcW w:w="1963" w:type="dxa"/>
            <w:tcBorders>
              <w:bottom w:val="single" w:sz="4" w:space="0" w:color="BFBFBF" w:themeColor="background1" w:themeShade="BF"/>
            </w:tcBorders>
            <w:vAlign w:val="center"/>
          </w:tcPr>
          <w:p w14:paraId="0DECD5F3" w14:textId="75DF5FE8" w:rsidR="00E46E41" w:rsidRPr="00214018" w:rsidRDefault="00E46E41" w:rsidP="00E46E41">
            <w:pPr>
              <w:pStyle w:val="BodyText"/>
              <w:rPr>
                <w:sz w:val="18"/>
                <w:szCs w:val="18"/>
              </w:rPr>
            </w:pPr>
            <w:r w:rsidRPr="00214018">
              <w:rPr>
                <w:sz w:val="18"/>
                <w:szCs w:val="18"/>
              </w:rPr>
              <w:t>4 nights/week</w:t>
            </w:r>
          </w:p>
        </w:tc>
        <w:tc>
          <w:tcPr>
            <w:tcW w:w="2666" w:type="dxa"/>
            <w:tcBorders>
              <w:bottom w:val="single" w:sz="4" w:space="0" w:color="BFBFBF" w:themeColor="background1" w:themeShade="BF"/>
            </w:tcBorders>
            <w:vAlign w:val="center"/>
          </w:tcPr>
          <w:p w14:paraId="51D87F5A" w14:textId="77777777" w:rsidR="00E46E41" w:rsidRPr="00214018" w:rsidRDefault="00E46E41" w:rsidP="00E46E41">
            <w:pPr>
              <w:pStyle w:val="BodyText"/>
              <w:rPr>
                <w:sz w:val="18"/>
                <w:szCs w:val="18"/>
              </w:rPr>
            </w:pPr>
          </w:p>
        </w:tc>
      </w:tr>
      <w:tr w:rsidR="00214018" w:rsidRPr="00214018" w14:paraId="06386EE3" w14:textId="77777777" w:rsidTr="00E46E41">
        <w:tc>
          <w:tcPr>
            <w:tcW w:w="717" w:type="dxa"/>
            <w:tcBorders>
              <w:top w:val="single" w:sz="4" w:space="0" w:color="BFBFBF" w:themeColor="background1" w:themeShade="BF"/>
              <w:bottom w:val="single" w:sz="12" w:space="0" w:color="auto"/>
            </w:tcBorders>
            <w:vAlign w:val="center"/>
          </w:tcPr>
          <w:p w14:paraId="4444239D" w14:textId="0B103DE1" w:rsidR="00214018" w:rsidRPr="00214018" w:rsidRDefault="00214018" w:rsidP="00E46E41">
            <w:pPr>
              <w:pStyle w:val="BodyText"/>
              <w:rPr>
                <w:sz w:val="18"/>
                <w:szCs w:val="18"/>
              </w:rPr>
            </w:pPr>
            <w:r w:rsidRPr="00214018">
              <w:rPr>
                <w:sz w:val="18"/>
                <w:szCs w:val="18"/>
              </w:rPr>
              <w:t>2025</w:t>
            </w:r>
          </w:p>
        </w:tc>
        <w:tc>
          <w:tcPr>
            <w:tcW w:w="867" w:type="dxa"/>
            <w:tcBorders>
              <w:top w:val="single" w:sz="4" w:space="0" w:color="BFBFBF" w:themeColor="background1" w:themeShade="BF"/>
              <w:bottom w:val="single" w:sz="12" w:space="0" w:color="auto"/>
            </w:tcBorders>
            <w:vAlign w:val="center"/>
          </w:tcPr>
          <w:p w14:paraId="1A926D91" w14:textId="66184379" w:rsidR="00214018" w:rsidRPr="00214018" w:rsidRDefault="00214018" w:rsidP="00E46E41">
            <w:pPr>
              <w:pStyle w:val="BodyText"/>
              <w:rPr>
                <w:sz w:val="18"/>
                <w:szCs w:val="18"/>
              </w:rPr>
            </w:pPr>
            <w:r w:rsidRPr="00214018">
              <w:rPr>
                <w:sz w:val="18"/>
                <w:szCs w:val="18"/>
              </w:rPr>
              <w:t>6’ RST</w:t>
            </w:r>
          </w:p>
        </w:tc>
        <w:tc>
          <w:tcPr>
            <w:tcW w:w="1497" w:type="dxa"/>
            <w:tcBorders>
              <w:top w:val="single" w:sz="4" w:space="0" w:color="BFBFBF" w:themeColor="background1" w:themeShade="BF"/>
              <w:bottom w:val="single" w:sz="12" w:space="0" w:color="auto"/>
            </w:tcBorders>
            <w:vAlign w:val="center"/>
          </w:tcPr>
          <w:p w14:paraId="051725E4" w14:textId="35731251" w:rsidR="00214018" w:rsidRPr="00214018" w:rsidRDefault="00214018" w:rsidP="00E46E41">
            <w:pPr>
              <w:pStyle w:val="BodyText"/>
              <w:rPr>
                <w:sz w:val="18"/>
                <w:szCs w:val="18"/>
              </w:rPr>
            </w:pPr>
            <w:r w:rsidRPr="00214018">
              <w:rPr>
                <w:sz w:val="18"/>
                <w:szCs w:val="18"/>
              </w:rPr>
              <w:t>February 26</w:t>
            </w:r>
          </w:p>
        </w:tc>
        <w:tc>
          <w:tcPr>
            <w:tcW w:w="1427" w:type="dxa"/>
            <w:tcBorders>
              <w:top w:val="single" w:sz="4" w:space="0" w:color="BFBFBF" w:themeColor="background1" w:themeShade="BF"/>
              <w:bottom w:val="single" w:sz="12" w:space="0" w:color="auto"/>
            </w:tcBorders>
            <w:vAlign w:val="center"/>
          </w:tcPr>
          <w:p w14:paraId="641545DC" w14:textId="32D438E5" w:rsidR="00214018" w:rsidRPr="00214018" w:rsidRDefault="00214018" w:rsidP="00E46E41">
            <w:pPr>
              <w:pStyle w:val="BodyText"/>
              <w:rPr>
                <w:sz w:val="18"/>
                <w:szCs w:val="18"/>
              </w:rPr>
            </w:pPr>
            <w:r w:rsidRPr="00214018">
              <w:rPr>
                <w:sz w:val="18"/>
                <w:szCs w:val="18"/>
              </w:rPr>
              <w:t>May 29</w:t>
            </w:r>
          </w:p>
        </w:tc>
        <w:tc>
          <w:tcPr>
            <w:tcW w:w="1963" w:type="dxa"/>
            <w:tcBorders>
              <w:top w:val="single" w:sz="4" w:space="0" w:color="BFBFBF" w:themeColor="background1" w:themeShade="BF"/>
              <w:bottom w:val="single" w:sz="12" w:space="0" w:color="auto"/>
            </w:tcBorders>
            <w:vAlign w:val="center"/>
          </w:tcPr>
          <w:p w14:paraId="1F26054E" w14:textId="3D8D4CC6" w:rsidR="00214018" w:rsidRPr="00214018" w:rsidRDefault="00214018" w:rsidP="00E46E41">
            <w:pPr>
              <w:pStyle w:val="BodyText"/>
              <w:rPr>
                <w:sz w:val="18"/>
                <w:szCs w:val="18"/>
              </w:rPr>
            </w:pPr>
            <w:r w:rsidRPr="00214018">
              <w:rPr>
                <w:sz w:val="18"/>
                <w:szCs w:val="18"/>
              </w:rPr>
              <w:t>4 nights/week</w:t>
            </w:r>
          </w:p>
        </w:tc>
        <w:tc>
          <w:tcPr>
            <w:tcW w:w="2666" w:type="dxa"/>
            <w:tcBorders>
              <w:top w:val="single" w:sz="4" w:space="0" w:color="BFBFBF" w:themeColor="background1" w:themeShade="BF"/>
              <w:bottom w:val="single" w:sz="12" w:space="0" w:color="auto"/>
            </w:tcBorders>
            <w:vAlign w:val="center"/>
          </w:tcPr>
          <w:p w14:paraId="10A648E5" w14:textId="77777777" w:rsidR="00214018" w:rsidRPr="00214018" w:rsidRDefault="00214018" w:rsidP="00E46E41">
            <w:pPr>
              <w:pStyle w:val="BodyText"/>
              <w:rPr>
                <w:sz w:val="18"/>
                <w:szCs w:val="18"/>
              </w:rPr>
            </w:pPr>
          </w:p>
        </w:tc>
      </w:tr>
    </w:tbl>
    <w:p w14:paraId="52C06063" w14:textId="77777777" w:rsidR="00214018" w:rsidRDefault="00214018" w:rsidP="00322150">
      <w:pPr>
        <w:pStyle w:val="BodyText"/>
      </w:pPr>
    </w:p>
    <w:p w14:paraId="5B2ED3E3" w14:textId="77777777" w:rsidR="00322150" w:rsidRDefault="00322150" w:rsidP="00322150">
      <w:pPr>
        <w:pStyle w:val="BodyText"/>
      </w:pPr>
    </w:p>
    <w:p w14:paraId="0A8905E0" w14:textId="7BD104F3" w:rsidR="00322150" w:rsidRDefault="00322150" w:rsidP="00322150">
      <w:pPr>
        <w:pStyle w:val="BodyText"/>
      </w:pPr>
      <w:r>
        <w:t xml:space="preserve">Each year, traps were generally set in the late afternoon/evening (between </w:t>
      </w:r>
      <w:r w:rsidR="003C5506">
        <w:t>1</w:t>
      </w:r>
      <w:r>
        <w:t xml:space="preserve">:00-5:00 pm) and checked the next morning (approximately 8:30-9:00 am). Daytime fishing trials were conducted in 2023, but it was determined little-to-no smolt migration occurred during the </w:t>
      </w:r>
      <w:r>
        <w:lastRenderedPageBreak/>
        <w:t>daytime.</w:t>
      </w:r>
      <w:r w:rsidR="0035726A">
        <w:t xml:space="preserve"> In 2024 and 2025, fishing was essentially continuous as the trap was re-set immediately after all fish were removed and environmental parameters were collected.</w:t>
      </w:r>
      <w:r w:rsidR="00214018">
        <w:t xml:space="preserve"> The trap was not set when a significant flood was expected due to concerns for crew </w:t>
      </w:r>
      <w:r w:rsidR="00E46E41">
        <w:t xml:space="preserve">safety </w:t>
      </w:r>
      <w:r w:rsidR="00214018">
        <w:t>and fish health.</w:t>
      </w:r>
      <w:r w:rsidR="00E46E41">
        <w:t xml:space="preserve"> During unexpected high water events the trap was also not efficient (did not rotate) as the channel flow was directed away from the bend; see </w:t>
      </w:r>
      <w:r w:rsidR="00E46E41" w:rsidRPr="00E46E41">
        <w:rPr>
          <w:highlight w:val="yellow"/>
        </w:rPr>
        <w:t xml:space="preserve">Appendix </w:t>
      </w:r>
      <w:r w:rsidR="000F6F76">
        <w:rPr>
          <w:highlight w:val="yellow"/>
        </w:rPr>
        <w:t xml:space="preserve">2 </w:t>
      </w:r>
      <w:r w:rsidR="00E46E41" w:rsidRPr="00E46E41">
        <w:rPr>
          <w:highlight w:val="yellow"/>
        </w:rPr>
        <w:t>Figure xx</w:t>
      </w:r>
      <w:r w:rsidR="00E46E41">
        <w:t xml:space="preserve"> for example photos of the RST at </w:t>
      </w:r>
      <w:r w:rsidR="000F6F76">
        <w:t>different</w:t>
      </w:r>
      <w:r w:rsidR="00E46E41">
        <w:t xml:space="preserve"> water levels. </w:t>
      </w:r>
      <w:r w:rsidR="00807C36">
        <w:t xml:space="preserve">The RST oscillated around 4 RPMs each year, averaging 4.26 ± 2.23, 3.00 ± 1.00, and 4.60 ± 1.39 RPMs in 2023, 2024 and 2024, respectively. </w:t>
      </w:r>
    </w:p>
    <w:p w14:paraId="13E83692" w14:textId="77777777" w:rsidR="003C5506" w:rsidRDefault="003C5506" w:rsidP="00322150">
      <w:pPr>
        <w:pStyle w:val="BodyText"/>
      </w:pPr>
    </w:p>
    <w:p w14:paraId="73320B20" w14:textId="645CA136" w:rsidR="003C5506" w:rsidRDefault="003C5506" w:rsidP="00322150">
      <w:pPr>
        <w:pStyle w:val="BodyText"/>
      </w:pPr>
      <w:r>
        <w:t>Water quality parameters were collected either using a YSI DSS probe or a HOBO temperature and dissolved oxygen d</w:t>
      </w:r>
      <w:r w:rsidRPr="003C5506">
        <w:t xml:space="preserve">ata </w:t>
      </w:r>
      <w:r>
        <w:t>l</w:t>
      </w:r>
      <w:r w:rsidRPr="003C5506">
        <w:t>ogger</w:t>
      </w:r>
      <w:r>
        <w:t xml:space="preserve"> (U26-001 with required Optic USB Base Station Base-U-4 and </w:t>
      </w:r>
      <w:proofErr w:type="spellStart"/>
      <w:r>
        <w:t>HOBOware</w:t>
      </w:r>
      <w:proofErr w:type="spellEnd"/>
      <w:r>
        <w:t xml:space="preserve"> Pro software, </w:t>
      </w:r>
      <w:hyperlink r:id="rId22" w:history="1">
        <w:r w:rsidRPr="003A6988">
          <w:rPr>
            <w:rStyle w:val="Hyperlink"/>
          </w:rPr>
          <w:t>www.onsetcomp.com</w:t>
        </w:r>
      </w:hyperlink>
      <w:r>
        <w:t>). Debris caught in the RST were categorized by broad type (logs, sticks, leaves/organic debris</w:t>
      </w:r>
      <w:r w:rsidR="00240F26">
        <w:t>, algae</w:t>
      </w:r>
      <w:r>
        <w:t xml:space="preserve">) and relative amount (low, medium, high). Rotations-per-minute were also measured each evening and morning to ensure appropriate flow. Ideal RPMs for this site and trap were deemed to be 3-5; if RPMs were outside of this range, the trap was re-positioned. </w:t>
      </w:r>
    </w:p>
    <w:p w14:paraId="2E38BB7C" w14:textId="77777777" w:rsidR="002A5982" w:rsidRDefault="002A5982" w:rsidP="00322150">
      <w:pPr>
        <w:pStyle w:val="BodyText"/>
      </w:pPr>
    </w:p>
    <w:p w14:paraId="251E7D3C" w14:textId="5B6B719F" w:rsidR="002A5982" w:rsidRDefault="002F2855" w:rsidP="002A5982">
      <w:pPr>
        <w:pStyle w:val="Heading3"/>
      </w:pPr>
      <w:bookmarkStart w:id="15" w:name="_Toc220606383"/>
      <w:r>
        <w:t xml:space="preserve">Estuary and nearshore marine: </w:t>
      </w:r>
      <w:r w:rsidR="002A5982">
        <w:t>Beach</w:t>
      </w:r>
      <w:r w:rsidR="002A5982">
        <w:t xml:space="preserve"> and purse</w:t>
      </w:r>
      <w:r w:rsidR="002A5982">
        <w:t xml:space="preserve"> seine</w:t>
      </w:r>
      <w:bookmarkEnd w:id="15"/>
    </w:p>
    <w:p w14:paraId="1DB721EB" w14:textId="35630A9D" w:rsidR="002A5982" w:rsidRDefault="002A5982" w:rsidP="002A5982">
      <w:pPr>
        <w:pStyle w:val="BodyText"/>
      </w:pPr>
      <w:r>
        <w:t xml:space="preserve">We collected Chinook samples from an existing beach seine program established by Pacheedaht in (year), the </w:t>
      </w:r>
      <w:r w:rsidRPr="002A5982">
        <w:rPr>
          <w:highlight w:val="green"/>
        </w:rPr>
        <w:t>methods for which will not be given in detail here</w:t>
      </w:r>
      <w:r>
        <w:t xml:space="preserve">. Information described below pertains solely to the samples collected specific to this study. </w:t>
      </w:r>
      <w:r>
        <w:t xml:space="preserve">Biological samples were collected from a sub-set of beach seined fish primarily for stomach contents, otolith micro chemistry, and DNA analyses. </w:t>
      </w:r>
      <w:r w:rsidR="004C22BA">
        <w:t xml:space="preserve">Surface water quality was measured at each site using a YSI DSS Probe </w:t>
      </w:r>
      <w:r w:rsidR="004C22BA" w:rsidRPr="004C22BA">
        <w:rPr>
          <w:highlight w:val="green"/>
        </w:rPr>
        <w:t>(model)</w:t>
      </w:r>
      <w:r w:rsidR="004C22BA">
        <w:t>.</w:t>
      </w:r>
    </w:p>
    <w:p w14:paraId="63E11E9D" w14:textId="77777777" w:rsidR="002A5982" w:rsidRDefault="002A5982" w:rsidP="00322150">
      <w:pPr>
        <w:pStyle w:val="BodyText"/>
      </w:pPr>
    </w:p>
    <w:p w14:paraId="067B05B9" w14:textId="6D037F46" w:rsidR="002A5982" w:rsidRDefault="002A5982" w:rsidP="00322150">
      <w:pPr>
        <w:pStyle w:val="BodyText"/>
      </w:pPr>
      <w:r>
        <w:t>N</w:t>
      </w:r>
      <w:r>
        <w:t xml:space="preserve">earshore marine surveys </w:t>
      </w:r>
      <w:r>
        <w:t xml:space="preserve">were conducted </w:t>
      </w:r>
      <w:r>
        <w:t xml:space="preserve">with a small hand-operated purse seine during the late spring and summer of 2023, 2024 and 2025 in Port San Juan. </w:t>
      </w:r>
      <w:r w:rsidRPr="002331E1">
        <w:rPr>
          <w:highlight w:val="green"/>
        </w:rPr>
        <w:t>Six</w:t>
      </w:r>
      <w:r>
        <w:t xml:space="preserve"> core sites were selected for repeated surveys in order to track the outmigration timing, relative abundance, and diets of hatchery and natural Chinook.</w:t>
      </w:r>
      <w:r w:rsidR="009623F2">
        <w:t xml:space="preserve"> Site selection was based </w:t>
      </w:r>
      <w:r>
        <w:t xml:space="preserve"> The purse seine used was approximately 30 ft deep, </w:t>
      </w:r>
      <w:r w:rsidRPr="002331E1">
        <w:rPr>
          <w:highlight w:val="green"/>
        </w:rPr>
        <w:t>xx ft long and made out of xx mesh</w:t>
      </w:r>
      <w:r>
        <w:t xml:space="preserve"> (Pacific Net and Twine). Purse seining was conducted approximately every two weeks at the core sites, with additional sites surveyed as able based on weather and tides (Figure </w:t>
      </w:r>
      <w:r w:rsidRPr="002331E1">
        <w:rPr>
          <w:highlight w:val="green"/>
        </w:rPr>
        <w:t>xx</w:t>
      </w:r>
      <w:r>
        <w:t xml:space="preserve">). </w:t>
      </w:r>
      <w:r w:rsidR="004C22BA">
        <w:t>At each</w:t>
      </w:r>
      <w:r w:rsidR="004C22BA">
        <w:t xml:space="preserve"> purse seine</w:t>
      </w:r>
      <w:r w:rsidR="004C22BA">
        <w:t xml:space="preserve"> site we measured water quality at the surface (0 m), 5 and 10 m depths</w:t>
      </w:r>
      <w:r w:rsidR="004C22BA">
        <w:t xml:space="preserve"> using a YSI DSS Probe (model)</w:t>
      </w:r>
      <w:r w:rsidR="004C22BA">
        <w:t xml:space="preserve">. </w:t>
      </w:r>
    </w:p>
    <w:p w14:paraId="1B154C0B" w14:textId="77777777" w:rsidR="002A5982" w:rsidRDefault="002A5982" w:rsidP="00322150">
      <w:pPr>
        <w:pStyle w:val="BodyText"/>
      </w:pPr>
    </w:p>
    <w:p w14:paraId="53DDF738" w14:textId="7F90FDD9" w:rsidR="00842530" w:rsidRPr="0074406F" w:rsidRDefault="002A5982" w:rsidP="002A5982">
      <w:pPr>
        <w:pStyle w:val="Heading3"/>
      </w:pPr>
      <w:bookmarkStart w:id="16" w:name="_Toc220606384"/>
      <w:r>
        <w:t>Fish enumeration and biological sampling</w:t>
      </w:r>
      <w:bookmarkEnd w:id="16"/>
    </w:p>
    <w:p w14:paraId="0B859F28" w14:textId="64E28270" w:rsidR="007A53B4" w:rsidRDefault="007A53B4" w:rsidP="00842530">
      <w:pPr>
        <w:pStyle w:val="BodyText"/>
      </w:pPr>
      <w:r>
        <w:t>All fish were identified to species</w:t>
      </w:r>
      <w:r w:rsidR="007718D9">
        <w:t>,</w:t>
      </w:r>
      <w:r>
        <w:t xml:space="preserve"> enumerated, and </w:t>
      </w:r>
      <w:r w:rsidR="007718D9">
        <w:t>noted</w:t>
      </w:r>
      <w:r>
        <w:t xml:space="preserve"> adipose fin presence (for Chinook only). </w:t>
      </w:r>
      <w:r w:rsidR="00C779AD">
        <w:t xml:space="preserve">In the RST, </w:t>
      </w:r>
      <w:r w:rsidR="007718D9">
        <w:t>Coho were classified as either fry (sub-yearlings) or smolts (yearlings) primarily based on size. The exception was alevin, which were only assigned to this life history stage if a yolk sack was present</w:t>
      </w:r>
      <w:r w:rsidR="002331E1">
        <w:t>, or the fish was not completely “buttoned up”</w:t>
      </w:r>
      <w:r w:rsidR="007718D9">
        <w:t xml:space="preserve">. </w:t>
      </w:r>
      <w:r w:rsidR="007718D9" w:rsidRPr="007718D9">
        <w:rPr>
          <w:highlight w:val="green"/>
        </w:rPr>
        <w:t>Appendix Figure A1</w:t>
      </w:r>
      <w:r w:rsidR="007718D9">
        <w:t xml:space="preserve"> illustrates size cut-offs observed for each Coho life history type. </w:t>
      </w:r>
    </w:p>
    <w:p w14:paraId="04C2BD55" w14:textId="77777777" w:rsidR="007A53B4" w:rsidRDefault="007A53B4" w:rsidP="00842530">
      <w:pPr>
        <w:pStyle w:val="BodyText"/>
      </w:pPr>
    </w:p>
    <w:p w14:paraId="02116608" w14:textId="6EA9C429" w:rsidR="002A5982" w:rsidRDefault="004C22BA" w:rsidP="00842530">
      <w:pPr>
        <w:pStyle w:val="BodyText"/>
      </w:pPr>
      <w:r>
        <w:t>For</w:t>
      </w:r>
      <w:r w:rsidR="002A5982">
        <w:t xml:space="preserve"> the RST and beach seine</w:t>
      </w:r>
      <w:r>
        <w:t xml:space="preserve"> non-lethal samples,</w:t>
      </w:r>
      <w:r w:rsidR="002A5982">
        <w:t xml:space="preserve"> f</w:t>
      </w:r>
      <w:r w:rsidR="00842530">
        <w:t>ork length</w:t>
      </w:r>
      <w:r w:rsidR="002331E1">
        <w:t xml:space="preserve"> (nearest mm)</w:t>
      </w:r>
      <w:r w:rsidR="00842530">
        <w:t xml:space="preserve"> and wet weight </w:t>
      </w:r>
      <w:r w:rsidR="00297D06">
        <w:t xml:space="preserve">(to nearest 0.1 g) </w:t>
      </w:r>
      <w:r w:rsidR="00842530">
        <w:t>were collected from up to 30 individuals of each species and life stage each day.</w:t>
      </w:r>
      <w:r w:rsidR="002A5982">
        <w:t xml:space="preserve"> To avoid excessive stress to young, small fry</w:t>
      </w:r>
      <w:r>
        <w:t xml:space="preserve"> caught in the RST</w:t>
      </w:r>
      <w:r w:rsidR="002A5982">
        <w:t>, f</w:t>
      </w:r>
      <w:r w:rsidR="002A5982">
        <w:t>ork length was measured in a viewer with water</w:t>
      </w:r>
      <w:r>
        <w:t xml:space="preserve"> rather than exposure to </w:t>
      </w:r>
      <w:proofErr w:type="spellStart"/>
      <w:r>
        <w:t>anaesthetic</w:t>
      </w:r>
      <w:proofErr w:type="spellEnd"/>
      <w:r w:rsidR="002A5982">
        <w:t xml:space="preserve"> </w:t>
      </w:r>
      <w:r w:rsidR="002A5982">
        <w:t>(F</w:t>
      </w:r>
      <w:r w:rsidR="002A5982" w:rsidRPr="00593F2D">
        <w:rPr>
          <w:highlight w:val="green"/>
        </w:rPr>
        <w:t xml:space="preserve">igure </w:t>
      </w:r>
      <w:proofErr w:type="spellStart"/>
      <w:r w:rsidR="002A5982" w:rsidRPr="00593F2D">
        <w:rPr>
          <w:highlight w:val="green"/>
        </w:rPr>
        <w:t>xb</w:t>
      </w:r>
      <w:proofErr w:type="spellEnd"/>
      <w:r w:rsidR="002A5982">
        <w:t xml:space="preserve">). </w:t>
      </w:r>
      <w:r w:rsidR="002A5982">
        <w:t xml:space="preserve">For </w:t>
      </w:r>
      <w:r>
        <w:t>all other handling (e.g., beach seining)</w:t>
      </w:r>
      <w:r w:rsidR="002A5982">
        <w:t xml:space="preserve"> fish</w:t>
      </w:r>
      <w:r>
        <w:t xml:space="preserve"> were anaesthetized prior to length and weight measurements. For lethal samples (every 3</w:t>
      </w:r>
      <w:r w:rsidRPr="004C22BA">
        <w:rPr>
          <w:vertAlign w:val="superscript"/>
        </w:rPr>
        <w:t>rd</w:t>
      </w:r>
      <w:r>
        <w:t xml:space="preserve"> Chinook), fish were euthanized, and weight, </w:t>
      </w:r>
      <w:r w:rsidR="002A5982">
        <w:t>height and fork length were collected using a</w:t>
      </w:r>
      <w:r>
        <w:t xml:space="preserve"> scale and</w:t>
      </w:r>
      <w:r w:rsidR="002A5982">
        <w:t xml:space="preserve"> measuring board</w:t>
      </w:r>
      <w:r>
        <w:t xml:space="preserve"> (respectively)</w:t>
      </w:r>
      <w:r w:rsidR="002A5982">
        <w:t>.</w:t>
      </w:r>
      <w:r w:rsidR="006F3A8A">
        <w:t xml:space="preserve"> </w:t>
      </w:r>
      <w:r>
        <w:t xml:space="preserve">Height was measured at the widest part of the body, just posterior to the operculum and anterior to the dorsal fin (see </w:t>
      </w:r>
      <w:r w:rsidRPr="00593F2D">
        <w:rPr>
          <w:highlight w:val="green"/>
        </w:rPr>
        <w:t>Figure xa</w:t>
      </w:r>
      <w:r>
        <w:t xml:space="preserve">). </w:t>
      </w:r>
      <w:r>
        <w:t>Lethal samples were collected for DNA (</w:t>
      </w:r>
      <w:r>
        <w:t>species ID confirmation and/or stock identification, as needed</w:t>
      </w:r>
      <w:r>
        <w:t>), otolith</w:t>
      </w:r>
      <w:r w:rsidR="00593F2D">
        <w:t xml:space="preserve"> microchemistry</w:t>
      </w:r>
      <w:r w:rsidR="00842530">
        <w:t xml:space="preserve">, </w:t>
      </w:r>
      <w:r>
        <w:t xml:space="preserve">and </w:t>
      </w:r>
      <w:r w:rsidR="00842530">
        <w:t>stomach content</w:t>
      </w:r>
      <w:r>
        <w:t xml:space="preserve"> analyses.</w:t>
      </w:r>
    </w:p>
    <w:p w14:paraId="0DED7276" w14:textId="77777777" w:rsidR="004C22BA" w:rsidRDefault="004C22BA" w:rsidP="00842530">
      <w:pPr>
        <w:pStyle w:val="BodyText"/>
      </w:pPr>
    </w:p>
    <w:p w14:paraId="4264DC59" w14:textId="1FF65DD8" w:rsidR="004C22BA" w:rsidRDefault="004C22BA" w:rsidP="00842530">
      <w:pPr>
        <w:pStyle w:val="BodyText"/>
      </w:pPr>
      <w:r>
        <w:t xml:space="preserve">A similar process was used to sample purse seine fish, with the exception that a weigh scale was not used to collect wet weights while in the field due to boat movements interfering with measurements. Instead, only height and fork length were collected, and a predictive model was developed to model weight from fish height </w:t>
      </w:r>
      <w:r w:rsidR="00B76567">
        <w:t xml:space="preserve">in order to calculate condition factor </w:t>
      </w:r>
      <w:r>
        <w:t>(</w:t>
      </w:r>
      <w:r w:rsidRPr="00B76567">
        <w:rPr>
          <w:highlight w:val="yellow"/>
        </w:rPr>
        <w:t>see section xx</w:t>
      </w:r>
      <w:r w:rsidR="00B76567" w:rsidRPr="00B76567">
        <w:rPr>
          <w:highlight w:val="yellow"/>
        </w:rPr>
        <w:t xml:space="preserve"> and Appendix section xx</w:t>
      </w:r>
      <w:r>
        <w:t xml:space="preserve">). </w:t>
      </w:r>
    </w:p>
    <w:p w14:paraId="10A50C64" w14:textId="77777777" w:rsidR="002A5982" w:rsidRDefault="002A5982" w:rsidP="00842530">
      <w:pPr>
        <w:pStyle w:val="BodyText"/>
      </w:pPr>
    </w:p>
    <w:p w14:paraId="63D90A81" w14:textId="1C61CAB2" w:rsidR="00842530" w:rsidRDefault="004C22BA" w:rsidP="00842530">
      <w:pPr>
        <w:pStyle w:val="BodyText"/>
      </w:pPr>
      <w:r>
        <w:t>All l</w:t>
      </w:r>
      <w:r w:rsidR="00C036C2">
        <w:t>ethal Chinook samples</w:t>
      </w:r>
      <w:r w:rsidR="00DB2A78">
        <w:t xml:space="preserve"> were frozen on ice immediately in the field. When DNA samples were required</w:t>
      </w:r>
      <w:r w:rsidR="002331E1">
        <w:t xml:space="preserve"> </w:t>
      </w:r>
      <w:r w:rsidR="00DB2A78">
        <w:t xml:space="preserve">a section of the anal fin (approximately the size of a grain of rice) was clipped and stored in 95% </w:t>
      </w:r>
      <w:r w:rsidR="00DB2A78" w:rsidRPr="004C22BA">
        <w:rPr>
          <w:highlight w:val="green"/>
        </w:rPr>
        <w:t>non-denatured ethanol</w:t>
      </w:r>
      <w:r w:rsidR="00DB2A78">
        <w:t xml:space="preserve"> vials at room temperature for later analysis. Unique sample IDs were assigned to each sample for tracking results.</w:t>
      </w:r>
    </w:p>
    <w:p w14:paraId="4B9F2663" w14:textId="27923F6A" w:rsidR="00DB2A78" w:rsidRDefault="00593F2D" w:rsidP="00842530">
      <w:pPr>
        <w:pStyle w:val="BodyText"/>
      </w:pPr>
      <w:r>
        <w:rPr>
          <w:noProof/>
        </w:rPr>
        <w:drawing>
          <wp:anchor distT="0" distB="0" distL="114300" distR="114300" simplePos="0" relativeHeight="251651072" behindDoc="1" locked="0" layoutInCell="1" allowOverlap="1" wp14:anchorId="66F92F62" wp14:editId="5E2D7F5E">
            <wp:simplePos x="0" y="0"/>
            <wp:positionH relativeFrom="column">
              <wp:posOffset>2676525</wp:posOffset>
            </wp:positionH>
            <wp:positionV relativeFrom="paragraph">
              <wp:posOffset>149225</wp:posOffset>
            </wp:positionV>
            <wp:extent cx="2130425" cy="1828165"/>
            <wp:effectExtent l="0" t="0" r="3175" b="635"/>
            <wp:wrapTight wrapText="bothSides">
              <wp:wrapPolygon edited="0">
                <wp:start x="0" y="0"/>
                <wp:lineTo x="0" y="21382"/>
                <wp:lineTo x="21439" y="21382"/>
                <wp:lineTo x="21439" y="0"/>
                <wp:lineTo x="0" y="0"/>
              </wp:wrapPolygon>
            </wp:wrapTight>
            <wp:docPr id="2099634332" name="Picture 1" descr="A fish in a plastic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634332" name="Picture 1" descr="A fish in a plastic container&#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3431" b="22603"/>
                    <a:stretch/>
                  </pic:blipFill>
                  <pic:spPr bwMode="auto">
                    <a:xfrm>
                      <a:off x="0" y="0"/>
                      <a:ext cx="2130425"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2A78">
        <w:rPr>
          <w:noProof/>
        </w:rPr>
        <w:drawing>
          <wp:anchor distT="0" distB="0" distL="114300" distR="114300" simplePos="0" relativeHeight="251650048" behindDoc="1" locked="0" layoutInCell="1" allowOverlap="1" wp14:anchorId="74FF4C64" wp14:editId="2BFB2E57">
            <wp:simplePos x="0" y="0"/>
            <wp:positionH relativeFrom="margin">
              <wp:posOffset>281940</wp:posOffset>
            </wp:positionH>
            <wp:positionV relativeFrom="paragraph">
              <wp:posOffset>151130</wp:posOffset>
            </wp:positionV>
            <wp:extent cx="2197100" cy="1828165"/>
            <wp:effectExtent l="0" t="0" r="0" b="635"/>
            <wp:wrapTight wrapText="bothSides">
              <wp:wrapPolygon edited="0">
                <wp:start x="0" y="0"/>
                <wp:lineTo x="0" y="21382"/>
                <wp:lineTo x="21350" y="21382"/>
                <wp:lineTo x="21350" y="0"/>
                <wp:lineTo x="0" y="0"/>
              </wp:wrapPolygon>
            </wp:wrapTight>
            <wp:docPr id="1" name="Picture 1" descr="A fish swimming in a tan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fish swimming in a tank&#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7100" cy="1828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2A98B" w14:textId="5475001D" w:rsidR="00DB2A78" w:rsidRDefault="00DB2A78" w:rsidP="00842530">
      <w:pPr>
        <w:pStyle w:val="BodyText"/>
      </w:pPr>
    </w:p>
    <w:p w14:paraId="7A1BC77A" w14:textId="6CAF0F03" w:rsidR="00DB2A78" w:rsidRDefault="00DB2A78" w:rsidP="00842530">
      <w:pPr>
        <w:pStyle w:val="BodyText"/>
      </w:pPr>
    </w:p>
    <w:p w14:paraId="2D0A6E4D" w14:textId="38B12196" w:rsidR="00DB2A78" w:rsidRDefault="00DB2A78" w:rsidP="00842530">
      <w:pPr>
        <w:pStyle w:val="BodyText"/>
      </w:pPr>
    </w:p>
    <w:p w14:paraId="32740581" w14:textId="2DBD5366" w:rsidR="00DB2A78" w:rsidRDefault="00DB2A78" w:rsidP="00842530">
      <w:pPr>
        <w:pStyle w:val="BodyText"/>
      </w:pPr>
    </w:p>
    <w:p w14:paraId="3C6CCE73" w14:textId="77777777" w:rsidR="00DB2A78" w:rsidRDefault="00DB2A78" w:rsidP="00842530">
      <w:pPr>
        <w:pStyle w:val="BodyText"/>
      </w:pPr>
    </w:p>
    <w:p w14:paraId="657CE981" w14:textId="77777777" w:rsidR="00DB2A78" w:rsidRDefault="00DB2A78" w:rsidP="00842530">
      <w:pPr>
        <w:pStyle w:val="BodyText"/>
      </w:pPr>
    </w:p>
    <w:p w14:paraId="15AF420D" w14:textId="77777777" w:rsidR="00593F2D" w:rsidRDefault="00593F2D" w:rsidP="00842530">
      <w:pPr>
        <w:pStyle w:val="BodyText"/>
        <w:rPr>
          <w:noProof/>
        </w:rPr>
      </w:pPr>
    </w:p>
    <w:p w14:paraId="7FFD15EC" w14:textId="1C64E2B6" w:rsidR="00DB2A78" w:rsidRDefault="00DB2A78" w:rsidP="00842530">
      <w:pPr>
        <w:pStyle w:val="BodyText"/>
      </w:pPr>
    </w:p>
    <w:p w14:paraId="2AFDAC8E" w14:textId="77777777" w:rsidR="00DB2A78" w:rsidRDefault="00DB2A78" w:rsidP="00842530">
      <w:pPr>
        <w:pStyle w:val="BodyText"/>
      </w:pPr>
    </w:p>
    <w:p w14:paraId="609A7DEB" w14:textId="77777777" w:rsidR="00DB2A78" w:rsidRDefault="00DB2A78" w:rsidP="00842530">
      <w:pPr>
        <w:pStyle w:val="BodyText"/>
      </w:pPr>
    </w:p>
    <w:p w14:paraId="4DDEDF27" w14:textId="77777777" w:rsidR="00DB2A78" w:rsidRDefault="00DB2A78" w:rsidP="00842530">
      <w:pPr>
        <w:pStyle w:val="BodyText"/>
      </w:pPr>
    </w:p>
    <w:p w14:paraId="3641ECB4" w14:textId="77777777" w:rsidR="00DB2A78" w:rsidRDefault="00DB2A78" w:rsidP="00842530">
      <w:pPr>
        <w:pStyle w:val="BodyText"/>
      </w:pPr>
    </w:p>
    <w:p w14:paraId="471A7CF1" w14:textId="77777777" w:rsidR="00DB2A78" w:rsidRDefault="00DB2A78" w:rsidP="00842530">
      <w:pPr>
        <w:pStyle w:val="BodyText"/>
      </w:pPr>
    </w:p>
    <w:p w14:paraId="259C285D" w14:textId="05C59F0D" w:rsidR="00DB2A78" w:rsidRDefault="00DB2A78" w:rsidP="00842530">
      <w:pPr>
        <w:pStyle w:val="BodyText"/>
      </w:pPr>
      <w:r>
        <w:t xml:space="preserve">Figure x. </w:t>
      </w:r>
      <w:r w:rsidR="00593F2D">
        <w:t xml:space="preserve">a) </w:t>
      </w:r>
      <w:r>
        <w:t xml:space="preserve">Height measurement location for juvenile </w:t>
      </w:r>
      <w:r w:rsidR="00C036C2">
        <w:t>Chinook</w:t>
      </w:r>
      <w:r>
        <w:t xml:space="preserve">. </w:t>
      </w:r>
      <w:r w:rsidR="00593F2D">
        <w:t xml:space="preserve">B) Juvenile Chinook </w:t>
      </w:r>
      <w:r w:rsidR="004C22BA">
        <w:t xml:space="preserve">from the RST </w:t>
      </w:r>
      <w:r w:rsidR="00593F2D">
        <w:t xml:space="preserve">measured non-invasively in a viewer. </w:t>
      </w:r>
    </w:p>
    <w:p w14:paraId="15974749" w14:textId="77777777" w:rsidR="00DB2A78" w:rsidRDefault="00DB2A78" w:rsidP="00842530">
      <w:pPr>
        <w:pStyle w:val="BodyText"/>
      </w:pPr>
    </w:p>
    <w:p w14:paraId="7D850E18" w14:textId="77777777" w:rsidR="001E4E0B" w:rsidRPr="00F57D54" w:rsidRDefault="001E4E0B" w:rsidP="00A87BC1">
      <w:pPr>
        <w:rPr>
          <w:rFonts w:ascii="Arial" w:hAnsi="Arial" w:cs="Arial"/>
        </w:rPr>
      </w:pPr>
    </w:p>
    <w:p w14:paraId="54CA6258" w14:textId="61FE63B8" w:rsidR="00322150" w:rsidRDefault="00B30014" w:rsidP="00322150">
      <w:pPr>
        <w:pStyle w:val="Heading2"/>
      </w:pPr>
      <w:bookmarkStart w:id="17" w:name="_Toc220606385"/>
      <w:r>
        <w:t>Lab processing</w:t>
      </w:r>
      <w:bookmarkEnd w:id="17"/>
    </w:p>
    <w:p w14:paraId="50D9FBEB" w14:textId="778C8288" w:rsidR="00C036C2" w:rsidRDefault="00C036C2" w:rsidP="00C036C2">
      <w:pPr>
        <w:pStyle w:val="BodyText"/>
      </w:pPr>
      <w:r>
        <w:t xml:space="preserve">Only juvenile Chinook were collected for lethal sampling as they were the focus of the study. Therefore, </w:t>
      </w:r>
      <w:r w:rsidR="002F2855">
        <w:t xml:space="preserve">section 2.4 </w:t>
      </w:r>
      <w:r>
        <w:t>only applies to juvenile Chinook.</w:t>
      </w:r>
    </w:p>
    <w:p w14:paraId="33E91333" w14:textId="77777777" w:rsidR="00C036C2" w:rsidRPr="00C036C2" w:rsidRDefault="00C036C2" w:rsidP="00C036C2">
      <w:pPr>
        <w:pStyle w:val="BodyText"/>
      </w:pPr>
    </w:p>
    <w:p w14:paraId="6AC623C6" w14:textId="30C890BB" w:rsidR="00322150" w:rsidRDefault="00322150" w:rsidP="000F0C49">
      <w:pPr>
        <w:pStyle w:val="Heading3"/>
      </w:pPr>
      <w:bookmarkStart w:id="18" w:name="_Toc220606386"/>
      <w:r>
        <w:t>Dissection protocol</w:t>
      </w:r>
      <w:bookmarkEnd w:id="18"/>
    </w:p>
    <w:p w14:paraId="570D99EA" w14:textId="0053348D" w:rsidR="007A53B4" w:rsidRDefault="007A53B4" w:rsidP="007A53B4">
      <w:pPr>
        <w:pStyle w:val="BodyText"/>
      </w:pPr>
      <w:r>
        <w:t>Fish were stored in -20</w:t>
      </w:r>
      <w:r w:rsidR="009623F2" w:rsidRPr="009623F2">
        <w:rPr>
          <w:vertAlign w:val="superscript"/>
        </w:rPr>
        <w:t>o</w:t>
      </w:r>
      <w:r>
        <w:t xml:space="preserve">C until dissection could occur. </w:t>
      </w:r>
      <w:r w:rsidR="00BC3E41">
        <w:t xml:space="preserve">All tools were sterilized at the beginning and end of dissections with bleach, sodium thiosulfate, and 95% ethanol (distilled water rinse between each step). Between fish, tools were cleaned thoroughly and sanitized with 95% ethanol. </w:t>
      </w:r>
    </w:p>
    <w:p w14:paraId="0673431A" w14:textId="77777777" w:rsidR="00BC3E41" w:rsidRDefault="00BC3E41" w:rsidP="007A53B4">
      <w:pPr>
        <w:pStyle w:val="BodyText"/>
      </w:pPr>
    </w:p>
    <w:p w14:paraId="0D001F6F" w14:textId="4279C358" w:rsidR="00BC3E41" w:rsidRPr="007A53B4" w:rsidRDefault="00BC3E41" w:rsidP="007A53B4">
      <w:pPr>
        <w:pStyle w:val="BodyText"/>
      </w:pPr>
      <w:r>
        <w:t>We collected lab fork length, height, and weight from lethal samples, as well as confirmed adipose fin presence. We checked clipped fish for coded wire tags (CWTs) using a metal detector</w:t>
      </w:r>
      <w:r w:rsidR="009623F2">
        <w:t>; detected CWTs were dissected out and codes were recorded using a microscope</w:t>
      </w:r>
      <w:r>
        <w:t xml:space="preserve">. </w:t>
      </w:r>
      <w:r w:rsidR="009623F2">
        <w:t xml:space="preserve">Back-up </w:t>
      </w:r>
      <w:r>
        <w:t>DNA samples were also collected by taking a segment of anal fin and storing at room temperature in 95% non-denatured ethanol. Brain tissue was removed</w:t>
      </w:r>
      <w:r w:rsidR="009623F2">
        <w:t xml:space="preserve"> in order</w:t>
      </w:r>
      <w:r>
        <w:t xml:space="preserve"> to collect otoliths which were stored at room temperature in separate left and right vials for subsequent microchemistry analysis. Stomachs were removed from the esophagus to anus and stored separately (frozen) for subsequent diet analysis. </w:t>
      </w:r>
    </w:p>
    <w:p w14:paraId="45D995A5" w14:textId="77777777" w:rsidR="007A53B4" w:rsidRPr="007A53B4" w:rsidRDefault="007A53B4" w:rsidP="007A53B4"/>
    <w:p w14:paraId="0DE61709" w14:textId="30C11BE5" w:rsidR="00322150" w:rsidRDefault="00322150" w:rsidP="00322150">
      <w:pPr>
        <w:pStyle w:val="Heading3"/>
      </w:pPr>
      <w:bookmarkStart w:id="19" w:name="_Toc220606387"/>
      <w:r>
        <w:t>Otolith microchemistry</w:t>
      </w:r>
      <w:bookmarkEnd w:id="19"/>
      <w:r w:rsidR="00C036C2">
        <w:t xml:space="preserve"> </w:t>
      </w:r>
    </w:p>
    <w:p w14:paraId="36910AF7" w14:textId="3C4B6741" w:rsidR="00BC3E41" w:rsidRDefault="00BC3E41" w:rsidP="00BC3E41">
      <w:pPr>
        <w:pStyle w:val="BodyText"/>
      </w:pPr>
      <w:r w:rsidRPr="001A6CCD">
        <w:rPr>
          <w:highlight w:val="yellow"/>
        </w:rPr>
        <w:t>[Nicole/Micah to write?]</w:t>
      </w:r>
    </w:p>
    <w:p w14:paraId="763FF7AF" w14:textId="77777777" w:rsidR="006C163E" w:rsidRDefault="006C163E" w:rsidP="00BC3E41">
      <w:pPr>
        <w:pStyle w:val="BodyText"/>
      </w:pPr>
    </w:p>
    <w:p w14:paraId="2288E9AB" w14:textId="0CB8AD06" w:rsidR="006C163E" w:rsidRDefault="006C163E" w:rsidP="006C163E">
      <w:pPr>
        <w:pStyle w:val="Heading3"/>
      </w:pPr>
      <w:bookmarkStart w:id="20" w:name="_Toc220606388"/>
      <w:r>
        <w:lastRenderedPageBreak/>
        <w:t>DNA analyses</w:t>
      </w:r>
      <w:bookmarkEnd w:id="20"/>
    </w:p>
    <w:p w14:paraId="0EDD9533" w14:textId="2C7CC3FF" w:rsidR="006C163E" w:rsidRDefault="006C163E" w:rsidP="006C163E">
      <w:pPr>
        <w:pStyle w:val="BodyText"/>
      </w:pPr>
      <w:r>
        <w:t xml:space="preserve">DNA samples were collected </w:t>
      </w:r>
      <w:r w:rsidR="009623F2">
        <w:t>primarily to assess stock identification (including hatchery/natural origin using Parental-Based Tagging or “PBT”), and in some cases confirm species identification (primarily between Chinook and Coho)</w:t>
      </w:r>
      <w:r>
        <w:t xml:space="preserve">. Samples were submitted to the Molecular Genetics Lab </w:t>
      </w:r>
      <w:r w:rsidR="00A60FA5">
        <w:t xml:space="preserve">(MGL) </w:t>
      </w:r>
      <w:r>
        <w:t xml:space="preserve">at the Pacific Biological Station. A full </w:t>
      </w:r>
      <w:r w:rsidR="002331E1">
        <w:t>outline</w:t>
      </w:r>
      <w:r>
        <w:t xml:space="preserve"> of their lab procedures and equipment can be found at </w:t>
      </w:r>
      <w:hyperlink r:id="rId25" w:history="1">
        <w:r w:rsidRPr="003A6988">
          <w:rPr>
            <w:rStyle w:val="Hyperlink"/>
          </w:rPr>
          <w:t>https://www.pac.dfo-mpo.gc.ca/science/facilities-installations/pbs-sbp/mgl-lgm/index-eng.html</w:t>
        </w:r>
      </w:hyperlink>
      <w:r>
        <w:t xml:space="preserve">. </w:t>
      </w:r>
    </w:p>
    <w:p w14:paraId="2FB58AF0" w14:textId="77777777" w:rsidR="002331E1" w:rsidRDefault="002331E1" w:rsidP="006C163E">
      <w:pPr>
        <w:pStyle w:val="BodyText"/>
      </w:pPr>
    </w:p>
    <w:p w14:paraId="28F3F67D" w14:textId="688F8FF6" w:rsidR="002331E1" w:rsidRDefault="00A60FA5" w:rsidP="00A60FA5">
      <w:pPr>
        <w:pStyle w:val="BodyText"/>
      </w:pPr>
      <w:r>
        <w:t>Based on the advice of the MGL, n</w:t>
      </w:r>
      <w:r w:rsidR="002331E1">
        <w:t xml:space="preserve">atural-origin Chinook populations were grouped together to ensure reliable </w:t>
      </w:r>
      <w:r>
        <w:t xml:space="preserve">genetic </w:t>
      </w:r>
      <w:r w:rsidR="002331E1">
        <w:t>population assignment</w:t>
      </w:r>
      <w:r>
        <w:t>s</w:t>
      </w:r>
      <w:r w:rsidR="002331E1">
        <w:t>. These groups are outlined below in Table</w:t>
      </w:r>
      <w:r w:rsidR="00AE397F">
        <w:t>/figure</w:t>
      </w:r>
      <w:r w:rsidR="002331E1">
        <w:t xml:space="preserve"> </w:t>
      </w:r>
      <w:r w:rsidR="002331E1" w:rsidRPr="00AE397F">
        <w:rPr>
          <w:highlight w:val="green"/>
        </w:rPr>
        <w:t>xx</w:t>
      </w:r>
      <w:r w:rsidR="002331E1">
        <w:t xml:space="preserve">. </w:t>
      </w:r>
      <w:r w:rsidR="00AE397F">
        <w:t>Fish</w:t>
      </w:r>
      <w:r w:rsidR="002331E1">
        <w:t xml:space="preserve"> required a </w:t>
      </w:r>
      <w:r w:rsidRPr="00A60FA5">
        <w:t>≥</w:t>
      </w:r>
      <w:r w:rsidR="00D75E16">
        <w:t xml:space="preserve"> </w:t>
      </w:r>
      <w:r w:rsidR="002331E1">
        <w:t xml:space="preserve">80% assignment probability to a given group in order to be assigned; </w:t>
      </w:r>
      <w:r w:rsidR="00D75E16">
        <w:t>those</w:t>
      </w:r>
      <w:r w:rsidR="002331E1">
        <w:t xml:space="preserve"> with &lt; 80% assignment probability were assigned</w:t>
      </w:r>
      <w:r w:rsidR="009623F2">
        <w:t xml:space="preserve"> to an</w:t>
      </w:r>
      <w:r w:rsidR="002331E1">
        <w:t xml:space="preserve"> “Unknown”</w:t>
      </w:r>
      <w:r w:rsidR="009623F2">
        <w:t xml:space="preserve"> stock ID</w:t>
      </w:r>
      <w:r w:rsidR="002331E1">
        <w:t xml:space="preserve">. </w:t>
      </w:r>
    </w:p>
    <w:p w14:paraId="1F70DBBF" w14:textId="77777777" w:rsidR="002331E1" w:rsidRDefault="002331E1" w:rsidP="006C163E">
      <w:pPr>
        <w:pStyle w:val="BodyText"/>
      </w:pPr>
    </w:p>
    <w:p w14:paraId="011DB32B" w14:textId="2EAC9C82" w:rsidR="002331E1" w:rsidRDefault="00AE397F" w:rsidP="006C163E">
      <w:pPr>
        <w:pStyle w:val="BodyText"/>
      </w:pPr>
      <w:r w:rsidRPr="002F2855">
        <w:rPr>
          <w:highlight w:val="yellow"/>
        </w:rPr>
        <w:t>[</w:t>
      </w:r>
      <w:r w:rsidR="009623F2" w:rsidRPr="002F2855">
        <w:rPr>
          <w:highlight w:val="yellow"/>
        </w:rPr>
        <w:t xml:space="preserve">FtF </w:t>
      </w:r>
      <w:r w:rsidRPr="002F2855">
        <w:rPr>
          <w:highlight w:val="yellow"/>
        </w:rPr>
        <w:t>map]?</w:t>
      </w:r>
    </w:p>
    <w:p w14:paraId="23D04330" w14:textId="77777777" w:rsidR="002331E1" w:rsidRDefault="002331E1" w:rsidP="006C163E">
      <w:pPr>
        <w:pStyle w:val="BodyText"/>
      </w:pPr>
    </w:p>
    <w:p w14:paraId="44317B2D" w14:textId="77777777" w:rsidR="002331E1" w:rsidRPr="006C163E" w:rsidRDefault="002331E1" w:rsidP="006C163E">
      <w:pPr>
        <w:pStyle w:val="BodyText"/>
      </w:pPr>
    </w:p>
    <w:p w14:paraId="4B989448" w14:textId="77777777" w:rsidR="00BC3E41" w:rsidRPr="00BC3E41" w:rsidRDefault="00BC3E41" w:rsidP="00BC3E41">
      <w:pPr>
        <w:pStyle w:val="BodyText"/>
      </w:pPr>
    </w:p>
    <w:p w14:paraId="3F3F7C83" w14:textId="4E7C7039" w:rsidR="00322150" w:rsidRPr="00322150" w:rsidRDefault="00322150" w:rsidP="00322150">
      <w:pPr>
        <w:pStyle w:val="Heading3"/>
      </w:pPr>
      <w:bookmarkStart w:id="21" w:name="_Toc220606389"/>
      <w:r>
        <w:t>Diet analyses</w:t>
      </w:r>
      <w:bookmarkEnd w:id="21"/>
      <w:r>
        <w:t xml:space="preserve"> </w:t>
      </w:r>
      <w:r w:rsidR="00C036C2">
        <w:t xml:space="preserve"> </w:t>
      </w:r>
    </w:p>
    <w:p w14:paraId="62702B8C" w14:textId="67D15354" w:rsidR="00BA3337" w:rsidRDefault="00BC3E41" w:rsidP="00BC3E41">
      <w:pPr>
        <w:pStyle w:val="BodyText"/>
      </w:pPr>
      <w:r>
        <w:t xml:space="preserve">Stomachs were stored </w:t>
      </w:r>
      <w:r w:rsidR="009623F2">
        <w:t>at</w:t>
      </w:r>
      <w:r>
        <w:t xml:space="preserve"> -20</w:t>
      </w:r>
      <w:r w:rsidR="009623F2" w:rsidRPr="009623F2">
        <w:rPr>
          <w:vertAlign w:val="superscript"/>
        </w:rPr>
        <w:t>o</w:t>
      </w:r>
      <w:r>
        <w:t xml:space="preserve">C until analyses. </w:t>
      </w:r>
      <w:r w:rsidR="00C036C2">
        <w:t>Prior to dissection, stomachs</w:t>
      </w:r>
      <w:r w:rsidR="009623F2">
        <w:t xml:space="preserve"> (including contents)</w:t>
      </w:r>
      <w:r w:rsidR="00C036C2">
        <w:t xml:space="preserve"> were weighed to the nearest 0.1 g. Stomach contents were then dissected out into a petri dish, and where possible components were identified under a dissecting microscope. </w:t>
      </w:r>
      <w:r w:rsidR="00C91413">
        <w:t>Most of</w:t>
      </w:r>
      <w:r w:rsidR="009623F2">
        <w:t xml:space="preserve"> the RST stomachs</w:t>
      </w:r>
      <w:r w:rsidR="00C036C2">
        <w:t xml:space="preserve"> were </w:t>
      </w:r>
      <w:r w:rsidR="009623F2">
        <w:t xml:space="preserve">either </w:t>
      </w:r>
      <w:r w:rsidR="00C036C2">
        <w:t xml:space="preserve">empty or </w:t>
      </w:r>
      <w:r w:rsidR="00C91413">
        <w:t>contained microscopic fragments</w:t>
      </w:r>
      <w:r w:rsidR="00C036C2">
        <w:t xml:space="preserve"> </w:t>
      </w:r>
      <w:r w:rsidR="00C91413">
        <w:t>that did not register on a scale; for these stomachs, contents were identified to the lowest possible level (often to Class) and fragments were counted. For the beach and purse seine stomachs, contents were identified to the lowest taxonomic level possible</w:t>
      </w:r>
      <w:r w:rsidR="002F2855">
        <w:t xml:space="preserve"> and </w:t>
      </w:r>
      <w:r w:rsidR="00C91413">
        <w:t>weighed to the nearest 0.01 mg</w:t>
      </w:r>
      <w:r w:rsidR="002F2855">
        <w:t xml:space="preserve"> (wet weight). </w:t>
      </w:r>
    </w:p>
    <w:p w14:paraId="06A18183" w14:textId="77777777" w:rsidR="00020073" w:rsidRDefault="00020073" w:rsidP="00BC3E41">
      <w:pPr>
        <w:pStyle w:val="BodyText"/>
      </w:pPr>
    </w:p>
    <w:p w14:paraId="2F1C7DD5" w14:textId="77777777" w:rsidR="00B76567" w:rsidRDefault="00B76567" w:rsidP="00BC3E41">
      <w:pPr>
        <w:pStyle w:val="BodyText"/>
      </w:pPr>
    </w:p>
    <w:p w14:paraId="0494A307" w14:textId="37D52851" w:rsidR="004F674A" w:rsidRDefault="00783B92" w:rsidP="00BC3E41">
      <w:pPr>
        <w:pStyle w:val="Heading2"/>
      </w:pPr>
      <w:bookmarkStart w:id="22" w:name="_Toc220606390"/>
      <w:r>
        <w:t>Data analyses</w:t>
      </w:r>
      <w:bookmarkEnd w:id="22"/>
    </w:p>
    <w:p w14:paraId="6DB3B42C" w14:textId="0F744ED2" w:rsidR="004F674A" w:rsidRDefault="00AE397F" w:rsidP="00AE397F">
      <w:pPr>
        <w:pStyle w:val="Heading3"/>
      </w:pPr>
      <w:bookmarkStart w:id="23" w:name="_Toc220606391"/>
      <w:r>
        <w:t xml:space="preserve">RST </w:t>
      </w:r>
      <w:r w:rsidR="00B30014">
        <w:t>Abundance estimates</w:t>
      </w:r>
      <w:bookmarkEnd w:id="23"/>
    </w:p>
    <w:p w14:paraId="5D4ED620" w14:textId="73142812" w:rsidR="004F674A" w:rsidRPr="004F674A" w:rsidRDefault="0076759C" w:rsidP="004F674A">
      <w:pPr>
        <w:pStyle w:val="BodyText"/>
      </w:pPr>
      <w:r>
        <w:t xml:space="preserve">Daily, unadjusted catch data is provided for all years of the RST program. In addition, </w:t>
      </w:r>
      <w:r w:rsidR="005C76C1">
        <w:t xml:space="preserve">estimates of </w:t>
      </w:r>
      <w:r>
        <w:t>a</w:t>
      </w:r>
      <w:r w:rsidR="00352C70">
        <w:t>bsolute</w:t>
      </w:r>
      <w:r w:rsidR="005C76C1">
        <w:t xml:space="preserve"> outmigration</w:t>
      </w:r>
      <w:r w:rsidR="00352C70">
        <w:t xml:space="preserve"> abundance</w:t>
      </w:r>
      <w:r>
        <w:t xml:space="preserve"> </w:t>
      </w:r>
      <w:r w:rsidR="005C76C1">
        <w:t xml:space="preserve">were </w:t>
      </w:r>
      <w:r w:rsidR="00352C70">
        <w:t>calculated</w:t>
      </w:r>
      <w:r w:rsidR="005C76C1">
        <w:t xml:space="preserve"> for species/life history stages of interest in 2024 and 2025:</w:t>
      </w:r>
      <w:r>
        <w:t xml:space="preserve"> natural-origin Chinook, Coho fry (sub-yearlings) and Coho smolts (yearlings). In order to calculate an annual total abundance for Chinook and Coho we first infilled for unfished periods (section 2.5.1.1) and then used the mark-recapture data to calculate total abundance estimates (2.5.1.2). We did not adjust counts for effort in these two years as fishing was essentially continuous within each day (i.e., the trap was fished through the day and night) and between years. </w:t>
      </w:r>
      <w:r w:rsidR="005C76C1">
        <w:t xml:space="preserve">Abundance estimates were made only for Chinook and Coho as the RST program was not designed to cover the early Chum outmigration, nor was it intended for trout and other non-salmonids. </w:t>
      </w:r>
    </w:p>
    <w:p w14:paraId="569A2FAE" w14:textId="404DDADF" w:rsidR="004F674A" w:rsidRDefault="004F674A" w:rsidP="0076759C">
      <w:pPr>
        <w:pStyle w:val="Heading4"/>
      </w:pPr>
      <w:r>
        <w:t>Infilling unfished days</w:t>
      </w:r>
    </w:p>
    <w:p w14:paraId="161FDA9B" w14:textId="6E7D99F8" w:rsidR="006C163E" w:rsidRDefault="004F674A" w:rsidP="004F674A">
      <w:pPr>
        <w:pStyle w:val="BodyText"/>
      </w:pPr>
      <w:r>
        <w:t xml:space="preserve">We infilled missed or unfished days for all of the key </w:t>
      </w:r>
      <w:r w:rsidR="00C65ABE">
        <w:t xml:space="preserve">juvenile </w:t>
      </w:r>
      <w:r>
        <w:t xml:space="preserve">salmonid species/life </w:t>
      </w:r>
      <w:r w:rsidR="00C65ABE">
        <w:t>history types</w:t>
      </w:r>
      <w:r>
        <w:t xml:space="preserve"> of interest: Chinook (</w:t>
      </w:r>
      <w:r w:rsidR="0076759C">
        <w:t>natural</w:t>
      </w:r>
      <w:r>
        <w:t xml:space="preserve">), </w:t>
      </w:r>
      <w:r w:rsidR="0076759C">
        <w:t>and</w:t>
      </w:r>
      <w:r>
        <w:t xml:space="preserve"> Coho (</w:t>
      </w:r>
      <w:r w:rsidR="0076759C">
        <w:t>fry/</w:t>
      </w:r>
      <w:r>
        <w:t>sub-yearlings</w:t>
      </w:r>
      <w:r w:rsidR="0076759C">
        <w:t xml:space="preserve"> and smolts/yearlings</w:t>
      </w:r>
      <w:r>
        <w:t>).</w:t>
      </w:r>
      <w:r w:rsidR="0076759C">
        <w:t xml:space="preserve"> </w:t>
      </w:r>
      <w:r>
        <w:t xml:space="preserve">Infilling was done using models provided in the </w:t>
      </w:r>
      <w:proofErr w:type="spellStart"/>
      <w:r>
        <w:rPr>
          <w:i/>
          <w:iCs/>
        </w:rPr>
        <w:t>imputeTS</w:t>
      </w:r>
      <w:proofErr w:type="spellEnd"/>
      <w:r>
        <w:t xml:space="preserve"> package in R </w:t>
      </w:r>
      <w:r>
        <w:fldChar w:fldCharType="begin" w:fldLock="1"/>
      </w:r>
      <w:r>
        <w:instrText>ADDIN CSL_CITATION {"citationItems":[{"id":"ITEM-1","itemData":{"DOI":"10.32614/rj-2017-009","ISSN":"20734859","abstract":"The imputeTS package specializes on univariate time series imputation. It offers multiple state-of-the-art imputation algorithm implementations along with plotting functions for time series missing data statistics. While imputation in general is a well-known problem and widely covered by R packages, finding packages able to fill missing values in univariate time series is more complicated. The reason for this lies in the fact, that most imputation algorithms rely on inter-attribute correlations, while univariate time series imputation instead needs to employ time dependencies. This paper provides an introduction to the imputeTS package and its provided algorithms and tools. Furthermore, it gives a short overview about univariate time series imputation in R.","author":[{"dropping-particle":"","family":"Moritz","given":"Steffen","non-dropping-particle":"","parse-names":false,"suffix":""},{"dropping-particle":"","family":"Bartz-Beielstein","given":"Thomas","non-dropping-particle":"","parse-names":false,"suffix":""}],"container-title":"R Journal","id":"ITEM-1","issue":"1","issued":{"date-parts":[["2017"]]},"page":"207-218","title":"imputeTS: Time series missing value imputation in R","type":"article-journal","volume":"9"},"uris":["http://www.mendeley.com/documents/?uuid=63e63364-1bd0-4e77-a2cc-15e00317b44e"]}],"mendeley":{"formattedCitation":"(Moritz and Bartz-Beielstein 2017)","plainTextFormattedCitation":"(Moritz and Bartz-Beielstein 2017)"},"properties":{"noteIndex":0},"schema":"https://github.com/citation-style-language/schema/raw/master/csl-citation.json"}</w:instrText>
      </w:r>
      <w:r>
        <w:fldChar w:fldCharType="separate"/>
      </w:r>
      <w:r w:rsidRPr="004F674A">
        <w:rPr>
          <w:noProof/>
        </w:rPr>
        <w:t>(Moritz and Bartz-Beielstein 2017)</w:t>
      </w:r>
      <w:r>
        <w:fldChar w:fldCharType="end"/>
      </w:r>
      <w:r>
        <w:t xml:space="preserve"> (see Table x). </w:t>
      </w:r>
    </w:p>
    <w:p w14:paraId="5773BB82" w14:textId="77777777" w:rsidR="006C163E" w:rsidRDefault="006C163E" w:rsidP="004F674A">
      <w:pPr>
        <w:pStyle w:val="BodyText"/>
      </w:pPr>
    </w:p>
    <w:p w14:paraId="08BF0BD0" w14:textId="6388A72B" w:rsidR="004F674A" w:rsidRDefault="004F674A" w:rsidP="004F674A">
      <w:pPr>
        <w:pStyle w:val="BodyText"/>
      </w:pPr>
      <w:r>
        <w:t xml:space="preserve">We assessed the performance of </w:t>
      </w:r>
      <w:r w:rsidR="006C163E">
        <w:t>imputation</w:t>
      </w:r>
      <w:r>
        <w:t xml:space="preserve"> models against a sub-set of our dataset held back for validation purposes (20%) </w:t>
      </w:r>
      <w:r w:rsidR="006C163E">
        <w:t>in</w:t>
      </w:r>
      <w:r>
        <w:t xml:space="preserve"> both 2024 and 2025</w:t>
      </w:r>
      <w:r w:rsidR="006C163E">
        <w:t xml:space="preserve"> separately</w:t>
      </w:r>
      <w:r>
        <w:t>. These years were analyzed separately owing to the very different patterns of capture (including zeroes) which can influence infilling model success. For each model we calculated</w:t>
      </w:r>
      <w:r w:rsidR="00CB2EDA">
        <w:t xml:space="preserve"> mean </w:t>
      </w:r>
      <w:r w:rsidR="00CB2EDA" w:rsidRPr="00CB2EDA">
        <w:t>absolute error</w:t>
      </w:r>
      <w:r w:rsidRPr="00CB2EDA">
        <w:t xml:space="preserve"> </w:t>
      </w:r>
      <w:r w:rsidR="00CB2EDA" w:rsidRPr="00CB2EDA">
        <w:lastRenderedPageBreak/>
        <w:t>(MAE) and mean absolute scaled error (MASE)</w:t>
      </w:r>
      <w:r w:rsidRPr="00CB2EDA">
        <w:t>,</w:t>
      </w:r>
      <w:r>
        <w:t xml:space="preserve"> and also evaluated their ability to predict true zeroes in the dataset. Any model that predicted negative catch was immediately excluded as a candidate. </w:t>
      </w:r>
      <w:r w:rsidR="006C163E">
        <w:t xml:space="preserve">Following this, we picked the species- and year-specific model with the best metrics and most biologically plausible patterns overall. We </w:t>
      </w:r>
      <w:r w:rsidR="00CB2EDA">
        <w:t>also calculated mean average percentage error (MAPE) as it is a common model evaluation metric, but we did not use it consistently</w:t>
      </w:r>
      <w:r w:rsidR="006C163E">
        <w:t xml:space="preserve"> as a metric</w:t>
      </w:r>
      <w:r w:rsidR="00CB2EDA">
        <w:t xml:space="preserve"> in this study</w:t>
      </w:r>
      <w:r w:rsidR="006C163E">
        <w:t xml:space="preserve"> as it is unable to</w:t>
      </w:r>
      <w:r w:rsidR="00CB2EDA">
        <w:t xml:space="preserve"> be calculated when zeroes are observed/predicted. </w:t>
      </w:r>
    </w:p>
    <w:p w14:paraId="19627961" w14:textId="77777777" w:rsidR="00811097" w:rsidRDefault="00811097" w:rsidP="004F674A">
      <w:pPr>
        <w:pStyle w:val="BodyText"/>
      </w:pPr>
    </w:p>
    <w:p w14:paraId="673C2F6B" w14:textId="070F5ABB" w:rsidR="00811097" w:rsidRDefault="00811097" w:rsidP="004F674A">
      <w:pPr>
        <w:pStyle w:val="BodyText"/>
      </w:pPr>
      <w:r>
        <w:t xml:space="preserve">Table </w:t>
      </w:r>
      <w:r w:rsidRPr="0040216F">
        <w:rPr>
          <w:highlight w:val="green"/>
        </w:rPr>
        <w:t>x</w:t>
      </w:r>
      <w:r>
        <w:t xml:space="preserve">. Interpolation models explored in this study to infill missed/unfished days. Adapted from Table 3 in </w:t>
      </w:r>
      <w:r w:rsidRPr="004F674A">
        <w:rPr>
          <w:noProof/>
        </w:rPr>
        <w:t xml:space="preserve">Moritz and Bartz-Beielstein </w:t>
      </w:r>
      <w:r>
        <w:rPr>
          <w:noProof/>
        </w:rPr>
        <w:t>(</w:t>
      </w:r>
      <w:r w:rsidRPr="004F674A">
        <w:rPr>
          <w:noProof/>
        </w:rPr>
        <w:t>2017</w:t>
      </w:r>
      <w:r>
        <w:rPr>
          <w:noProof/>
        </w:rPr>
        <w:t>).</w:t>
      </w:r>
    </w:p>
    <w:p w14:paraId="4AAE0D42" w14:textId="77777777" w:rsidR="006C163E" w:rsidRDefault="006C163E" w:rsidP="004F674A">
      <w:pPr>
        <w:pStyle w:val="BodyText"/>
      </w:pPr>
    </w:p>
    <w:tbl>
      <w:tblPr>
        <w:tblStyle w:val="TableGrid"/>
        <w:tblW w:w="9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1"/>
        <w:gridCol w:w="1240"/>
        <w:gridCol w:w="3847"/>
        <w:gridCol w:w="2640"/>
      </w:tblGrid>
      <w:tr w:rsidR="006C163E" w14:paraId="2134E1B9" w14:textId="14B8F995" w:rsidTr="00B32E14">
        <w:tc>
          <w:tcPr>
            <w:tcW w:w="1641" w:type="dxa"/>
            <w:tcBorders>
              <w:top w:val="single" w:sz="12" w:space="0" w:color="auto"/>
              <w:bottom w:val="single" w:sz="4" w:space="0" w:color="auto"/>
            </w:tcBorders>
            <w:vAlign w:val="center"/>
          </w:tcPr>
          <w:p w14:paraId="4A606F7D" w14:textId="12089ABE" w:rsidR="006C163E" w:rsidRPr="001F12FB" w:rsidRDefault="006C163E" w:rsidP="00B32E14">
            <w:pPr>
              <w:pStyle w:val="BodyText"/>
              <w:rPr>
                <w:b/>
                <w:bCs/>
                <w:sz w:val="20"/>
                <w:szCs w:val="20"/>
              </w:rPr>
            </w:pPr>
            <w:r w:rsidRPr="001F12FB">
              <w:rPr>
                <w:b/>
                <w:bCs/>
                <w:sz w:val="20"/>
                <w:szCs w:val="20"/>
              </w:rPr>
              <w:t>Model type</w:t>
            </w:r>
          </w:p>
        </w:tc>
        <w:tc>
          <w:tcPr>
            <w:tcW w:w="1239" w:type="dxa"/>
            <w:tcBorders>
              <w:top w:val="single" w:sz="12" w:space="0" w:color="auto"/>
              <w:bottom w:val="single" w:sz="4" w:space="0" w:color="auto"/>
            </w:tcBorders>
            <w:vAlign w:val="center"/>
          </w:tcPr>
          <w:p w14:paraId="714BE8E7" w14:textId="40296256" w:rsidR="006C163E" w:rsidRPr="001F12FB" w:rsidRDefault="006C163E" w:rsidP="00B32E14">
            <w:pPr>
              <w:pStyle w:val="BodyText"/>
              <w:rPr>
                <w:b/>
                <w:bCs/>
                <w:sz w:val="20"/>
                <w:szCs w:val="20"/>
              </w:rPr>
            </w:pPr>
            <w:r w:rsidRPr="001F12FB">
              <w:rPr>
                <w:b/>
                <w:bCs/>
                <w:sz w:val="20"/>
                <w:szCs w:val="20"/>
              </w:rPr>
              <w:t>Model option</w:t>
            </w:r>
          </w:p>
        </w:tc>
        <w:tc>
          <w:tcPr>
            <w:tcW w:w="3848" w:type="dxa"/>
            <w:tcBorders>
              <w:top w:val="single" w:sz="12" w:space="0" w:color="auto"/>
              <w:bottom w:val="single" w:sz="4" w:space="0" w:color="auto"/>
            </w:tcBorders>
            <w:vAlign w:val="center"/>
          </w:tcPr>
          <w:p w14:paraId="0832D57D" w14:textId="0572CE8A" w:rsidR="006C163E" w:rsidRPr="001F12FB" w:rsidRDefault="006C163E" w:rsidP="00B32E14">
            <w:pPr>
              <w:pStyle w:val="BodyText"/>
              <w:rPr>
                <w:b/>
                <w:bCs/>
                <w:sz w:val="20"/>
                <w:szCs w:val="20"/>
              </w:rPr>
            </w:pPr>
            <w:r w:rsidRPr="001F12FB">
              <w:rPr>
                <w:b/>
                <w:bCs/>
                <w:sz w:val="20"/>
                <w:szCs w:val="20"/>
              </w:rPr>
              <w:t>Description</w:t>
            </w:r>
          </w:p>
        </w:tc>
        <w:tc>
          <w:tcPr>
            <w:tcW w:w="2640" w:type="dxa"/>
            <w:tcBorders>
              <w:top w:val="single" w:sz="12" w:space="0" w:color="auto"/>
              <w:bottom w:val="single" w:sz="4" w:space="0" w:color="auto"/>
            </w:tcBorders>
            <w:vAlign w:val="center"/>
          </w:tcPr>
          <w:p w14:paraId="174B7BDC" w14:textId="6889593B" w:rsidR="006C163E" w:rsidRPr="001F12FB" w:rsidRDefault="006C163E" w:rsidP="00B32E14">
            <w:pPr>
              <w:pStyle w:val="BodyText"/>
              <w:rPr>
                <w:b/>
                <w:bCs/>
                <w:sz w:val="20"/>
                <w:szCs w:val="20"/>
              </w:rPr>
            </w:pPr>
            <w:r w:rsidRPr="001F12FB">
              <w:rPr>
                <w:b/>
                <w:bCs/>
                <w:sz w:val="20"/>
                <w:szCs w:val="20"/>
              </w:rPr>
              <w:t xml:space="preserve">Variations for this </w:t>
            </w:r>
            <w:r w:rsidR="00E54A2D" w:rsidRPr="001F12FB">
              <w:rPr>
                <w:b/>
                <w:bCs/>
                <w:sz w:val="20"/>
                <w:szCs w:val="20"/>
              </w:rPr>
              <w:t>report</w:t>
            </w:r>
          </w:p>
        </w:tc>
      </w:tr>
      <w:tr w:rsidR="00D5467D" w14:paraId="4BAA334B" w14:textId="45DB5946" w:rsidTr="00D5467D">
        <w:tc>
          <w:tcPr>
            <w:tcW w:w="1641" w:type="dxa"/>
            <w:vMerge w:val="restart"/>
            <w:tcBorders>
              <w:top w:val="single" w:sz="4" w:space="0" w:color="auto"/>
              <w:bottom w:val="single" w:sz="4" w:space="0" w:color="BFBFBF" w:themeColor="background1" w:themeShade="BF"/>
            </w:tcBorders>
          </w:tcPr>
          <w:p w14:paraId="0CAB6432" w14:textId="59186718" w:rsidR="00D5467D" w:rsidRPr="001F12FB" w:rsidRDefault="00D5467D" w:rsidP="004F674A">
            <w:pPr>
              <w:pStyle w:val="BodyText"/>
              <w:rPr>
                <w:sz w:val="20"/>
                <w:szCs w:val="20"/>
              </w:rPr>
            </w:pPr>
            <w:proofErr w:type="spellStart"/>
            <w:r w:rsidRPr="001F12FB">
              <w:rPr>
                <w:sz w:val="20"/>
                <w:szCs w:val="20"/>
              </w:rPr>
              <w:t>na_interpolation</w:t>
            </w:r>
            <w:proofErr w:type="spellEnd"/>
          </w:p>
        </w:tc>
        <w:tc>
          <w:tcPr>
            <w:tcW w:w="1239" w:type="dxa"/>
            <w:tcBorders>
              <w:top w:val="single" w:sz="4" w:space="0" w:color="auto"/>
            </w:tcBorders>
          </w:tcPr>
          <w:p w14:paraId="04C42A5C" w14:textId="4ECBAF45" w:rsidR="00D5467D" w:rsidRPr="001F12FB" w:rsidRDefault="00D5467D" w:rsidP="004F674A">
            <w:pPr>
              <w:pStyle w:val="BodyText"/>
              <w:rPr>
                <w:sz w:val="20"/>
                <w:szCs w:val="20"/>
              </w:rPr>
            </w:pPr>
            <w:r w:rsidRPr="001F12FB">
              <w:rPr>
                <w:sz w:val="20"/>
                <w:szCs w:val="20"/>
              </w:rPr>
              <w:t>linear</w:t>
            </w:r>
          </w:p>
        </w:tc>
        <w:tc>
          <w:tcPr>
            <w:tcW w:w="3848" w:type="dxa"/>
            <w:tcBorders>
              <w:top w:val="single" w:sz="4" w:space="0" w:color="auto"/>
            </w:tcBorders>
          </w:tcPr>
          <w:p w14:paraId="7499CF14" w14:textId="53F3576D" w:rsidR="00D5467D" w:rsidRPr="001F12FB" w:rsidRDefault="00D5467D" w:rsidP="004F674A">
            <w:pPr>
              <w:pStyle w:val="BodyText"/>
              <w:rPr>
                <w:sz w:val="20"/>
                <w:szCs w:val="20"/>
              </w:rPr>
            </w:pPr>
            <w:r w:rsidRPr="001F12FB">
              <w:rPr>
                <w:sz w:val="20"/>
                <w:szCs w:val="20"/>
              </w:rPr>
              <w:t>Imputation by linear Interpolation</w:t>
            </w:r>
          </w:p>
        </w:tc>
        <w:tc>
          <w:tcPr>
            <w:tcW w:w="2640" w:type="dxa"/>
            <w:tcBorders>
              <w:top w:val="single" w:sz="4" w:space="0" w:color="auto"/>
            </w:tcBorders>
          </w:tcPr>
          <w:p w14:paraId="0AFCAEAC" w14:textId="77777777" w:rsidR="00D5467D" w:rsidRPr="001F12FB" w:rsidRDefault="00D5467D" w:rsidP="004F674A">
            <w:pPr>
              <w:pStyle w:val="BodyText"/>
              <w:rPr>
                <w:sz w:val="20"/>
                <w:szCs w:val="20"/>
              </w:rPr>
            </w:pPr>
          </w:p>
        </w:tc>
      </w:tr>
      <w:tr w:rsidR="00D5467D" w14:paraId="446C37CD" w14:textId="161B8770" w:rsidTr="00D5467D">
        <w:tc>
          <w:tcPr>
            <w:tcW w:w="1641" w:type="dxa"/>
            <w:vMerge/>
            <w:tcBorders>
              <w:top w:val="single" w:sz="4" w:space="0" w:color="auto"/>
              <w:bottom w:val="single" w:sz="4" w:space="0" w:color="BFBFBF" w:themeColor="background1" w:themeShade="BF"/>
            </w:tcBorders>
          </w:tcPr>
          <w:p w14:paraId="05165767" w14:textId="77777777" w:rsidR="00D5467D" w:rsidRPr="001F12FB" w:rsidRDefault="00D5467D" w:rsidP="004F674A">
            <w:pPr>
              <w:pStyle w:val="BodyText"/>
              <w:rPr>
                <w:sz w:val="20"/>
                <w:szCs w:val="20"/>
              </w:rPr>
            </w:pPr>
          </w:p>
        </w:tc>
        <w:tc>
          <w:tcPr>
            <w:tcW w:w="1239" w:type="dxa"/>
            <w:tcBorders>
              <w:bottom w:val="single" w:sz="4" w:space="0" w:color="BFBFBF" w:themeColor="background1" w:themeShade="BF"/>
            </w:tcBorders>
          </w:tcPr>
          <w:p w14:paraId="097F09C8" w14:textId="5A166730" w:rsidR="00D5467D" w:rsidRPr="001F12FB" w:rsidRDefault="00D5467D" w:rsidP="004F674A">
            <w:pPr>
              <w:pStyle w:val="BodyText"/>
              <w:rPr>
                <w:sz w:val="20"/>
                <w:szCs w:val="20"/>
              </w:rPr>
            </w:pPr>
            <w:proofErr w:type="spellStart"/>
            <w:r w:rsidRPr="001F12FB">
              <w:rPr>
                <w:sz w:val="20"/>
                <w:szCs w:val="20"/>
              </w:rPr>
              <w:t>stine</w:t>
            </w:r>
            <w:proofErr w:type="spellEnd"/>
          </w:p>
        </w:tc>
        <w:tc>
          <w:tcPr>
            <w:tcW w:w="3848" w:type="dxa"/>
            <w:tcBorders>
              <w:bottom w:val="single" w:sz="4" w:space="0" w:color="BFBFBF" w:themeColor="background1" w:themeShade="BF"/>
            </w:tcBorders>
          </w:tcPr>
          <w:p w14:paraId="69A6F0AE" w14:textId="67032C58" w:rsidR="00D5467D" w:rsidRPr="001F12FB" w:rsidRDefault="00D5467D" w:rsidP="004F674A">
            <w:pPr>
              <w:pStyle w:val="BodyText"/>
              <w:rPr>
                <w:sz w:val="20"/>
                <w:szCs w:val="20"/>
              </w:rPr>
            </w:pPr>
            <w:r w:rsidRPr="001F12FB">
              <w:rPr>
                <w:sz w:val="20"/>
                <w:szCs w:val="20"/>
              </w:rPr>
              <w:t xml:space="preserve">Imputation by </w:t>
            </w:r>
            <w:proofErr w:type="spellStart"/>
            <w:r w:rsidRPr="001F12FB">
              <w:rPr>
                <w:sz w:val="20"/>
                <w:szCs w:val="20"/>
              </w:rPr>
              <w:t>stine</w:t>
            </w:r>
            <w:proofErr w:type="spellEnd"/>
            <w:r w:rsidRPr="001F12FB">
              <w:rPr>
                <w:sz w:val="20"/>
                <w:szCs w:val="20"/>
              </w:rPr>
              <w:t xml:space="preserve"> Interpolation</w:t>
            </w:r>
          </w:p>
        </w:tc>
        <w:tc>
          <w:tcPr>
            <w:tcW w:w="2640" w:type="dxa"/>
            <w:tcBorders>
              <w:bottom w:val="single" w:sz="4" w:space="0" w:color="BFBFBF" w:themeColor="background1" w:themeShade="BF"/>
            </w:tcBorders>
          </w:tcPr>
          <w:p w14:paraId="3927A1D7" w14:textId="77777777" w:rsidR="00D5467D" w:rsidRPr="001F12FB" w:rsidRDefault="00D5467D" w:rsidP="004F674A">
            <w:pPr>
              <w:pStyle w:val="BodyText"/>
              <w:rPr>
                <w:sz w:val="20"/>
                <w:szCs w:val="20"/>
              </w:rPr>
            </w:pPr>
          </w:p>
        </w:tc>
      </w:tr>
      <w:tr w:rsidR="00D5467D" w14:paraId="01AA3DF6" w14:textId="407879E4" w:rsidTr="00D5467D">
        <w:tc>
          <w:tcPr>
            <w:tcW w:w="1641" w:type="dxa"/>
            <w:vMerge w:val="restart"/>
            <w:tcBorders>
              <w:top w:val="single" w:sz="4" w:space="0" w:color="BFBFBF" w:themeColor="background1" w:themeShade="BF"/>
              <w:bottom w:val="single" w:sz="4" w:space="0" w:color="BFBFBF" w:themeColor="background1" w:themeShade="BF"/>
            </w:tcBorders>
          </w:tcPr>
          <w:p w14:paraId="063057C4" w14:textId="3D90C2E1" w:rsidR="00D5467D" w:rsidRPr="001F12FB" w:rsidRDefault="00D5467D" w:rsidP="006C163E">
            <w:pPr>
              <w:pStyle w:val="BodyText"/>
              <w:rPr>
                <w:sz w:val="20"/>
                <w:szCs w:val="20"/>
              </w:rPr>
            </w:pPr>
            <w:proofErr w:type="spellStart"/>
            <w:r w:rsidRPr="001F12FB">
              <w:rPr>
                <w:sz w:val="20"/>
                <w:szCs w:val="20"/>
              </w:rPr>
              <w:t>na_kalman</w:t>
            </w:r>
            <w:proofErr w:type="spellEnd"/>
          </w:p>
        </w:tc>
        <w:tc>
          <w:tcPr>
            <w:tcW w:w="1239" w:type="dxa"/>
            <w:tcBorders>
              <w:top w:val="single" w:sz="4" w:space="0" w:color="BFBFBF" w:themeColor="background1" w:themeShade="BF"/>
            </w:tcBorders>
          </w:tcPr>
          <w:p w14:paraId="5B7E95FE" w14:textId="3B30CBA3" w:rsidR="00D5467D" w:rsidRPr="001F12FB" w:rsidRDefault="00D5467D" w:rsidP="006C163E">
            <w:pPr>
              <w:pStyle w:val="BodyText"/>
              <w:rPr>
                <w:sz w:val="20"/>
                <w:szCs w:val="20"/>
              </w:rPr>
            </w:pPr>
            <w:proofErr w:type="spellStart"/>
            <w:r w:rsidRPr="001F12FB">
              <w:rPr>
                <w:sz w:val="20"/>
                <w:szCs w:val="20"/>
              </w:rPr>
              <w:t>StructTS</w:t>
            </w:r>
            <w:proofErr w:type="spellEnd"/>
          </w:p>
        </w:tc>
        <w:tc>
          <w:tcPr>
            <w:tcW w:w="3848" w:type="dxa"/>
            <w:tcBorders>
              <w:top w:val="single" w:sz="4" w:space="0" w:color="BFBFBF" w:themeColor="background1" w:themeShade="BF"/>
            </w:tcBorders>
          </w:tcPr>
          <w:p w14:paraId="224D11A2" w14:textId="794A268F" w:rsidR="00D5467D" w:rsidRPr="001F12FB" w:rsidRDefault="00D5467D" w:rsidP="006C163E">
            <w:pPr>
              <w:pStyle w:val="BodyText"/>
              <w:rPr>
                <w:sz w:val="20"/>
                <w:szCs w:val="20"/>
              </w:rPr>
            </w:pPr>
            <w:r w:rsidRPr="001F12FB">
              <w:rPr>
                <w:sz w:val="20"/>
                <w:szCs w:val="20"/>
              </w:rPr>
              <w:t>Imputation by structural model &amp; Kalman smoothing</w:t>
            </w:r>
          </w:p>
        </w:tc>
        <w:tc>
          <w:tcPr>
            <w:tcW w:w="2640" w:type="dxa"/>
            <w:tcBorders>
              <w:top w:val="single" w:sz="4" w:space="0" w:color="BFBFBF" w:themeColor="background1" w:themeShade="BF"/>
            </w:tcBorders>
          </w:tcPr>
          <w:p w14:paraId="68E8EFED" w14:textId="77777777" w:rsidR="00D5467D" w:rsidRPr="001F12FB" w:rsidRDefault="00D5467D" w:rsidP="006C163E">
            <w:pPr>
              <w:pStyle w:val="BodyText"/>
              <w:rPr>
                <w:sz w:val="20"/>
                <w:szCs w:val="20"/>
              </w:rPr>
            </w:pPr>
          </w:p>
        </w:tc>
      </w:tr>
      <w:tr w:rsidR="00D5467D" w14:paraId="2769533B" w14:textId="4B49379B" w:rsidTr="00D5467D">
        <w:tc>
          <w:tcPr>
            <w:tcW w:w="1641" w:type="dxa"/>
            <w:vMerge/>
            <w:tcBorders>
              <w:top w:val="single" w:sz="4" w:space="0" w:color="auto"/>
              <w:bottom w:val="single" w:sz="4" w:space="0" w:color="BFBFBF" w:themeColor="background1" w:themeShade="BF"/>
            </w:tcBorders>
          </w:tcPr>
          <w:p w14:paraId="2D5313A0" w14:textId="77777777" w:rsidR="00D5467D" w:rsidRPr="001F12FB" w:rsidRDefault="00D5467D" w:rsidP="006C163E">
            <w:pPr>
              <w:pStyle w:val="BodyText"/>
              <w:rPr>
                <w:sz w:val="20"/>
                <w:szCs w:val="20"/>
              </w:rPr>
            </w:pPr>
          </w:p>
        </w:tc>
        <w:tc>
          <w:tcPr>
            <w:tcW w:w="1239" w:type="dxa"/>
            <w:tcBorders>
              <w:bottom w:val="single" w:sz="4" w:space="0" w:color="BFBFBF" w:themeColor="background1" w:themeShade="BF"/>
            </w:tcBorders>
          </w:tcPr>
          <w:p w14:paraId="6724B9FD" w14:textId="5472167D" w:rsidR="00D5467D" w:rsidRPr="001F12FB" w:rsidRDefault="00D5467D" w:rsidP="006C163E">
            <w:pPr>
              <w:pStyle w:val="BodyText"/>
              <w:rPr>
                <w:sz w:val="20"/>
                <w:szCs w:val="20"/>
              </w:rPr>
            </w:pPr>
            <w:proofErr w:type="spellStart"/>
            <w:r w:rsidRPr="001F12FB">
              <w:rPr>
                <w:sz w:val="20"/>
                <w:szCs w:val="20"/>
              </w:rPr>
              <w:t>auto.arima</w:t>
            </w:r>
            <w:proofErr w:type="spellEnd"/>
          </w:p>
        </w:tc>
        <w:tc>
          <w:tcPr>
            <w:tcW w:w="3848" w:type="dxa"/>
            <w:tcBorders>
              <w:bottom w:val="single" w:sz="4" w:space="0" w:color="BFBFBF" w:themeColor="background1" w:themeShade="BF"/>
            </w:tcBorders>
          </w:tcPr>
          <w:p w14:paraId="07000916" w14:textId="725AC8A0" w:rsidR="00D5467D" w:rsidRPr="001F12FB" w:rsidRDefault="00D5467D" w:rsidP="006C163E">
            <w:pPr>
              <w:pStyle w:val="BodyText"/>
              <w:rPr>
                <w:sz w:val="20"/>
                <w:szCs w:val="20"/>
              </w:rPr>
            </w:pPr>
            <w:r w:rsidRPr="001F12FB">
              <w:rPr>
                <w:sz w:val="20"/>
                <w:szCs w:val="20"/>
              </w:rPr>
              <w:t>Imputation by ARIMA state space representation &amp; Kalman smoothing</w:t>
            </w:r>
          </w:p>
        </w:tc>
        <w:tc>
          <w:tcPr>
            <w:tcW w:w="2640" w:type="dxa"/>
            <w:tcBorders>
              <w:bottom w:val="single" w:sz="4" w:space="0" w:color="BFBFBF" w:themeColor="background1" w:themeShade="BF"/>
            </w:tcBorders>
          </w:tcPr>
          <w:p w14:paraId="52E70D59" w14:textId="77777777" w:rsidR="00D5467D" w:rsidRPr="001F12FB" w:rsidRDefault="00D5467D" w:rsidP="006C163E">
            <w:pPr>
              <w:pStyle w:val="BodyText"/>
              <w:rPr>
                <w:sz w:val="20"/>
                <w:szCs w:val="20"/>
              </w:rPr>
            </w:pPr>
          </w:p>
        </w:tc>
      </w:tr>
      <w:tr w:rsidR="00D5467D" w14:paraId="0B7C4918" w14:textId="04F7F996" w:rsidTr="00D5467D">
        <w:tc>
          <w:tcPr>
            <w:tcW w:w="1641" w:type="dxa"/>
            <w:vMerge w:val="restart"/>
            <w:tcBorders>
              <w:top w:val="single" w:sz="4" w:space="0" w:color="BFBFBF" w:themeColor="background1" w:themeShade="BF"/>
              <w:bottom w:val="single" w:sz="12" w:space="0" w:color="auto"/>
            </w:tcBorders>
          </w:tcPr>
          <w:p w14:paraId="2C8D066B" w14:textId="1D71DA5D" w:rsidR="00D5467D" w:rsidRPr="001F12FB" w:rsidRDefault="00D5467D" w:rsidP="006C163E">
            <w:pPr>
              <w:pStyle w:val="BodyText"/>
              <w:rPr>
                <w:sz w:val="20"/>
                <w:szCs w:val="20"/>
              </w:rPr>
            </w:pPr>
            <w:proofErr w:type="spellStart"/>
            <w:r w:rsidRPr="001F12FB">
              <w:rPr>
                <w:sz w:val="20"/>
                <w:szCs w:val="20"/>
              </w:rPr>
              <w:t>na_ma</w:t>
            </w:r>
            <w:proofErr w:type="spellEnd"/>
          </w:p>
        </w:tc>
        <w:tc>
          <w:tcPr>
            <w:tcW w:w="1239" w:type="dxa"/>
            <w:tcBorders>
              <w:top w:val="single" w:sz="4" w:space="0" w:color="BFBFBF" w:themeColor="background1" w:themeShade="BF"/>
            </w:tcBorders>
          </w:tcPr>
          <w:p w14:paraId="7B17AC21" w14:textId="2DC2E899" w:rsidR="00D5467D" w:rsidRPr="001F12FB" w:rsidRDefault="00D5467D" w:rsidP="006C163E">
            <w:pPr>
              <w:pStyle w:val="BodyText"/>
              <w:rPr>
                <w:sz w:val="20"/>
                <w:szCs w:val="20"/>
              </w:rPr>
            </w:pPr>
            <w:r w:rsidRPr="001F12FB">
              <w:rPr>
                <w:sz w:val="20"/>
                <w:szCs w:val="20"/>
              </w:rPr>
              <w:t>simple</w:t>
            </w:r>
          </w:p>
        </w:tc>
        <w:tc>
          <w:tcPr>
            <w:tcW w:w="3848" w:type="dxa"/>
            <w:tcBorders>
              <w:top w:val="single" w:sz="4" w:space="0" w:color="BFBFBF" w:themeColor="background1" w:themeShade="BF"/>
            </w:tcBorders>
          </w:tcPr>
          <w:p w14:paraId="56335CCF" w14:textId="1443B956" w:rsidR="00D5467D" w:rsidRPr="001F12FB" w:rsidRDefault="00D5467D" w:rsidP="006C163E">
            <w:pPr>
              <w:pStyle w:val="BodyText"/>
              <w:rPr>
                <w:sz w:val="20"/>
                <w:szCs w:val="20"/>
              </w:rPr>
            </w:pPr>
            <w:r w:rsidRPr="001F12FB">
              <w:rPr>
                <w:sz w:val="20"/>
                <w:szCs w:val="20"/>
              </w:rPr>
              <w:t>Missing value imputation by simple moving average</w:t>
            </w:r>
          </w:p>
        </w:tc>
        <w:tc>
          <w:tcPr>
            <w:tcW w:w="2640" w:type="dxa"/>
            <w:tcBorders>
              <w:top w:val="single" w:sz="4" w:space="0" w:color="BFBFBF" w:themeColor="background1" w:themeShade="BF"/>
            </w:tcBorders>
          </w:tcPr>
          <w:p w14:paraId="382E9256" w14:textId="155B1EEB" w:rsidR="00D5467D" w:rsidRPr="001F12FB" w:rsidRDefault="00D5467D" w:rsidP="006C163E">
            <w:pPr>
              <w:pStyle w:val="BodyText"/>
              <w:rPr>
                <w:sz w:val="20"/>
                <w:szCs w:val="20"/>
              </w:rPr>
            </w:pPr>
            <w:r w:rsidRPr="001F12FB">
              <w:rPr>
                <w:sz w:val="20"/>
                <w:szCs w:val="20"/>
              </w:rPr>
              <w:t>2- and 3- day moving averages</w:t>
            </w:r>
          </w:p>
        </w:tc>
      </w:tr>
      <w:tr w:rsidR="00D5467D" w14:paraId="7B30B2A7" w14:textId="6DB0B279" w:rsidTr="00D5467D">
        <w:tc>
          <w:tcPr>
            <w:tcW w:w="1641" w:type="dxa"/>
            <w:vMerge/>
            <w:tcBorders>
              <w:bottom w:val="single" w:sz="12" w:space="0" w:color="auto"/>
            </w:tcBorders>
          </w:tcPr>
          <w:p w14:paraId="1AA80359" w14:textId="77777777" w:rsidR="00D5467D" w:rsidRPr="001F12FB" w:rsidRDefault="00D5467D" w:rsidP="006C163E">
            <w:pPr>
              <w:pStyle w:val="BodyText"/>
              <w:rPr>
                <w:sz w:val="20"/>
                <w:szCs w:val="20"/>
              </w:rPr>
            </w:pPr>
          </w:p>
        </w:tc>
        <w:tc>
          <w:tcPr>
            <w:tcW w:w="1239" w:type="dxa"/>
          </w:tcPr>
          <w:p w14:paraId="3A952B99" w14:textId="46BB517F" w:rsidR="00D5467D" w:rsidRPr="001F12FB" w:rsidRDefault="00D5467D" w:rsidP="006C163E">
            <w:pPr>
              <w:pStyle w:val="BodyText"/>
              <w:rPr>
                <w:sz w:val="20"/>
                <w:szCs w:val="20"/>
              </w:rPr>
            </w:pPr>
            <w:r w:rsidRPr="001F12FB">
              <w:rPr>
                <w:sz w:val="20"/>
                <w:szCs w:val="20"/>
              </w:rPr>
              <w:t>linear</w:t>
            </w:r>
          </w:p>
        </w:tc>
        <w:tc>
          <w:tcPr>
            <w:tcW w:w="3848" w:type="dxa"/>
          </w:tcPr>
          <w:p w14:paraId="07B66440" w14:textId="7EACA2B1" w:rsidR="00D5467D" w:rsidRPr="001F12FB" w:rsidRDefault="00D5467D" w:rsidP="006C163E">
            <w:pPr>
              <w:pStyle w:val="BodyText"/>
              <w:rPr>
                <w:sz w:val="20"/>
                <w:szCs w:val="20"/>
              </w:rPr>
            </w:pPr>
            <w:r w:rsidRPr="001F12FB">
              <w:rPr>
                <w:sz w:val="20"/>
                <w:szCs w:val="20"/>
              </w:rPr>
              <w:t>Missing value imputation by linear weighted moving average</w:t>
            </w:r>
          </w:p>
        </w:tc>
        <w:tc>
          <w:tcPr>
            <w:tcW w:w="2640" w:type="dxa"/>
          </w:tcPr>
          <w:p w14:paraId="2EBBC5DE" w14:textId="226AA29B" w:rsidR="00D5467D" w:rsidRPr="001F12FB" w:rsidRDefault="00D5467D" w:rsidP="006C163E">
            <w:pPr>
              <w:pStyle w:val="BodyText"/>
              <w:rPr>
                <w:sz w:val="20"/>
                <w:szCs w:val="20"/>
              </w:rPr>
            </w:pPr>
            <w:r w:rsidRPr="001F12FB">
              <w:rPr>
                <w:sz w:val="20"/>
                <w:szCs w:val="20"/>
              </w:rPr>
              <w:t>2- and 3- day moving averages</w:t>
            </w:r>
          </w:p>
        </w:tc>
      </w:tr>
      <w:tr w:rsidR="00D5467D" w14:paraId="31AF1CF2" w14:textId="74A29D80" w:rsidTr="00D5467D">
        <w:trPr>
          <w:trHeight w:val="213"/>
        </w:trPr>
        <w:tc>
          <w:tcPr>
            <w:tcW w:w="1641" w:type="dxa"/>
            <w:vMerge/>
            <w:tcBorders>
              <w:bottom w:val="single" w:sz="12" w:space="0" w:color="auto"/>
            </w:tcBorders>
          </w:tcPr>
          <w:p w14:paraId="7D55BF09" w14:textId="74898202" w:rsidR="00D5467D" w:rsidRPr="001F12FB" w:rsidRDefault="00D5467D" w:rsidP="006C163E">
            <w:pPr>
              <w:pStyle w:val="BodyText"/>
              <w:rPr>
                <w:sz w:val="20"/>
                <w:szCs w:val="20"/>
              </w:rPr>
            </w:pPr>
          </w:p>
        </w:tc>
        <w:tc>
          <w:tcPr>
            <w:tcW w:w="1239" w:type="dxa"/>
            <w:tcBorders>
              <w:bottom w:val="single" w:sz="12" w:space="0" w:color="auto"/>
            </w:tcBorders>
          </w:tcPr>
          <w:p w14:paraId="5D8EA7DD" w14:textId="63673BB9" w:rsidR="00D5467D" w:rsidRPr="001F12FB" w:rsidRDefault="00D5467D" w:rsidP="006C163E">
            <w:pPr>
              <w:pStyle w:val="BodyText"/>
              <w:rPr>
                <w:sz w:val="20"/>
                <w:szCs w:val="20"/>
              </w:rPr>
            </w:pPr>
            <w:r w:rsidRPr="001F12FB">
              <w:rPr>
                <w:sz w:val="20"/>
                <w:szCs w:val="20"/>
              </w:rPr>
              <w:t>exponential</w:t>
            </w:r>
          </w:p>
        </w:tc>
        <w:tc>
          <w:tcPr>
            <w:tcW w:w="3848" w:type="dxa"/>
            <w:tcBorders>
              <w:bottom w:val="single" w:sz="12" w:space="0" w:color="auto"/>
            </w:tcBorders>
          </w:tcPr>
          <w:p w14:paraId="44CAC332" w14:textId="7E3BB718" w:rsidR="00D5467D" w:rsidRPr="001F12FB" w:rsidRDefault="00D5467D" w:rsidP="006C163E">
            <w:pPr>
              <w:pStyle w:val="BodyText"/>
              <w:rPr>
                <w:sz w:val="20"/>
                <w:szCs w:val="20"/>
              </w:rPr>
            </w:pPr>
            <w:r w:rsidRPr="001F12FB">
              <w:rPr>
                <w:sz w:val="20"/>
                <w:szCs w:val="20"/>
              </w:rPr>
              <w:t>Missing value imputation by exponential weighted moving average</w:t>
            </w:r>
          </w:p>
        </w:tc>
        <w:tc>
          <w:tcPr>
            <w:tcW w:w="2640" w:type="dxa"/>
            <w:tcBorders>
              <w:bottom w:val="single" w:sz="12" w:space="0" w:color="auto"/>
            </w:tcBorders>
          </w:tcPr>
          <w:p w14:paraId="1D813F1F" w14:textId="6FECDFFC" w:rsidR="00D5467D" w:rsidRPr="001F12FB" w:rsidRDefault="00D5467D" w:rsidP="006C163E">
            <w:pPr>
              <w:pStyle w:val="BodyText"/>
              <w:rPr>
                <w:sz w:val="20"/>
                <w:szCs w:val="20"/>
              </w:rPr>
            </w:pPr>
            <w:r w:rsidRPr="001F12FB">
              <w:rPr>
                <w:sz w:val="20"/>
                <w:szCs w:val="20"/>
              </w:rPr>
              <w:t>2- and 3- day moving averages</w:t>
            </w:r>
          </w:p>
        </w:tc>
      </w:tr>
    </w:tbl>
    <w:p w14:paraId="274B06C6" w14:textId="77777777" w:rsidR="006C163E" w:rsidRDefault="006C163E" w:rsidP="004F674A">
      <w:pPr>
        <w:pStyle w:val="BodyText"/>
      </w:pPr>
    </w:p>
    <w:p w14:paraId="3E7EC1D3" w14:textId="77777777" w:rsidR="006C163E" w:rsidRPr="004F674A" w:rsidRDefault="006C163E" w:rsidP="004F674A">
      <w:pPr>
        <w:pStyle w:val="BodyText"/>
      </w:pPr>
    </w:p>
    <w:p w14:paraId="7A1EEFF6" w14:textId="77777777" w:rsidR="004F674A" w:rsidRDefault="004F674A" w:rsidP="004F674A"/>
    <w:p w14:paraId="63E91510" w14:textId="2BF31774" w:rsidR="002331E1" w:rsidRDefault="002331E1" w:rsidP="002331E1">
      <w:pPr>
        <w:pStyle w:val="Heading4"/>
      </w:pPr>
      <w:r>
        <w:t xml:space="preserve">Mark-recapture procedure </w:t>
      </w:r>
      <w:r w:rsidR="005C76C1">
        <w:t>and total abundance estimates</w:t>
      </w:r>
    </w:p>
    <w:p w14:paraId="7FD9FACC" w14:textId="77777777" w:rsidR="002331E1" w:rsidRPr="00593F2D" w:rsidRDefault="002331E1" w:rsidP="002331E1">
      <w:pPr>
        <w:pStyle w:val="BodyText"/>
        <w:rPr>
          <w:i/>
          <w:iCs/>
        </w:rPr>
      </w:pPr>
      <w:r w:rsidRPr="00593F2D">
        <w:rPr>
          <w:i/>
          <w:iCs/>
        </w:rPr>
        <w:t>- Mark recapture (in some years)</w:t>
      </w:r>
    </w:p>
    <w:p w14:paraId="68776B34" w14:textId="77777777" w:rsidR="002331E1" w:rsidRPr="00593F2D" w:rsidRDefault="002331E1" w:rsidP="002331E1">
      <w:pPr>
        <w:pStyle w:val="BodyText"/>
        <w:rPr>
          <w:i/>
          <w:iCs/>
        </w:rPr>
      </w:pPr>
      <w:r w:rsidRPr="00593F2D">
        <w:rPr>
          <w:i/>
          <w:iCs/>
        </w:rPr>
        <w:t xml:space="preserve">  + Marking frequency, assumptions</w:t>
      </w:r>
    </w:p>
    <w:p w14:paraId="485896E9" w14:textId="77777777" w:rsidR="002331E1" w:rsidRPr="00593F2D" w:rsidRDefault="002331E1" w:rsidP="002331E1">
      <w:pPr>
        <w:pStyle w:val="BodyText"/>
        <w:rPr>
          <w:i/>
          <w:iCs/>
        </w:rPr>
      </w:pPr>
      <w:r w:rsidRPr="00593F2D">
        <w:rPr>
          <w:i/>
          <w:iCs/>
        </w:rPr>
        <w:t xml:space="preserve">  + Marking method, length of time in BB</w:t>
      </w:r>
    </w:p>
    <w:p w14:paraId="09A24D80" w14:textId="77777777" w:rsidR="002331E1" w:rsidRPr="00593F2D" w:rsidRDefault="002331E1" w:rsidP="002331E1">
      <w:pPr>
        <w:pStyle w:val="BodyText"/>
        <w:rPr>
          <w:i/>
          <w:iCs/>
        </w:rPr>
      </w:pPr>
      <w:r w:rsidRPr="00593F2D">
        <w:rPr>
          <w:i/>
          <w:iCs/>
        </w:rPr>
        <w:t xml:space="preserve">  + Release location and timing </w:t>
      </w:r>
    </w:p>
    <w:p w14:paraId="3283EDB5" w14:textId="77777777" w:rsidR="002331E1" w:rsidRPr="00593F2D" w:rsidRDefault="002331E1" w:rsidP="002331E1">
      <w:pPr>
        <w:pStyle w:val="BodyText"/>
        <w:rPr>
          <w:i/>
          <w:iCs/>
        </w:rPr>
      </w:pPr>
      <w:r w:rsidRPr="00593F2D">
        <w:rPr>
          <w:i/>
          <w:iCs/>
        </w:rPr>
        <w:t xml:space="preserve">  + Equations/method for estimating abundance </w:t>
      </w:r>
    </w:p>
    <w:p w14:paraId="0A431A2A" w14:textId="77777777" w:rsidR="002331E1" w:rsidRDefault="002331E1" w:rsidP="002331E1">
      <w:pPr>
        <w:pStyle w:val="BodyText"/>
      </w:pPr>
    </w:p>
    <w:p w14:paraId="4B4F75D4" w14:textId="0896A9F0" w:rsidR="002331E1" w:rsidRDefault="002331E1" w:rsidP="002331E1">
      <w:pPr>
        <w:pStyle w:val="BodyText"/>
      </w:pPr>
      <w:r>
        <w:t xml:space="preserve">We marked all salmonids caught between Tuesday-Thursday </w:t>
      </w:r>
      <w:r w:rsidR="00D75E16">
        <w:t xml:space="preserve">each week </w:t>
      </w:r>
      <w:r>
        <w:t>with Bismarck Brown and released them upstream of the RST to assess trap efficiency and obtain abundance estimates for focal species (Chinook, Coho). After all enumeration, sample and data collection were complete, all salmonids were transferred to a bucket with aeration stones and dyed with a concentration of 25 mg/L of Bismarck Brown dye. Fish were removed from dye after one hour and transferred to fresh water for a brief recovery period. Any mortalities were noted and removed from the release totals.</w:t>
      </w:r>
    </w:p>
    <w:p w14:paraId="4268252D" w14:textId="77777777" w:rsidR="002331E1" w:rsidRDefault="002331E1" w:rsidP="002331E1">
      <w:pPr>
        <w:pStyle w:val="BodyText"/>
      </w:pPr>
    </w:p>
    <w:p w14:paraId="255FB50E" w14:textId="14556D52" w:rsidR="002331E1" w:rsidRDefault="002331E1" w:rsidP="00B76567">
      <w:pPr>
        <w:pStyle w:val="BodyText"/>
      </w:pPr>
      <w:r>
        <w:t xml:space="preserve">The release site was approximately 500 m upstream of the RST. Fish were released as late in the day as possible and under large woody debris/roots for maximum cover to reduce stress and predation. Release numbers were recorded by species and life stage for subsequent analyses. Fish with obvious wounds or those subjected to TMS anesthetic were excluded from the mark-recapture procedure, as were those captured on Friday mornings (as it was unlikely they would still be in the system the following week). Any recaptures were enumerated by species and life stage and released immediately downstream. </w:t>
      </w:r>
      <w:r w:rsidR="00B76567">
        <w:t xml:space="preserve">We did not mark any fish with Bismarck Brown that had been exposed to TMS </w:t>
      </w:r>
      <w:proofErr w:type="spellStart"/>
      <w:r w:rsidR="00B76567">
        <w:t>anaesthetic</w:t>
      </w:r>
      <w:proofErr w:type="spellEnd"/>
      <w:r w:rsidR="00B76567">
        <w:t xml:space="preserve"> in order to avoid cumulative stressors and risk biasing the mark-recapture process (e.g., that marked fish have the same survival as unmarked fish). </w:t>
      </w:r>
    </w:p>
    <w:p w14:paraId="7B37A708" w14:textId="7530D34D" w:rsidR="00B76567" w:rsidRDefault="00B76567" w:rsidP="00B76567">
      <w:pPr>
        <w:pStyle w:val="BodyText"/>
      </w:pPr>
    </w:p>
    <w:p w14:paraId="10F89B4E" w14:textId="3554F1D9" w:rsidR="00B76567" w:rsidRDefault="00B76567" w:rsidP="00B76567">
      <w:pPr>
        <w:pStyle w:val="BodyText"/>
      </w:pPr>
      <w:r w:rsidRPr="00B76567">
        <w:rPr>
          <w:highlight w:val="yellow"/>
        </w:rPr>
        <w:lastRenderedPageBreak/>
        <w:t>[m-r equation]</w:t>
      </w:r>
    </w:p>
    <w:p w14:paraId="31BB0F01" w14:textId="77777777" w:rsidR="002331E1" w:rsidRDefault="002331E1" w:rsidP="004F674A">
      <w:pPr>
        <w:rPr>
          <w:lang w:val="en-US"/>
        </w:rPr>
      </w:pPr>
    </w:p>
    <w:p w14:paraId="3485BAA4" w14:textId="77777777" w:rsidR="002331E1" w:rsidRDefault="002331E1" w:rsidP="004F674A">
      <w:pPr>
        <w:rPr>
          <w:lang w:val="en-US"/>
        </w:rPr>
      </w:pPr>
    </w:p>
    <w:p w14:paraId="40C7997A" w14:textId="3584372D" w:rsidR="002331E1" w:rsidRDefault="005C76C1" w:rsidP="005C76C1">
      <w:pPr>
        <w:pStyle w:val="Heading3"/>
        <w:rPr>
          <w:lang w:val="en-US"/>
        </w:rPr>
      </w:pPr>
      <w:bookmarkStart w:id="24" w:name="_Toc220606392"/>
      <w:r>
        <w:rPr>
          <w:lang w:val="en-US"/>
        </w:rPr>
        <w:t>Catch-per-unit-effort (CPUE)</w:t>
      </w:r>
      <w:bookmarkEnd w:id="24"/>
    </w:p>
    <w:p w14:paraId="753424E4" w14:textId="51E2F59C" w:rsidR="002331E1" w:rsidRDefault="005C76C1" w:rsidP="005C76C1">
      <w:pPr>
        <w:pStyle w:val="BodyText"/>
      </w:pPr>
      <w:r>
        <w:t xml:space="preserve">Beach and purse seine count data were expressed as relative CPUE, specifically as the number of a given species divided by the number of sets each day and/or each site (depending on the specific analysis). At most sites we only conducted one set each day so as to avoid the chance of double counting or repeat-sampling individuals. </w:t>
      </w:r>
    </w:p>
    <w:p w14:paraId="58FD8B59" w14:textId="77777777" w:rsidR="002331E1" w:rsidRDefault="002331E1" w:rsidP="004F674A">
      <w:pPr>
        <w:rPr>
          <w:lang w:val="en-US"/>
        </w:rPr>
      </w:pPr>
    </w:p>
    <w:p w14:paraId="721534CD" w14:textId="77777777" w:rsidR="002331E1" w:rsidRDefault="002331E1" w:rsidP="004F674A">
      <w:pPr>
        <w:rPr>
          <w:lang w:val="en-US"/>
        </w:rPr>
      </w:pPr>
    </w:p>
    <w:p w14:paraId="7D3322C9" w14:textId="77777777" w:rsidR="000F0C49" w:rsidRDefault="000F0C49" w:rsidP="00322150">
      <w:pPr>
        <w:pStyle w:val="Heading3"/>
      </w:pPr>
      <w:bookmarkStart w:id="25" w:name="_Toc220606393"/>
      <w:r>
        <w:t>Condition factor</w:t>
      </w:r>
      <w:bookmarkEnd w:id="25"/>
      <w:r>
        <w:t xml:space="preserve"> </w:t>
      </w:r>
    </w:p>
    <w:p w14:paraId="45550B5C" w14:textId="26341DDA" w:rsidR="00C036C2" w:rsidRDefault="00C036C2" w:rsidP="00C036C2">
      <w:pPr>
        <w:pStyle w:val="BodyText"/>
      </w:pPr>
      <w:r>
        <w:t xml:space="preserve">We </w:t>
      </w:r>
      <w:r w:rsidR="00F6528C">
        <w:t>used</w:t>
      </w:r>
      <w:r>
        <w:t xml:space="preserve"> </w:t>
      </w:r>
      <w:r w:rsidR="00F6528C">
        <w:t xml:space="preserve">Fulton’s </w:t>
      </w:r>
      <w:r>
        <w:t xml:space="preserve">condition factor ‘K’ </w:t>
      </w:r>
      <w:r w:rsidR="00F6528C">
        <w:t xml:space="preserve">as a metric to assess overall health and energy reserves of juvenile salmonids. Condition factor was calculated for all </w:t>
      </w:r>
      <w:r>
        <w:t xml:space="preserve">species/life stages encountered </w:t>
      </w:r>
      <w:r w:rsidR="00F6528C">
        <w:t xml:space="preserve">in the RST which had both a measured length and weight available (equation 1): </w:t>
      </w:r>
    </w:p>
    <w:p w14:paraId="5B5C3CF8" w14:textId="77777777" w:rsidR="00F6528C" w:rsidRDefault="00F6528C" w:rsidP="00C036C2">
      <w:pPr>
        <w:pStyle w:val="BodyText"/>
      </w:pPr>
    </w:p>
    <w:p w14:paraId="053EFF0E" w14:textId="15FD429B" w:rsidR="00F6528C" w:rsidRDefault="00F6528C" w:rsidP="00F6528C">
      <w:pPr>
        <w:pStyle w:val="BodyText"/>
        <w:jc w:val="center"/>
      </w:pPr>
      <w:r w:rsidRPr="00F6528C">
        <w:rPr>
          <w:rFonts w:ascii="Cambria Math" w:hAnsi="Cambria Math"/>
          <w:sz w:val="28"/>
          <w:szCs w:val="28"/>
        </w:rPr>
        <w:t>K =</w:t>
      </w:r>
      <w:r>
        <w:t xml:space="preserve"> </w:t>
      </w:r>
      <m:oMath>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W</m:t>
                </m:r>
              </m:num>
              <m:den>
                <m:sSup>
                  <m:sSupPr>
                    <m:ctrlPr>
                      <w:rPr>
                        <w:rFonts w:ascii="Cambria Math" w:hAnsi="Cambria Math"/>
                        <w:i/>
                        <w:sz w:val="28"/>
                        <w:szCs w:val="28"/>
                      </w:rPr>
                    </m:ctrlPr>
                  </m:sSupPr>
                  <m:e>
                    <m:r>
                      <w:rPr>
                        <w:rFonts w:ascii="Cambria Math" w:hAnsi="Cambria Math"/>
                        <w:sz w:val="28"/>
                        <w:szCs w:val="28"/>
                      </w:rPr>
                      <m:t>L</m:t>
                    </m:r>
                  </m:e>
                  <m:sup>
                    <m:r>
                      <w:rPr>
                        <w:rFonts w:ascii="Cambria Math" w:hAnsi="Cambria Math"/>
                        <w:sz w:val="28"/>
                        <w:szCs w:val="28"/>
                      </w:rPr>
                      <m:t>3</m:t>
                    </m:r>
                  </m:sup>
                </m:sSup>
              </m:den>
            </m:f>
          </m:e>
        </m:d>
        <m:r>
          <w:rPr>
            <w:rFonts w:ascii="Cambria Math" w:hAnsi="Cambria Math"/>
            <w:sz w:val="28"/>
            <w:szCs w:val="28"/>
          </w:rPr>
          <m:t>×</m:t>
        </m:r>
      </m:oMath>
      <w:r>
        <w:rPr>
          <w:rFonts w:ascii="Cambria Math" w:hAnsi="Cambria Math"/>
        </w:rPr>
        <w:t xml:space="preserve"> </w:t>
      </w:r>
      <w:r w:rsidRPr="00F6528C">
        <w:rPr>
          <w:rFonts w:ascii="Cambria Math" w:hAnsi="Cambria Math"/>
          <w:sz w:val="28"/>
          <w:szCs w:val="28"/>
        </w:rPr>
        <w:t>100</w:t>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sidRPr="00F6528C">
        <w:t>(1)</w:t>
      </w:r>
    </w:p>
    <w:p w14:paraId="58575B9F" w14:textId="77777777" w:rsidR="00F6528C" w:rsidRDefault="00F6528C" w:rsidP="00C036C2">
      <w:pPr>
        <w:pStyle w:val="BodyText"/>
      </w:pPr>
    </w:p>
    <w:p w14:paraId="2A5FE0CE" w14:textId="12EFC849" w:rsidR="00F6528C" w:rsidRDefault="00F6528C" w:rsidP="00C036C2">
      <w:pPr>
        <w:pStyle w:val="BodyText"/>
      </w:pPr>
      <w:r>
        <w:t>where W is the wet weight (g) and L is the fork length (mm). We used general guidelines provided by</w:t>
      </w:r>
      <w:r w:rsidR="002C78CE">
        <w:t xml:space="preserve"> </w:t>
      </w:r>
      <w:r w:rsidR="002C78CE">
        <w:fldChar w:fldCharType="begin" w:fldLock="1"/>
      </w:r>
      <w:r w:rsidR="00675C8E">
        <w:instrText>ADDIN CSL_CITATION {"citationItems":[{"id":"ITEM-1","itemData":{"ISSN":"00471852","PMID":"1555","author":[{"dropping-particle":"","family":"Barnham","given":"C.","non-dropping-particle":"","parse-names":false,"suffix":""},{"dropping-particle":"","family":"Baxter","given":"A.","non-dropping-particle":"","parse-names":false,"suffix":""}],"id":"ITEM-1","issued":{"date-parts":[["1998"]]},"number-of-pages":"3","title":"Condition Factor, K, for Salmonid Fish","type":"report"},"uris":["http://www.mendeley.com/documents/?uuid=906871f1-1196-49b3-88f8-d374db1b886b"]},{"id":"ITEM-2","itemData":{"author":[{"dropping-particle":"","family":"Gao","given":"N","non-dropping-particle":"","parse-names":false,"suffix":""}],"id":"ITEM-2","issued":{"date-parts":[["2024"]]},"number-of-pages":"4","title":"Condition Factor for Salmonid Aquaculture","type":"report"},"uris":["http://www.mendeley.com/documents/?uuid=6c478509-b53d-41a1-9221-b1967a923f48"]}],"mendeley":{"formattedCitation":"(Barnham and Baxter 1998; Gao 2024)","manualFormatting":"Barnham and Baxter (1998) and Gao (2024)","plainTextFormattedCitation":"(Barnham and Baxter 1998; Gao 2024)","previouslyFormattedCitation":"(Barnham and Baxter 1998; Gao 2024)"},"properties":{"noteIndex":0},"schema":"https://github.com/citation-style-language/schema/raw/master/csl-citation.json"}</w:instrText>
      </w:r>
      <w:r w:rsidR="002C78CE">
        <w:fldChar w:fldCharType="separate"/>
      </w:r>
      <w:r w:rsidR="002C78CE" w:rsidRPr="002C78CE">
        <w:rPr>
          <w:noProof/>
        </w:rPr>
        <w:t xml:space="preserve">Barnham and Baxter </w:t>
      </w:r>
      <w:r w:rsidR="002C78CE">
        <w:rPr>
          <w:noProof/>
        </w:rPr>
        <w:t>(</w:t>
      </w:r>
      <w:r w:rsidR="002C78CE" w:rsidRPr="002C78CE">
        <w:rPr>
          <w:noProof/>
        </w:rPr>
        <w:t>1998</w:t>
      </w:r>
      <w:r w:rsidR="002C78CE">
        <w:rPr>
          <w:noProof/>
        </w:rPr>
        <w:t>) and</w:t>
      </w:r>
      <w:r w:rsidR="002C78CE" w:rsidRPr="002C78CE">
        <w:rPr>
          <w:noProof/>
        </w:rPr>
        <w:t xml:space="preserve"> Gao </w:t>
      </w:r>
      <w:r w:rsidR="002C78CE">
        <w:rPr>
          <w:noProof/>
        </w:rPr>
        <w:t>(</w:t>
      </w:r>
      <w:r w:rsidR="002C78CE" w:rsidRPr="002C78CE">
        <w:rPr>
          <w:noProof/>
        </w:rPr>
        <w:t>2024)</w:t>
      </w:r>
      <w:r w:rsidR="002C78CE">
        <w:fldChar w:fldCharType="end"/>
      </w:r>
      <w:r>
        <w:t xml:space="preserve"> </w:t>
      </w:r>
      <w:r w:rsidR="002C78CE">
        <w:t>to</w:t>
      </w:r>
      <w:r>
        <w:t xml:space="preserve"> interpret condition factor results broadly, from ‘extremely poor’ to ‘excellent’ condition</w:t>
      </w:r>
      <w:r w:rsidR="002C78CE">
        <w:t>. The following table is a combination of these two sources used to interpret our results</w:t>
      </w:r>
      <w:r>
        <w:t xml:space="preserve"> (</w:t>
      </w:r>
      <w:r w:rsidRPr="00A6737E">
        <w:rPr>
          <w:highlight w:val="green"/>
        </w:rPr>
        <w:t>Table x</w:t>
      </w:r>
      <w:r>
        <w:t>)</w:t>
      </w:r>
      <w:r w:rsidR="00A6737E">
        <w:t>, although note that most condition factor guidelines are based on adult salmonids and not juvenile life stages</w:t>
      </w:r>
      <w:r>
        <w:t>.</w:t>
      </w:r>
    </w:p>
    <w:p w14:paraId="294EE2BF" w14:textId="77777777" w:rsidR="00A6737E" w:rsidRDefault="00A6737E" w:rsidP="00C036C2">
      <w:pPr>
        <w:pStyle w:val="BodyText"/>
      </w:pPr>
    </w:p>
    <w:p w14:paraId="6947FC5D" w14:textId="53DD609B" w:rsidR="00A6737E" w:rsidRDefault="00A6737E" w:rsidP="00C036C2">
      <w:pPr>
        <w:pStyle w:val="BodyText"/>
      </w:pPr>
      <w:r w:rsidRPr="00A6737E">
        <w:rPr>
          <w:highlight w:val="green"/>
        </w:rPr>
        <w:t xml:space="preserve">Table </w:t>
      </w:r>
      <w:r>
        <w:rPr>
          <w:highlight w:val="green"/>
        </w:rPr>
        <w:t>x</w:t>
      </w:r>
      <w:r w:rsidRPr="00A6737E">
        <w:rPr>
          <w:highlight w:val="green"/>
        </w:rPr>
        <w:t>.</w:t>
      </w:r>
      <w:r>
        <w:t xml:space="preserve"> Condition factors adapted from </w:t>
      </w:r>
      <w:r>
        <w:fldChar w:fldCharType="begin" w:fldLock="1"/>
      </w:r>
      <w:r w:rsidR="00675C8E">
        <w:instrText>ADDIN CSL_CITATION {"citationItems":[{"id":"ITEM-1","itemData":{"ISSN":"00471852","PMID":"1555","author":[{"dropping-particle":"","family":"Barnham","given":"C.","non-dropping-particle":"","parse-names":false,"suffix":""},{"dropping-particle":"","family":"Baxter","given":"A.","non-dropping-particle":"","parse-names":false,"suffix":""}],"id":"ITEM-1","issued":{"date-parts":[["1998"]]},"number-of-pages":"3","title":"Condition Factor, K, for Salmonid Fish","type":"report"},"uris":["http://www.mendeley.com/documents/?uuid=906871f1-1196-49b3-88f8-d374db1b886b"]},{"id":"ITEM-2","itemData":{"author":[{"dropping-particle":"","family":"Gao","given":"N","non-dropping-particle":"","parse-names":false,"suffix":""}],"id":"ITEM-2","issued":{"date-parts":[["2024"]]},"number-of-pages":"4","title":"Condition Factor for Salmonid Aquaculture","type":"report"},"uris":["http://www.mendeley.com/documents/?uuid=6c478509-b53d-41a1-9221-b1967a923f48"]}],"mendeley":{"formattedCitation":"(Barnham and Baxter 1998; Gao 2024)","manualFormatting":"Barnham and Baxter (1998) and Gao (2024)","plainTextFormattedCitation":"(Barnham and Baxter 1998; Gao 2024)","previouslyFormattedCitation":"(Barnham and Baxter 1998; Gao 2024)"},"properties":{"noteIndex":0},"schema":"https://github.com/citation-style-language/schema/raw/master/csl-citation.json"}</w:instrText>
      </w:r>
      <w:r>
        <w:fldChar w:fldCharType="separate"/>
      </w:r>
      <w:r w:rsidRPr="002C78CE">
        <w:rPr>
          <w:noProof/>
        </w:rPr>
        <w:t xml:space="preserve">Barnham and Baxter </w:t>
      </w:r>
      <w:r>
        <w:rPr>
          <w:noProof/>
        </w:rPr>
        <w:t>(</w:t>
      </w:r>
      <w:r w:rsidRPr="002C78CE">
        <w:rPr>
          <w:noProof/>
        </w:rPr>
        <w:t>1998</w:t>
      </w:r>
      <w:r>
        <w:rPr>
          <w:noProof/>
        </w:rPr>
        <w:t>) and</w:t>
      </w:r>
      <w:r w:rsidRPr="002C78CE">
        <w:rPr>
          <w:noProof/>
        </w:rPr>
        <w:t xml:space="preserve"> Gao </w:t>
      </w:r>
      <w:r>
        <w:rPr>
          <w:noProof/>
        </w:rPr>
        <w:t>(</w:t>
      </w:r>
      <w:r w:rsidRPr="002C78CE">
        <w:rPr>
          <w:noProof/>
        </w:rPr>
        <w:t>2024)</w:t>
      </w:r>
      <w:r>
        <w:fldChar w:fldCharType="end"/>
      </w:r>
      <w:r>
        <w:t xml:space="preserve"> used to interpret K values in the present study. </w:t>
      </w:r>
    </w:p>
    <w:p w14:paraId="1F6A42E2" w14:textId="77777777" w:rsidR="00F6528C" w:rsidRDefault="00F6528C" w:rsidP="00C036C2">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5359"/>
      </w:tblGrid>
      <w:tr w:rsidR="00F6528C" w14:paraId="28CAC52E" w14:textId="77777777" w:rsidTr="00A6737E">
        <w:trPr>
          <w:jc w:val="center"/>
        </w:trPr>
        <w:tc>
          <w:tcPr>
            <w:tcW w:w="1121" w:type="dxa"/>
            <w:tcBorders>
              <w:top w:val="single" w:sz="12" w:space="0" w:color="auto"/>
              <w:bottom w:val="single" w:sz="4" w:space="0" w:color="auto"/>
            </w:tcBorders>
          </w:tcPr>
          <w:p w14:paraId="34EE22B6" w14:textId="0117F940" w:rsidR="00F6528C" w:rsidRPr="002C78CE" w:rsidRDefault="00F6528C" w:rsidP="00A6737E">
            <w:pPr>
              <w:pStyle w:val="BodyText"/>
              <w:jc w:val="center"/>
              <w:rPr>
                <w:b/>
                <w:bCs/>
              </w:rPr>
            </w:pPr>
            <w:r w:rsidRPr="002C78CE">
              <w:rPr>
                <w:b/>
                <w:bCs/>
              </w:rPr>
              <w:t>K value</w:t>
            </w:r>
          </w:p>
        </w:tc>
        <w:tc>
          <w:tcPr>
            <w:tcW w:w="5359" w:type="dxa"/>
            <w:tcBorders>
              <w:top w:val="single" w:sz="12" w:space="0" w:color="auto"/>
              <w:bottom w:val="single" w:sz="4" w:space="0" w:color="auto"/>
            </w:tcBorders>
          </w:tcPr>
          <w:p w14:paraId="2EB6759D" w14:textId="4609E6CC" w:rsidR="00F6528C" w:rsidRPr="002C78CE" w:rsidRDefault="00F6528C" w:rsidP="00C036C2">
            <w:pPr>
              <w:pStyle w:val="BodyText"/>
              <w:rPr>
                <w:b/>
                <w:bCs/>
              </w:rPr>
            </w:pPr>
            <w:r w:rsidRPr="002C78CE">
              <w:rPr>
                <w:b/>
                <w:bCs/>
              </w:rPr>
              <w:t>Condition interpretation</w:t>
            </w:r>
          </w:p>
        </w:tc>
      </w:tr>
      <w:tr w:rsidR="00F6528C" w14:paraId="5F0EA750" w14:textId="77777777" w:rsidTr="00A6737E">
        <w:trPr>
          <w:jc w:val="center"/>
        </w:trPr>
        <w:tc>
          <w:tcPr>
            <w:tcW w:w="1121" w:type="dxa"/>
            <w:tcBorders>
              <w:top w:val="single" w:sz="4" w:space="0" w:color="auto"/>
            </w:tcBorders>
          </w:tcPr>
          <w:p w14:paraId="05FB3195" w14:textId="7E88C7DA" w:rsidR="00F6528C" w:rsidRDefault="002C78CE" w:rsidP="00A6737E">
            <w:pPr>
              <w:pStyle w:val="BodyText"/>
              <w:jc w:val="center"/>
            </w:pPr>
            <w:r>
              <w:t>&gt; 1.60</w:t>
            </w:r>
          </w:p>
        </w:tc>
        <w:tc>
          <w:tcPr>
            <w:tcW w:w="5359" w:type="dxa"/>
            <w:tcBorders>
              <w:top w:val="single" w:sz="4" w:space="0" w:color="auto"/>
            </w:tcBorders>
          </w:tcPr>
          <w:p w14:paraId="10A9D9A1" w14:textId="70C7D037" w:rsidR="00F6528C" w:rsidRDefault="002C78CE" w:rsidP="00C036C2">
            <w:pPr>
              <w:pStyle w:val="BodyText"/>
            </w:pPr>
            <w:r w:rsidRPr="002C78CE">
              <w:rPr>
                <w:lang w:val="en"/>
              </w:rPr>
              <w:t>Excellent condition</w:t>
            </w:r>
          </w:p>
        </w:tc>
      </w:tr>
      <w:tr w:rsidR="00F6528C" w14:paraId="347D9BF7" w14:textId="77777777" w:rsidTr="00A6737E">
        <w:trPr>
          <w:jc w:val="center"/>
        </w:trPr>
        <w:tc>
          <w:tcPr>
            <w:tcW w:w="1121" w:type="dxa"/>
          </w:tcPr>
          <w:p w14:paraId="5035A03F" w14:textId="7B646475" w:rsidR="00F6528C" w:rsidRDefault="002C78CE" w:rsidP="00A6737E">
            <w:pPr>
              <w:pStyle w:val="BodyText"/>
              <w:jc w:val="center"/>
            </w:pPr>
            <w:r>
              <w:t>1.2-1.6</w:t>
            </w:r>
          </w:p>
        </w:tc>
        <w:tc>
          <w:tcPr>
            <w:tcW w:w="5359" w:type="dxa"/>
          </w:tcPr>
          <w:p w14:paraId="34517837" w14:textId="1F6D3AA1" w:rsidR="00F6528C" w:rsidRDefault="002C78CE" w:rsidP="00C036C2">
            <w:pPr>
              <w:pStyle w:val="BodyText"/>
            </w:pPr>
            <w:r>
              <w:t>Good, well-proportioned</w:t>
            </w:r>
          </w:p>
        </w:tc>
      </w:tr>
      <w:tr w:rsidR="00F6528C" w14:paraId="6614B4F7" w14:textId="77777777" w:rsidTr="00A6737E">
        <w:trPr>
          <w:jc w:val="center"/>
        </w:trPr>
        <w:tc>
          <w:tcPr>
            <w:tcW w:w="1121" w:type="dxa"/>
          </w:tcPr>
          <w:p w14:paraId="51D51F3B" w14:textId="352C0F38" w:rsidR="00F6528C" w:rsidRDefault="002C78CE" w:rsidP="00A6737E">
            <w:pPr>
              <w:pStyle w:val="BodyText"/>
              <w:jc w:val="center"/>
            </w:pPr>
            <w:r>
              <w:t>1.0-1.2</w:t>
            </w:r>
          </w:p>
        </w:tc>
        <w:tc>
          <w:tcPr>
            <w:tcW w:w="5359" w:type="dxa"/>
          </w:tcPr>
          <w:p w14:paraId="781C05BA" w14:textId="30A6ABC3" w:rsidR="00F6528C" w:rsidRDefault="002C78CE" w:rsidP="00C036C2">
            <w:pPr>
              <w:pStyle w:val="BodyText"/>
            </w:pPr>
            <w:r>
              <w:t>Fair condition</w:t>
            </w:r>
          </w:p>
        </w:tc>
      </w:tr>
      <w:tr w:rsidR="00F6528C" w14:paraId="20D954B7" w14:textId="77777777" w:rsidTr="00A6737E">
        <w:trPr>
          <w:jc w:val="center"/>
        </w:trPr>
        <w:tc>
          <w:tcPr>
            <w:tcW w:w="1121" w:type="dxa"/>
          </w:tcPr>
          <w:p w14:paraId="436F666F" w14:textId="2A49EB7A" w:rsidR="00F6528C" w:rsidRDefault="002C78CE" w:rsidP="00A6737E">
            <w:pPr>
              <w:pStyle w:val="BodyText"/>
              <w:jc w:val="center"/>
            </w:pPr>
            <w:r>
              <w:t>0.9-1.0</w:t>
            </w:r>
          </w:p>
        </w:tc>
        <w:tc>
          <w:tcPr>
            <w:tcW w:w="5359" w:type="dxa"/>
          </w:tcPr>
          <w:p w14:paraId="23B99016" w14:textId="09EDAEB7" w:rsidR="00F6528C" w:rsidRDefault="002C78CE" w:rsidP="00C036C2">
            <w:pPr>
              <w:pStyle w:val="BodyText"/>
            </w:pPr>
            <w:r>
              <w:t>Poor condition, long and thin</w:t>
            </w:r>
          </w:p>
        </w:tc>
      </w:tr>
      <w:tr w:rsidR="002C78CE" w14:paraId="743B0001" w14:textId="77777777" w:rsidTr="00D75E16">
        <w:trPr>
          <w:trHeight w:val="441"/>
          <w:jc w:val="center"/>
        </w:trPr>
        <w:tc>
          <w:tcPr>
            <w:tcW w:w="1121" w:type="dxa"/>
            <w:tcBorders>
              <w:bottom w:val="single" w:sz="12" w:space="0" w:color="auto"/>
            </w:tcBorders>
          </w:tcPr>
          <w:p w14:paraId="4D5861EA" w14:textId="44C9BC91" w:rsidR="002C78CE" w:rsidRDefault="002C78CE" w:rsidP="00A6737E">
            <w:pPr>
              <w:pStyle w:val="BodyText"/>
              <w:jc w:val="center"/>
            </w:pPr>
            <w:r>
              <w:t>&lt; 0.90</w:t>
            </w:r>
          </w:p>
        </w:tc>
        <w:tc>
          <w:tcPr>
            <w:tcW w:w="5359" w:type="dxa"/>
            <w:tcBorders>
              <w:bottom w:val="single" w:sz="12" w:space="0" w:color="auto"/>
            </w:tcBorders>
          </w:tcPr>
          <w:p w14:paraId="52B13B41" w14:textId="4529B550" w:rsidR="002C78CE" w:rsidRDefault="002C78CE" w:rsidP="00C036C2">
            <w:pPr>
              <w:pStyle w:val="BodyText"/>
            </w:pPr>
            <w:r>
              <w:t>Extremely poor condition, emaciated; large head and narrow, thin body</w:t>
            </w:r>
          </w:p>
        </w:tc>
      </w:tr>
    </w:tbl>
    <w:p w14:paraId="563120B0" w14:textId="77777777" w:rsidR="00F6528C" w:rsidRDefault="00F6528C" w:rsidP="00C036C2">
      <w:pPr>
        <w:pStyle w:val="BodyText"/>
      </w:pPr>
    </w:p>
    <w:p w14:paraId="4F9500DD" w14:textId="77777777" w:rsidR="00F6528C" w:rsidRDefault="00F6528C" w:rsidP="00C036C2">
      <w:pPr>
        <w:pStyle w:val="BodyText"/>
      </w:pPr>
    </w:p>
    <w:p w14:paraId="61FCB7CF" w14:textId="6ECEC9EC" w:rsidR="005C76C1" w:rsidRDefault="00B76567" w:rsidP="00C036C2">
      <w:pPr>
        <w:pStyle w:val="BodyText"/>
      </w:pPr>
      <w:r>
        <w:t>As mentioned in section 2.3.3, u</w:t>
      </w:r>
      <w:r w:rsidR="00735955">
        <w:t xml:space="preserve">sing lethally-sampled Chinook weighed in the lab we were able to develop a model that explained the relationship between Chinook height and weight. This model was used to predict </w:t>
      </w:r>
      <w:r>
        <w:t xml:space="preserve">missing </w:t>
      </w:r>
      <w:r w:rsidR="00735955">
        <w:t xml:space="preserve">Chinook weights </w:t>
      </w:r>
      <w:r>
        <w:t xml:space="preserve">primarily </w:t>
      </w:r>
      <w:r w:rsidR="00735955">
        <w:t>for the fish non-lethally sampled in the purse seine catches</w:t>
      </w:r>
      <w:r>
        <w:t>, allowing us to estimate</w:t>
      </w:r>
      <w:r w:rsidR="00735955">
        <w:t xml:space="preserve"> condition factor. The height-weight relationship for San Juan Chinook is detailed in Appendix </w:t>
      </w:r>
      <w:r w:rsidR="00735955" w:rsidRPr="00735955">
        <w:rPr>
          <w:highlight w:val="green"/>
        </w:rPr>
        <w:t>xx</w:t>
      </w:r>
      <w:r w:rsidR="00735955">
        <w:t>.</w:t>
      </w:r>
    </w:p>
    <w:p w14:paraId="0096789F" w14:textId="233FCF34" w:rsidR="005C76C1" w:rsidRDefault="005C76C1" w:rsidP="00C036C2">
      <w:pPr>
        <w:pStyle w:val="BodyText"/>
      </w:pPr>
      <w:r>
        <w:t xml:space="preserve"> </w:t>
      </w:r>
    </w:p>
    <w:p w14:paraId="1830E3C8" w14:textId="77777777" w:rsidR="00C036C2" w:rsidRPr="00C036C2" w:rsidRDefault="00C036C2" w:rsidP="00C036C2">
      <w:pPr>
        <w:pStyle w:val="BodyText"/>
      </w:pPr>
    </w:p>
    <w:p w14:paraId="7101D422" w14:textId="5B09D89C" w:rsidR="00322150" w:rsidRDefault="00322150" w:rsidP="00322150">
      <w:pPr>
        <w:pStyle w:val="Heading3"/>
      </w:pPr>
      <w:bookmarkStart w:id="26" w:name="_Toc220606394"/>
      <w:r>
        <w:t>Size-specific survival</w:t>
      </w:r>
      <w:r w:rsidR="000F0C49">
        <w:t xml:space="preserve"> (</w:t>
      </w:r>
      <w:r w:rsidR="00C036C2">
        <w:t xml:space="preserve">Chinook </w:t>
      </w:r>
      <w:r w:rsidR="000F0C49">
        <w:t>otolith microchemistry)</w:t>
      </w:r>
      <w:bookmarkEnd w:id="26"/>
    </w:p>
    <w:p w14:paraId="15E70028" w14:textId="77777777" w:rsidR="00F6528C" w:rsidRDefault="00F6528C" w:rsidP="00F6528C">
      <w:pPr>
        <w:pStyle w:val="BodyText"/>
      </w:pPr>
      <w:r w:rsidRPr="002C557B">
        <w:rPr>
          <w:highlight w:val="yellow"/>
        </w:rPr>
        <w:t>[Nicole/Micah to write?]</w:t>
      </w:r>
    </w:p>
    <w:p w14:paraId="336F3ACB" w14:textId="77777777" w:rsidR="00322150" w:rsidRDefault="00322150" w:rsidP="00322150"/>
    <w:p w14:paraId="4B524CA2" w14:textId="77777777" w:rsidR="00F6528C" w:rsidRDefault="00F6528C" w:rsidP="00322150"/>
    <w:p w14:paraId="2ABBD8A0" w14:textId="2751E502" w:rsidR="00322150" w:rsidRDefault="00322150" w:rsidP="00322150">
      <w:pPr>
        <w:pStyle w:val="Heading3"/>
      </w:pPr>
      <w:bookmarkStart w:id="27" w:name="_Toc220606395"/>
      <w:r>
        <w:t>Diet analysis</w:t>
      </w:r>
      <w:bookmarkEnd w:id="27"/>
    </w:p>
    <w:p w14:paraId="72928FA8" w14:textId="5DF5B64B" w:rsidR="002C557B" w:rsidRDefault="002C557B" w:rsidP="00C036C2">
      <w:pPr>
        <w:pStyle w:val="BodyText"/>
      </w:pPr>
      <w:r>
        <w:t>For RST stomachs, d</w:t>
      </w:r>
      <w:r w:rsidR="00F6528C">
        <w:t xml:space="preserve">iet data were expressed as the proportion of stomachs empty, or with trace amounts of dietary contents (i.e., enumerated and identified as dietary items, but not </w:t>
      </w:r>
      <w:r w:rsidR="00F6528C">
        <w:lastRenderedPageBreak/>
        <w:t xml:space="preserve">able to be weighed). We chose not to assess stomachs as “full” or “partial” owing to the subjectivity around such measurements. </w:t>
      </w:r>
    </w:p>
    <w:p w14:paraId="7E871305" w14:textId="77777777" w:rsidR="002C557B" w:rsidRDefault="002C557B" w:rsidP="00C036C2">
      <w:pPr>
        <w:pStyle w:val="BodyText"/>
      </w:pPr>
    </w:p>
    <w:p w14:paraId="3978A75B" w14:textId="70DA8A38" w:rsidR="002C557B" w:rsidRDefault="002C557B" w:rsidP="00C036C2">
      <w:pPr>
        <w:pStyle w:val="BodyText"/>
      </w:pPr>
      <w:r>
        <w:t xml:space="preserve">For beach and purse seine stomachs, individual contents were grouped into higher level taxonomic groupings based on source (marine/terrestrial/freshwater). </w:t>
      </w:r>
      <w:r w:rsidR="00746AD2">
        <w:t xml:space="preserve">We calculated the percentage of each dietary group per individual (by weight) and averaged across all samples to compare diets between sites within comparable time periods and by capture method (e.g., beach seine). To compare dietary preferences and feeding “intensity” across time and space more broadly, we calculated a Partial Fullness Index (PFI) for each dietary group in each individual </w:t>
      </w:r>
      <w:r w:rsidR="00D048CD">
        <w:t xml:space="preserve">fish </w:t>
      </w:r>
      <w:r w:rsidR="00746AD2">
        <w:t>(</w:t>
      </w:r>
      <w:r w:rsidR="00746AD2" w:rsidRPr="00746AD2">
        <w:rPr>
          <w:highlight w:val="yellow"/>
        </w:rPr>
        <w:t>equation 2</w:t>
      </w:r>
      <w:r w:rsidR="00746AD2">
        <w:t>)</w:t>
      </w:r>
      <w:r w:rsidR="00D048CD">
        <w:t>:</w:t>
      </w:r>
      <w:r w:rsidR="00746AD2">
        <w:t xml:space="preserve">    </w:t>
      </w:r>
    </w:p>
    <w:p w14:paraId="760A183B" w14:textId="77777777" w:rsidR="00F6528C" w:rsidRDefault="00F6528C" w:rsidP="00C036C2">
      <w:pPr>
        <w:pStyle w:val="BodyText"/>
      </w:pPr>
    </w:p>
    <w:p w14:paraId="64CCC04D" w14:textId="7CB10DFE" w:rsidR="00746AD2" w:rsidRPr="00D048CD" w:rsidRDefault="00746AD2" w:rsidP="00C036C2">
      <w:pPr>
        <w:pStyle w:val="BodyText"/>
        <w:rPr>
          <w:sz w:val="18"/>
          <w:szCs w:val="18"/>
          <w:lang w:val="fr-FR"/>
        </w:rPr>
      </w:pPr>
      <w:r w:rsidRPr="00D048CD">
        <w:rPr>
          <w:lang w:val="fr-FR"/>
        </w:rPr>
        <w:t xml:space="preserve">PFI =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prey</m:t>
                </m:r>
                <m:r>
                  <w:rPr>
                    <w:rFonts w:ascii="Cambria Math" w:hAnsi="Cambria Math"/>
                    <w:sz w:val="28"/>
                    <w:szCs w:val="28"/>
                    <w:lang w:val="fr-FR"/>
                  </w:rPr>
                  <m:t xml:space="preserve"> </m:t>
                </m:r>
                <m:r>
                  <w:rPr>
                    <w:rFonts w:ascii="Cambria Math" w:hAnsi="Cambria Math"/>
                    <w:sz w:val="28"/>
                    <w:szCs w:val="28"/>
                  </w:rPr>
                  <m:t>i</m:t>
                </m:r>
              </m:sub>
            </m:sSub>
          </m:num>
          <m:den>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consumer</m:t>
                </m:r>
              </m:sub>
            </m:sSub>
          </m:den>
        </m:f>
      </m:oMath>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sidRPr="00D048CD">
        <w:rPr>
          <w:sz w:val="28"/>
          <w:szCs w:val="28"/>
          <w:lang w:val="fr-FR"/>
        </w:rPr>
        <w:tab/>
      </w:r>
      <w:r w:rsidR="00D048CD">
        <w:rPr>
          <w:sz w:val="28"/>
          <w:szCs w:val="28"/>
          <w:lang w:val="fr-FR"/>
        </w:rPr>
        <w:t xml:space="preserve"> </w:t>
      </w:r>
      <w:r w:rsidR="00D048CD" w:rsidRPr="00D048CD">
        <w:rPr>
          <w:lang w:val="fr-FR"/>
        </w:rPr>
        <w:t>(2)</w:t>
      </w:r>
    </w:p>
    <w:p w14:paraId="0F30D24A" w14:textId="77777777" w:rsidR="00322150" w:rsidRPr="00D048CD" w:rsidRDefault="00322150" w:rsidP="00322150">
      <w:pPr>
        <w:rPr>
          <w:lang w:val="fr-FR"/>
        </w:rPr>
      </w:pPr>
    </w:p>
    <w:p w14:paraId="49D9F0CE" w14:textId="77777777" w:rsidR="00322150" w:rsidRPr="00D048CD" w:rsidRDefault="00322150" w:rsidP="00322150">
      <w:pPr>
        <w:rPr>
          <w:lang w:val="fr-FR"/>
        </w:rPr>
      </w:pPr>
    </w:p>
    <w:p w14:paraId="3EE21568" w14:textId="659B4ACF" w:rsidR="001E4E0B" w:rsidRPr="00F57D54" w:rsidRDefault="00D048CD" w:rsidP="00A87BC1">
      <w:pPr>
        <w:rPr>
          <w:rFonts w:ascii="Arial" w:hAnsi="Arial" w:cs="Arial"/>
        </w:rPr>
      </w:pPr>
      <w:r>
        <w:rPr>
          <w:rFonts w:ascii="Arial" w:hAnsi="Arial" w:cs="Arial"/>
        </w:rPr>
        <w:t xml:space="preserve">where </w:t>
      </w:r>
      <m:oMath>
        <m:sSub>
          <m:sSubPr>
            <m:ctrlPr>
              <w:rPr>
                <w:rFonts w:ascii="Cambria Math" w:hAnsi="Cambria Math" w:cs="Arial"/>
                <w:i/>
                <w:highlight w:val="none"/>
              </w:rPr>
            </m:ctrlPr>
          </m:sSubPr>
          <m:e>
            <m:r>
              <w:rPr>
                <w:rFonts w:ascii="Cambria Math" w:hAnsi="Cambria Math" w:cs="Arial"/>
                <w:highlight w:val="none"/>
              </w:rPr>
              <m:t>w</m:t>
            </m:r>
          </m:e>
          <m:sub>
            <m:r>
              <w:rPr>
                <w:rFonts w:ascii="Cambria Math" w:hAnsi="Cambria Math" w:cs="Arial"/>
                <w:highlight w:val="none"/>
              </w:rPr>
              <m:t>prey i</m:t>
            </m:r>
          </m:sub>
        </m:sSub>
      </m:oMath>
      <w:r>
        <w:rPr>
          <w:rFonts w:ascii="Arial" w:hAnsi="Arial" w:cs="Arial"/>
          <w:highlight w:val="none"/>
        </w:rPr>
        <w:t xml:space="preserve"> is the wet weight (g) of each individual prey group, and </w:t>
      </w:r>
      <m:oMath>
        <m:sSub>
          <m:sSubPr>
            <m:ctrlPr>
              <w:rPr>
                <w:rFonts w:ascii="Cambria Math" w:hAnsi="Cambria Math" w:cs="Arial"/>
                <w:i/>
                <w:highlight w:val="none"/>
              </w:rPr>
            </m:ctrlPr>
          </m:sSubPr>
          <m:e>
            <m:r>
              <w:rPr>
                <w:rFonts w:ascii="Cambria Math" w:hAnsi="Cambria Math" w:cs="Arial"/>
                <w:highlight w:val="none"/>
              </w:rPr>
              <m:t>w</m:t>
            </m:r>
          </m:e>
          <m:sub>
            <m:r>
              <w:rPr>
                <w:rFonts w:ascii="Cambria Math" w:hAnsi="Cambria Math" w:cs="Arial"/>
                <w:highlight w:val="none"/>
              </w:rPr>
              <m:t>consumer</m:t>
            </m:r>
          </m:sub>
        </m:sSub>
      </m:oMath>
      <w:r>
        <w:rPr>
          <w:rFonts w:ascii="Arial" w:hAnsi="Arial" w:cs="Arial"/>
          <w:highlight w:val="none"/>
        </w:rPr>
        <w:t xml:space="preserve"> is the wet weight (g) of the </w:t>
      </w:r>
      <w:r w:rsidRPr="00D048CD">
        <w:rPr>
          <w:rFonts w:ascii="Arial" w:hAnsi="Arial" w:cs="Arial"/>
        </w:rPr>
        <w:t>fish including the stomach and contents (e.g., pre-dissected field weight</w:t>
      </w:r>
      <w:r>
        <w:rPr>
          <w:rFonts w:ascii="Arial" w:hAnsi="Arial" w:cs="Arial"/>
          <w:highlight w:val="none"/>
        </w:rPr>
        <w:t>)</w:t>
      </w:r>
    </w:p>
    <w:p w14:paraId="29BDD1FF" w14:textId="7A55E3CC" w:rsidR="001D6EBF" w:rsidRDefault="001D6EBF" w:rsidP="00E44DFB">
      <w:pPr>
        <w:rPr>
          <w:rFonts w:ascii="Arial" w:hAnsi="Arial" w:cs="Arial"/>
        </w:rPr>
      </w:pPr>
    </w:p>
    <w:p w14:paraId="3B73D3C4" w14:textId="74AA5BD7" w:rsidR="00D048CD" w:rsidRPr="002F2855" w:rsidRDefault="00D048CD" w:rsidP="00E44DFB">
      <w:pPr>
        <w:rPr>
          <w:rStyle w:val="BodyTextChar"/>
          <w:highlight w:val="white"/>
        </w:rPr>
      </w:pPr>
      <w:r>
        <w:rPr>
          <w:rFonts w:ascii="Arial" w:hAnsi="Arial" w:cs="Arial"/>
        </w:rPr>
        <w:t xml:space="preserve">PFI is ideal for comparing juvenile diets over various life stages as it accounts for body size of larger individuals, thus reducing bias. For example, it reduces bias that might occur between larger hatchery-origin Chinook in the purse seine compared to smaller, natural-origin fish in the beach seine. </w:t>
      </w:r>
      <w:r w:rsidR="002F2855" w:rsidRPr="002F2855">
        <w:rPr>
          <w:rStyle w:val="BodyTextChar"/>
          <w:highlight w:val="white"/>
        </w:rPr>
        <w:t xml:space="preserve">We excluded </w:t>
      </w:r>
      <w:r w:rsidR="002F2855">
        <w:rPr>
          <w:rStyle w:val="BodyTextChar"/>
          <w:highlight w:val="white"/>
        </w:rPr>
        <w:t xml:space="preserve">contents </w:t>
      </w:r>
      <w:r w:rsidR="002F2855" w:rsidRPr="002F2855">
        <w:rPr>
          <w:rStyle w:val="BodyTextChar"/>
          <w:highlight w:val="white"/>
        </w:rPr>
        <w:t xml:space="preserve">from analyses that were not clear prey items, for example plant material/wood fragments, rocks, and feathers.   </w:t>
      </w:r>
    </w:p>
    <w:p w14:paraId="1BE0065C" w14:textId="77777777" w:rsidR="00F47041" w:rsidRDefault="00F47041" w:rsidP="00E44DFB">
      <w:pPr>
        <w:rPr>
          <w:rFonts w:ascii="Arial" w:hAnsi="Arial" w:cs="Arial"/>
        </w:rPr>
      </w:pPr>
    </w:p>
    <w:p w14:paraId="2363ACE9" w14:textId="61864132" w:rsidR="00F47041" w:rsidRDefault="00F47041" w:rsidP="00F47041">
      <w:pPr>
        <w:pStyle w:val="Heading3"/>
      </w:pPr>
      <w:bookmarkStart w:id="28" w:name="_Toc220606396"/>
      <w:r>
        <w:t>Statistical analyses</w:t>
      </w:r>
      <w:bookmarkEnd w:id="28"/>
    </w:p>
    <w:p w14:paraId="48FC75FA" w14:textId="1531FC17" w:rsidR="00783B92" w:rsidRPr="00783B92" w:rsidRDefault="00783B92" w:rsidP="00783B92">
      <w:pPr>
        <w:pStyle w:val="Heading4"/>
      </w:pPr>
      <w:r>
        <w:t>Assumptions</w:t>
      </w:r>
    </w:p>
    <w:p w14:paraId="2A48069A" w14:textId="385880AE" w:rsidR="00F47041" w:rsidRDefault="00F47041" w:rsidP="00F47041">
      <w:pPr>
        <w:pStyle w:val="BodyText"/>
      </w:pPr>
      <w:r>
        <w:t xml:space="preserve">Prior to any statistical analyses we checked assumptions of normality using quantile-quantile plots and Shapiro-Wilk tests. Depending on the outcome of these tests, we then checked the assumption of homogeneity of variance using either Flinger-Killeen tests (if non-normally distributed) or F-tests (if normally distributed), along with assessing the pattern of residuals from a simple linear model. All test are available in the </w:t>
      </w:r>
      <w:r>
        <w:rPr>
          <w:i/>
          <w:iCs/>
        </w:rPr>
        <w:t>stats</w:t>
      </w:r>
      <w:r>
        <w:t xml:space="preserve"> package in R (</w:t>
      </w:r>
      <w:r w:rsidRPr="00F47041">
        <w:rPr>
          <w:highlight w:val="yellow"/>
        </w:rPr>
        <w:t>CITE</w:t>
      </w:r>
      <w:r>
        <w:t xml:space="preserve">). </w:t>
      </w:r>
      <w:r w:rsidR="00783B92">
        <w:t xml:space="preserve">If these assumptions were violated we used non-parametric tests, for example Mann-Whitney U-tests in place of Student’s T-Tests. </w:t>
      </w:r>
    </w:p>
    <w:p w14:paraId="3A41D41C" w14:textId="77777777" w:rsidR="00783B92" w:rsidRDefault="00783B92" w:rsidP="00F47041">
      <w:pPr>
        <w:pStyle w:val="BodyText"/>
      </w:pPr>
    </w:p>
    <w:p w14:paraId="683FC29B" w14:textId="631A3DF2" w:rsidR="00783B92" w:rsidRDefault="00783B92" w:rsidP="00783B92">
      <w:pPr>
        <w:pStyle w:val="Heading4"/>
      </w:pPr>
      <w:r>
        <w:t>Predicting fish weight from height</w:t>
      </w:r>
    </w:p>
    <w:p w14:paraId="777FBFB2" w14:textId="77777777" w:rsidR="00783B92" w:rsidRDefault="00783B92" w:rsidP="00F47041">
      <w:pPr>
        <w:pStyle w:val="BodyText"/>
      </w:pPr>
    </w:p>
    <w:p w14:paraId="6B1AD19F" w14:textId="77777777" w:rsidR="00783B92" w:rsidRDefault="00783B92" w:rsidP="00783B92">
      <w:pPr>
        <w:pStyle w:val="BodyText"/>
      </w:pPr>
      <w:r>
        <w:t xml:space="preserve">We explored whether height could be used as a proxy for wet weight. To examine this relationship, we fit an exponential model to the full Chinook dataset which included fish sampled from the RST, beach and purse seine sampling.  </w:t>
      </w:r>
    </w:p>
    <w:p w14:paraId="7EE8B3D9" w14:textId="77777777" w:rsidR="00783B92" w:rsidRDefault="00783B92" w:rsidP="00783B92">
      <w:pPr>
        <w:pStyle w:val="BodyText"/>
      </w:pPr>
    </w:p>
    <w:p w14:paraId="40488C09" w14:textId="77777777" w:rsidR="00783B92" w:rsidRDefault="00783B92" w:rsidP="00783B92">
      <w:pPr>
        <w:pStyle w:val="BodyText"/>
      </w:pPr>
      <w:r>
        <w:t xml:space="preserve">Although the relationship between height and weight in the full dataset was significant (Table </w:t>
      </w:r>
      <w:r w:rsidRPr="00AF6127">
        <w:rPr>
          <w:highlight w:val="yellow"/>
        </w:rPr>
        <w:t>xx</w:t>
      </w:r>
      <w:r>
        <w:t xml:space="preserve">, Figure </w:t>
      </w:r>
      <w:proofErr w:type="spellStart"/>
      <w:r w:rsidRPr="00AF6127">
        <w:rPr>
          <w:highlight w:val="yellow"/>
        </w:rPr>
        <w:t>xxa</w:t>
      </w:r>
      <w:proofErr w:type="spellEnd"/>
      <w:r>
        <w:t xml:space="preserve">), it appeared that at small body size (RST) the model tended to over-estimate weight, while at larger body size (purse seine) it would be more likely to under-estimate weight (Figure </w:t>
      </w:r>
      <w:proofErr w:type="spellStart"/>
      <w:r w:rsidRPr="00AF6127">
        <w:rPr>
          <w:highlight w:val="yellow"/>
        </w:rPr>
        <w:t>xxa</w:t>
      </w:r>
      <w:proofErr w:type="spellEnd"/>
      <w:r>
        <w:t xml:space="preserve">). Log-transformation did not improve the relationship when all fish were considered. Therefore we separated the data into two datasets to model the relationship between height and weight: freshwater (RST) and early marine (beach and purse seine), and fit separate models to each of these life stages (Figure </w:t>
      </w:r>
      <w:r w:rsidRPr="00F93D3B">
        <w:rPr>
          <w:highlight w:val="yellow"/>
        </w:rPr>
        <w:t>xx</w:t>
      </w:r>
      <w:r>
        <w:t xml:space="preserve">). </w:t>
      </w:r>
    </w:p>
    <w:p w14:paraId="3A310704" w14:textId="77777777" w:rsidR="00783B92" w:rsidRDefault="00783B92" w:rsidP="00783B92">
      <w:pPr>
        <w:pStyle w:val="BodyText"/>
      </w:pPr>
    </w:p>
    <w:p w14:paraId="05E704D1" w14:textId="77777777" w:rsidR="00783B92" w:rsidRDefault="00783B92" w:rsidP="00783B92">
      <w:pPr>
        <w:pStyle w:val="BodyText"/>
      </w:pPr>
      <w:r>
        <w:rPr>
          <w:noProof/>
          <w:highlight w:val="white"/>
        </w:rPr>
        <mc:AlternateContent>
          <mc:Choice Requires="wpg">
            <w:drawing>
              <wp:anchor distT="0" distB="0" distL="114300" distR="114300" simplePos="0" relativeHeight="251713536" behindDoc="0" locked="0" layoutInCell="1" allowOverlap="1" wp14:anchorId="04A4444A" wp14:editId="2CDC8AA6">
                <wp:simplePos x="0" y="0"/>
                <wp:positionH relativeFrom="margin">
                  <wp:align>center</wp:align>
                </wp:positionH>
                <wp:positionV relativeFrom="paragraph">
                  <wp:posOffset>170252</wp:posOffset>
                </wp:positionV>
                <wp:extent cx="5733415" cy="3559810"/>
                <wp:effectExtent l="0" t="0" r="635" b="2540"/>
                <wp:wrapNone/>
                <wp:docPr id="1196610324" name="Group 1"/>
                <wp:cNvGraphicFramePr/>
                <a:graphic xmlns:a="http://schemas.openxmlformats.org/drawingml/2006/main">
                  <a:graphicData uri="http://schemas.microsoft.com/office/word/2010/wordprocessingGroup">
                    <wpg:wgp>
                      <wpg:cNvGrpSpPr/>
                      <wpg:grpSpPr>
                        <a:xfrm>
                          <a:off x="0" y="0"/>
                          <a:ext cx="5733415" cy="3559810"/>
                          <a:chOff x="0" y="0"/>
                          <a:chExt cx="5733415" cy="3559810"/>
                        </a:xfrm>
                      </wpg:grpSpPr>
                      <pic:pic xmlns:pic="http://schemas.openxmlformats.org/drawingml/2006/picture">
                        <pic:nvPicPr>
                          <pic:cNvPr id="1924132927" name="Picture 1" descr="A graph of different sizes and colors&#10;&#10;AI-generated content may b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33415" cy="3559810"/>
                          </a:xfrm>
                          <a:prstGeom prst="rect">
                            <a:avLst/>
                          </a:prstGeom>
                        </pic:spPr>
                      </pic:pic>
                      <wps:wsp>
                        <wps:cNvPr id="524698605" name="Text Box 19"/>
                        <wps:cNvSpPr txBox="1"/>
                        <wps:spPr>
                          <a:xfrm>
                            <a:off x="448574" y="77638"/>
                            <a:ext cx="1390650" cy="523875"/>
                          </a:xfrm>
                          <a:prstGeom prst="rect">
                            <a:avLst/>
                          </a:prstGeom>
                          <a:noFill/>
                          <a:ln w="6350">
                            <a:noFill/>
                          </a:ln>
                        </wps:spPr>
                        <wps:txbx>
                          <w:txbxContent>
                            <w:p w14:paraId="52381CF3"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1.93</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8∙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3725740" name="Text Box 19"/>
                        <wps:cNvSpPr txBox="1"/>
                        <wps:spPr>
                          <a:xfrm>
                            <a:off x="2863970" y="77638"/>
                            <a:ext cx="1390650" cy="523875"/>
                          </a:xfrm>
                          <a:prstGeom prst="rect">
                            <a:avLst/>
                          </a:prstGeom>
                          <a:noFill/>
                          <a:ln w="6350">
                            <a:noFill/>
                          </a:ln>
                        </wps:spPr>
                        <wps:txbx>
                          <w:txbxContent>
                            <w:p w14:paraId="4DBB664D"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0.14</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23∙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3802682" name="Text Box 19"/>
                        <wps:cNvSpPr txBox="1"/>
                        <wps:spPr>
                          <a:xfrm>
                            <a:off x="465826" y="1889185"/>
                            <a:ext cx="1390650" cy="523875"/>
                          </a:xfrm>
                          <a:prstGeom prst="rect">
                            <a:avLst/>
                          </a:prstGeom>
                          <a:noFill/>
                          <a:ln w="6350">
                            <a:noFill/>
                          </a:ln>
                        </wps:spPr>
                        <wps:txbx>
                          <w:txbxContent>
                            <w:p w14:paraId="29507184"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2.40</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7∙x</m:t>
                                          </m:r>
                                        </m:e>
                                      </m:d>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3331848" name="Text Box 19"/>
                        <wps:cNvSpPr txBox="1"/>
                        <wps:spPr>
                          <a:xfrm>
                            <a:off x="2769079" y="1897811"/>
                            <a:ext cx="1390650" cy="523875"/>
                          </a:xfrm>
                          <a:prstGeom prst="rect">
                            <a:avLst/>
                          </a:prstGeom>
                          <a:noFill/>
                          <a:ln w="6350">
                            <a:noFill/>
                          </a:ln>
                        </wps:spPr>
                        <wps:txbx>
                          <w:txbxContent>
                            <w:p w14:paraId="0E1F8AC1"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2.59x-5.58</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4A4444A" id="Group 1" o:spid="_x0000_s1026" style="position:absolute;margin-left:0;margin-top:13.4pt;width:451.45pt;height:280.3pt;z-index:251713536;mso-position-horizontal:center;mso-position-horizontal-relative:margin" coordsize="57334,35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">
                <v:shape id="Picture 1" o:spid="_x0000_s1027" type="#_x0000_t75" alt="A graph of different sizes and colors&#10;&#10;AI-generated content may be incorrect." style="position:absolute;width:57334;height:35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">
                  <v:imagedata r:id="rId27" o:title="A graph of different sizes and colors&#10;&#10;AI-generated content may be incorrect"/>
                </v:shape>
                <v:shapetype id="_x0000_t202" coordsize="21600,21600" o:spt="202" path="m,l,21600r21600,l21600,xe">
                  <v:stroke joinstyle="miter"/>
                  <v:path gradientshapeok="t" o:connecttype="rect"/>
                </v:shapetype>
                <v:shape id="Text Box 19" o:spid="_x0000_s1028" type="#_x0000_t202" style="position:absolute;left:4485;top:776;width:13907;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" filled="f" stroked="f" strokeweight=".5pt">
                  <v:textbox>
                    <w:txbxContent>
                      <w:p w14:paraId="52381CF3"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1.93</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8∙x</m:t>
                                    </m:r>
                                  </m:e>
                                </m:d>
                              </m:sup>
                            </m:sSup>
                          </m:oMath>
                        </m:oMathPara>
                      </w:p>
                    </w:txbxContent>
                  </v:textbox>
                </v:shape>
                <v:shape id="Text Box 19" o:spid="_x0000_s1029" type="#_x0000_t202" style="position:absolute;left:28639;top:776;width:13907;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" filled="f" stroked="f" strokeweight=".5pt">
                  <v:textbox>
                    <w:txbxContent>
                      <w:p w14:paraId="4DBB664D"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0.14</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23∙x</m:t>
                                    </m:r>
                                  </m:e>
                                </m:d>
                              </m:sup>
                            </m:sSup>
                          </m:oMath>
                        </m:oMathPara>
                      </w:p>
                    </w:txbxContent>
                  </v:textbox>
                </v:shape>
                <v:shape id="Text Box 19" o:spid="_x0000_s1030" type="#_x0000_t202" style="position:absolute;left:4658;top:18891;width:13906;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" filled="f" stroked="f" strokeweight=".5pt">
                  <v:textbox>
                    <w:txbxContent>
                      <w:p w14:paraId="29507184"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2.40</m:t>
                            </m:r>
                            <m:sSup>
                              <m:sSupPr>
                                <m:ctrlPr>
                                  <w:rPr>
                                    <w:rFonts w:ascii="Cambria Math" w:hAnsi="Cambria Math" w:cs="Arial"/>
                                    <w:i/>
                                    <w:highlight w:val="none"/>
                                  </w:rPr>
                                </m:ctrlPr>
                              </m:sSupPr>
                              <m:e>
                                <m:r>
                                  <w:rPr>
                                    <w:rFonts w:ascii="Cambria Math" w:hAnsi="Cambria Math" w:cs="Arial"/>
                                    <w:highlight w:val="none"/>
                                  </w:rPr>
                                  <m:t>∙e</m:t>
                                </m:r>
                              </m:e>
                              <m:sup>
                                <m:d>
                                  <m:dPr>
                                    <m:ctrlPr>
                                      <w:rPr>
                                        <w:rFonts w:ascii="Cambria Math" w:hAnsi="Cambria Math" w:cs="Arial"/>
                                        <w:i/>
                                        <w:highlight w:val="none"/>
                                      </w:rPr>
                                    </m:ctrlPr>
                                  </m:dPr>
                                  <m:e>
                                    <m:r>
                                      <w:rPr>
                                        <w:rFonts w:ascii="Cambria Math" w:hAnsi="Cambria Math" w:cs="Arial"/>
                                        <w:highlight w:val="none"/>
                                      </w:rPr>
                                      <m:t>0.07∙x</m:t>
                                    </m:r>
                                  </m:e>
                                </m:d>
                              </m:sup>
                            </m:sSup>
                          </m:oMath>
                        </m:oMathPara>
                      </w:p>
                    </w:txbxContent>
                  </v:textbox>
                </v:shape>
                <v:shape id="Text Box 19" o:spid="_x0000_s1031" type="#_x0000_t202" style="position:absolute;left:27690;top:18978;width:13907;height:5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" filled="f" stroked="f" strokeweight=".5pt">
                  <v:textbox>
                    <w:txbxContent>
                      <w:p w14:paraId="0E1F8AC1" w14:textId="77777777" w:rsidR="00783B92" w:rsidRPr="00F93D3B" w:rsidRDefault="00783B92" w:rsidP="00783B92">
                        <w:pPr>
                          <w:rPr>
                            <w:rFonts w:ascii="Arial" w:hAnsi="Arial" w:cs="Arial"/>
                          </w:rPr>
                        </w:pPr>
                        <m:oMathPara>
                          <m:oMath>
                            <m:r>
                              <w:rPr>
                                <w:rFonts w:ascii="Cambria Math" w:hAnsi="Cambria Math" w:cs="Arial"/>
                              </w:rPr>
                              <m:t xml:space="preserve">y= </m:t>
                            </m:r>
                            <m:r>
                              <w:rPr>
                                <w:rFonts w:ascii="Cambria Math" w:hAnsi="Cambria Math" w:cs="Arial"/>
                                <w:highlight w:val="none"/>
                              </w:rPr>
                              <m:t>2.59x-5.58</m:t>
                            </m:r>
                          </m:oMath>
                        </m:oMathPara>
                      </w:p>
                    </w:txbxContent>
                  </v:textbox>
                </v:shape>
                <w10:wrap anchorx="margin"/>
              </v:group>
            </w:pict>
          </mc:Fallback>
        </mc:AlternateContent>
      </w:r>
    </w:p>
    <w:p w14:paraId="0AB069AC" w14:textId="77777777" w:rsidR="00783B92" w:rsidRDefault="00783B92" w:rsidP="00783B92">
      <w:pPr>
        <w:pStyle w:val="BodyText"/>
      </w:pPr>
    </w:p>
    <w:p w14:paraId="2CD29140" w14:textId="77777777" w:rsidR="00783B92" w:rsidRDefault="00783B92" w:rsidP="00783B92">
      <w:pPr>
        <w:pStyle w:val="BodyText"/>
      </w:pPr>
    </w:p>
    <w:p w14:paraId="251B0CB5" w14:textId="77777777" w:rsidR="00783B92" w:rsidRDefault="00783B92" w:rsidP="00783B92">
      <w:pPr>
        <w:pStyle w:val="BodyText"/>
      </w:pPr>
    </w:p>
    <w:p w14:paraId="19C34809" w14:textId="77777777" w:rsidR="00783B92" w:rsidRDefault="00783B92" w:rsidP="00783B92">
      <w:pPr>
        <w:pStyle w:val="BodyText"/>
      </w:pPr>
    </w:p>
    <w:p w14:paraId="73AF314C" w14:textId="77777777" w:rsidR="00783B92" w:rsidRDefault="00783B92" w:rsidP="00783B92">
      <w:pPr>
        <w:pStyle w:val="BodyText"/>
      </w:pPr>
    </w:p>
    <w:p w14:paraId="23031B02" w14:textId="77777777" w:rsidR="00783B92" w:rsidRDefault="00783B92" w:rsidP="00783B92">
      <w:pPr>
        <w:pStyle w:val="BodyText"/>
      </w:pPr>
    </w:p>
    <w:p w14:paraId="492FF2DE" w14:textId="77777777" w:rsidR="00783B92" w:rsidRDefault="00783B92" w:rsidP="00783B92">
      <w:pPr>
        <w:pStyle w:val="BodyText"/>
      </w:pPr>
    </w:p>
    <w:p w14:paraId="4F851201" w14:textId="77777777" w:rsidR="00783B92" w:rsidRDefault="00783B92" w:rsidP="00783B92">
      <w:pPr>
        <w:pStyle w:val="BodyText"/>
      </w:pPr>
    </w:p>
    <w:p w14:paraId="3F1084A8" w14:textId="77777777" w:rsidR="00783B92" w:rsidRDefault="00783B92" w:rsidP="00783B92">
      <w:pPr>
        <w:pStyle w:val="BodyText"/>
      </w:pPr>
    </w:p>
    <w:p w14:paraId="77BE0821" w14:textId="77777777" w:rsidR="00783B92" w:rsidRDefault="00783B92" w:rsidP="00783B92">
      <w:pPr>
        <w:pStyle w:val="BodyText"/>
      </w:pPr>
    </w:p>
    <w:p w14:paraId="504AD7CB" w14:textId="77777777" w:rsidR="00783B92" w:rsidRDefault="00783B92" w:rsidP="00783B92">
      <w:pPr>
        <w:pStyle w:val="BodyText"/>
      </w:pPr>
    </w:p>
    <w:p w14:paraId="62455FAF" w14:textId="77777777" w:rsidR="00783B92" w:rsidRDefault="00783B92" w:rsidP="00783B92">
      <w:pPr>
        <w:pStyle w:val="BodyText"/>
      </w:pPr>
    </w:p>
    <w:p w14:paraId="1A74ADB8" w14:textId="77777777" w:rsidR="00783B92" w:rsidRDefault="00783B92" w:rsidP="00783B92">
      <w:pPr>
        <w:pStyle w:val="BodyText"/>
      </w:pPr>
    </w:p>
    <w:p w14:paraId="093929F7" w14:textId="77777777" w:rsidR="00783B92" w:rsidRDefault="00783B92" w:rsidP="00783B92">
      <w:pPr>
        <w:pStyle w:val="BodyText"/>
      </w:pPr>
    </w:p>
    <w:p w14:paraId="710B8C18" w14:textId="77777777" w:rsidR="00783B92" w:rsidRDefault="00783B92" w:rsidP="00783B92">
      <w:pPr>
        <w:pStyle w:val="BodyText"/>
      </w:pPr>
    </w:p>
    <w:p w14:paraId="630A6ABB" w14:textId="77777777" w:rsidR="00783B92" w:rsidRDefault="00783B92" w:rsidP="00783B92">
      <w:pPr>
        <w:pStyle w:val="BodyText"/>
      </w:pPr>
    </w:p>
    <w:p w14:paraId="21AD6512" w14:textId="77777777" w:rsidR="00783B92" w:rsidRDefault="00783B92" w:rsidP="00783B92">
      <w:pPr>
        <w:pStyle w:val="BodyText"/>
      </w:pPr>
    </w:p>
    <w:p w14:paraId="140B34EA" w14:textId="77777777" w:rsidR="00783B92" w:rsidRDefault="00783B92" w:rsidP="00783B92">
      <w:pPr>
        <w:pStyle w:val="BodyText"/>
      </w:pPr>
    </w:p>
    <w:p w14:paraId="0CF9B287" w14:textId="77777777" w:rsidR="00783B92" w:rsidRDefault="00783B92" w:rsidP="00783B92">
      <w:pPr>
        <w:pStyle w:val="BodyText"/>
      </w:pPr>
    </w:p>
    <w:p w14:paraId="62429D63" w14:textId="77777777" w:rsidR="00783B92" w:rsidRDefault="00783B92" w:rsidP="00783B92">
      <w:pPr>
        <w:pStyle w:val="BodyText"/>
      </w:pPr>
    </w:p>
    <w:p w14:paraId="309CCF95" w14:textId="77777777" w:rsidR="00783B92" w:rsidRDefault="00783B92" w:rsidP="00783B92">
      <w:pPr>
        <w:pStyle w:val="BodyText"/>
      </w:pPr>
    </w:p>
    <w:p w14:paraId="0AD46132" w14:textId="77777777" w:rsidR="00783B92" w:rsidRDefault="00783B92" w:rsidP="00783B92">
      <w:pPr>
        <w:pStyle w:val="BodyText"/>
      </w:pPr>
    </w:p>
    <w:p w14:paraId="10A17B61" w14:textId="77777777" w:rsidR="00783B92" w:rsidRDefault="00783B92" w:rsidP="00783B92">
      <w:pPr>
        <w:pStyle w:val="BodyText"/>
      </w:pPr>
    </w:p>
    <w:p w14:paraId="1E070544" w14:textId="77777777" w:rsidR="00783B92" w:rsidRDefault="00783B92" w:rsidP="00783B92">
      <w:pPr>
        <w:pStyle w:val="BodyText"/>
      </w:pPr>
    </w:p>
    <w:p w14:paraId="0E61D10E" w14:textId="77777777" w:rsidR="00783B92" w:rsidRDefault="00783B92" w:rsidP="00783B92">
      <w:pPr>
        <w:pStyle w:val="BodyText"/>
      </w:pPr>
      <w:r>
        <w:t xml:space="preserve">Figure </w:t>
      </w:r>
      <w:r w:rsidRPr="00F93D3B">
        <w:rPr>
          <w:highlight w:val="yellow"/>
        </w:rPr>
        <w:t>xx</w:t>
      </w:r>
      <w:r>
        <w:t xml:space="preserve">. a) Exponential model fit to all fish sampled from all methods including the RST, beach seine, and purse seine, exponential models fit to fish from the b) RST and c) beach and purse seine only, and d) linear model fit to log-transformed height and weight from the beach and purse seine only. Exponential models were fit using the </w:t>
      </w:r>
      <w:proofErr w:type="spellStart"/>
      <w:r>
        <w:rPr>
          <w:i/>
          <w:iCs/>
        </w:rPr>
        <w:t>nls</w:t>
      </w:r>
      <w:proofErr w:type="spellEnd"/>
      <w:r>
        <w:t xml:space="preserve"> function in R (unweighted) and linear models were fit using the </w:t>
      </w:r>
      <w:proofErr w:type="spellStart"/>
      <w:r w:rsidRPr="003070A7">
        <w:rPr>
          <w:i/>
          <w:iCs/>
        </w:rPr>
        <w:t>lm</w:t>
      </w:r>
      <w:proofErr w:type="spellEnd"/>
      <w:r>
        <w:t xml:space="preserve"> function in R. </w:t>
      </w:r>
    </w:p>
    <w:p w14:paraId="599DC746" w14:textId="77777777" w:rsidR="00783B92" w:rsidRPr="00F93D3B" w:rsidRDefault="00783B92" w:rsidP="00783B92">
      <w:pPr>
        <w:pStyle w:val="BodyText"/>
      </w:pPr>
    </w:p>
    <w:p w14:paraId="14F2A352" w14:textId="77777777" w:rsidR="00783B92" w:rsidRDefault="00783B92" w:rsidP="00783B92">
      <w:pPr>
        <w:pStyle w:val="BodyText"/>
      </w:pPr>
    </w:p>
    <w:p w14:paraId="3B7040EE" w14:textId="77777777" w:rsidR="00783B92" w:rsidRDefault="00783B92" w:rsidP="00783B92">
      <w:pPr>
        <w:pStyle w:val="BodyText"/>
      </w:pPr>
      <w:r>
        <w:t>The RST-only model still retained a clear significant relationship between height and weight (</w:t>
      </w:r>
      <w:r w:rsidRPr="00666EA2">
        <w:rPr>
          <w:i/>
          <w:iCs/>
        </w:rPr>
        <w:t>p</w:t>
      </w:r>
      <w:r>
        <w:t xml:space="preserve"> &lt; 0.01,</w:t>
      </w:r>
      <w:r w:rsidRPr="00666EA2">
        <w:rPr>
          <w:i/>
          <w:iCs/>
        </w:rPr>
        <w:t xml:space="preserve"> R</w:t>
      </w:r>
      <w:r w:rsidRPr="00666EA2">
        <w:rPr>
          <w:i/>
          <w:iCs/>
          <w:vertAlign w:val="superscript"/>
        </w:rPr>
        <w:t>2</w:t>
      </w:r>
      <w:r>
        <w:t xml:space="preserve"> = 0.92; Table </w:t>
      </w:r>
      <w:r w:rsidRPr="003070A7">
        <w:rPr>
          <w:highlight w:val="green"/>
        </w:rPr>
        <w:t>1</w:t>
      </w:r>
      <w:r>
        <w:t xml:space="preserve">), with the model appearing to better represent the height-weight relationship. We also explored the use of a Gompertz model to fit to the RST-only Chinook relationship as well, but the model did not provide an improved fit and would have been challenging to implement in future scenarios. However, caution should be exercised when trying to use the exponential model in Figure </w:t>
      </w:r>
      <w:proofErr w:type="spellStart"/>
      <w:r w:rsidRPr="00F93D3B">
        <w:rPr>
          <w:highlight w:val="yellow"/>
        </w:rPr>
        <w:t>xxb</w:t>
      </w:r>
      <w:proofErr w:type="spellEnd"/>
      <w:r>
        <w:t xml:space="preserve"> above to predict weights outside of the observed data ranges. Exponential models assume infinite exponential growth which is not biologically plausible above a certain height and weight threshold. </w:t>
      </w:r>
    </w:p>
    <w:p w14:paraId="5C77B084" w14:textId="77777777" w:rsidR="00783B92" w:rsidRDefault="00783B92" w:rsidP="00783B92">
      <w:pPr>
        <w:pStyle w:val="BodyText"/>
      </w:pPr>
    </w:p>
    <w:p w14:paraId="76BBB1C9" w14:textId="77777777" w:rsidR="00783B92" w:rsidRDefault="00783B92" w:rsidP="00783B92">
      <w:pPr>
        <w:pStyle w:val="BodyText"/>
      </w:pPr>
      <w:r>
        <w:t>A linear model fit log-transformed height and weight data from the beach and purse seine samples (</w:t>
      </w:r>
      <w:r w:rsidRPr="003070A7">
        <w:rPr>
          <w:i/>
          <w:iCs/>
        </w:rPr>
        <w:t>p</w:t>
      </w:r>
      <w:r>
        <w:t xml:space="preserve"> &lt; 0.01, </w:t>
      </w:r>
      <w:r w:rsidRPr="003070A7">
        <w:rPr>
          <w:i/>
          <w:iCs/>
        </w:rPr>
        <w:t>R</w:t>
      </w:r>
      <w:r w:rsidRPr="003070A7">
        <w:rPr>
          <w:i/>
          <w:iCs/>
          <w:vertAlign w:val="superscript"/>
        </w:rPr>
        <w:t>2</w:t>
      </w:r>
      <w:r>
        <w:t xml:space="preserve"> = 0.93) slightly better than compared to an exponential model (</w:t>
      </w:r>
      <w:r w:rsidRPr="003070A7">
        <w:rPr>
          <w:i/>
          <w:iCs/>
        </w:rPr>
        <w:t>p</w:t>
      </w:r>
      <w:r>
        <w:t xml:space="preserve"> &lt; 0.01, </w:t>
      </w:r>
      <w:r w:rsidRPr="003070A7">
        <w:rPr>
          <w:i/>
          <w:iCs/>
        </w:rPr>
        <w:t>R</w:t>
      </w:r>
      <w:r w:rsidRPr="003070A7">
        <w:rPr>
          <w:i/>
          <w:iCs/>
          <w:vertAlign w:val="superscript"/>
        </w:rPr>
        <w:t>2</w:t>
      </w:r>
      <w:r>
        <w:t xml:space="preserve"> = 0.92, Table </w:t>
      </w:r>
      <w:r w:rsidRPr="003070A7">
        <w:rPr>
          <w:highlight w:val="green"/>
        </w:rPr>
        <w:t>1</w:t>
      </w:r>
      <w:r>
        <w:t xml:space="preserve">), and is easier to implement for future predictive modelling. Therefore we used the linear model to predict missing fish weights from the purse and beach seine. </w:t>
      </w:r>
    </w:p>
    <w:p w14:paraId="19A05333" w14:textId="77777777" w:rsidR="00783B92" w:rsidRDefault="00783B92" w:rsidP="00783B92">
      <w:pPr>
        <w:pStyle w:val="BodyText"/>
      </w:pPr>
    </w:p>
    <w:p w14:paraId="36A483A6" w14:textId="77777777" w:rsidR="00783B92" w:rsidRDefault="00783B92" w:rsidP="00783B92">
      <w:pPr>
        <w:pStyle w:val="BodyText"/>
        <w:rPr>
          <w:highlight w:val="yellow"/>
        </w:rPr>
      </w:pPr>
    </w:p>
    <w:p w14:paraId="605B5304" w14:textId="77777777" w:rsidR="00783B92" w:rsidRDefault="00783B92" w:rsidP="00783B92">
      <w:pPr>
        <w:pStyle w:val="BodyText"/>
      </w:pPr>
      <w:r w:rsidRPr="00666EA2">
        <w:rPr>
          <w:highlight w:val="yellow"/>
        </w:rPr>
        <w:t>Table x</w:t>
      </w:r>
      <w:r>
        <w:t xml:space="preserve">. Parameter estimates and statistics for exponential models fit to the full dataset and RST-only dataset (corresponds to Figure </w:t>
      </w:r>
      <w:r>
        <w:rPr>
          <w:highlight w:val="yellow"/>
        </w:rPr>
        <w:t>xx</w:t>
      </w:r>
      <w:r>
        <w:t xml:space="preserve">).  </w:t>
      </w:r>
    </w:p>
    <w:p w14:paraId="2A8CA6E2" w14:textId="77777777" w:rsidR="00783B92" w:rsidRDefault="00783B92" w:rsidP="00783B92">
      <w:pPr>
        <w:pStyle w:val="BodyText"/>
      </w:pPr>
    </w:p>
    <w:tbl>
      <w:tblPr>
        <w:tblStyle w:val="TableGrid"/>
        <w:tblW w:w="91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3"/>
        <w:gridCol w:w="1306"/>
        <w:gridCol w:w="2384"/>
        <w:gridCol w:w="972"/>
        <w:gridCol w:w="1028"/>
        <w:gridCol w:w="828"/>
        <w:gridCol w:w="906"/>
      </w:tblGrid>
      <w:tr w:rsidR="00783B92" w:rsidRPr="00083A8A" w14:paraId="57B7FDE7" w14:textId="77777777" w:rsidTr="00EE5BD8">
        <w:trPr>
          <w:jc w:val="center"/>
        </w:trPr>
        <w:tc>
          <w:tcPr>
            <w:tcW w:w="1713" w:type="dxa"/>
            <w:tcBorders>
              <w:top w:val="single" w:sz="12" w:space="0" w:color="auto"/>
              <w:bottom w:val="single" w:sz="4" w:space="0" w:color="auto"/>
            </w:tcBorders>
            <w:vAlign w:val="center"/>
          </w:tcPr>
          <w:p w14:paraId="70EAEB30" w14:textId="77777777" w:rsidR="00783B92" w:rsidRPr="00083A8A" w:rsidRDefault="00783B92" w:rsidP="00EE5BD8">
            <w:pPr>
              <w:pStyle w:val="BodyText"/>
              <w:rPr>
                <w:b/>
                <w:bCs/>
                <w:sz w:val="18"/>
                <w:szCs w:val="18"/>
              </w:rPr>
            </w:pPr>
            <w:r w:rsidRPr="00083A8A">
              <w:rPr>
                <w:b/>
                <w:bCs/>
                <w:sz w:val="18"/>
                <w:szCs w:val="18"/>
              </w:rPr>
              <w:t>Model</w:t>
            </w:r>
          </w:p>
        </w:tc>
        <w:tc>
          <w:tcPr>
            <w:tcW w:w="1306" w:type="dxa"/>
            <w:tcBorders>
              <w:top w:val="single" w:sz="12" w:space="0" w:color="auto"/>
              <w:bottom w:val="single" w:sz="4" w:space="0" w:color="auto"/>
            </w:tcBorders>
            <w:vAlign w:val="center"/>
          </w:tcPr>
          <w:p w14:paraId="7F4D8E63" w14:textId="77777777" w:rsidR="00783B92" w:rsidRPr="00083A8A" w:rsidRDefault="00783B92" w:rsidP="00EE5BD8">
            <w:pPr>
              <w:pStyle w:val="BodyText"/>
              <w:jc w:val="center"/>
              <w:rPr>
                <w:b/>
                <w:bCs/>
                <w:sz w:val="18"/>
                <w:szCs w:val="18"/>
              </w:rPr>
            </w:pPr>
            <w:r w:rsidRPr="00083A8A">
              <w:rPr>
                <w:b/>
                <w:bCs/>
                <w:sz w:val="18"/>
                <w:szCs w:val="18"/>
              </w:rPr>
              <w:t>Parameter</w:t>
            </w:r>
          </w:p>
        </w:tc>
        <w:tc>
          <w:tcPr>
            <w:tcW w:w="2384" w:type="dxa"/>
            <w:tcBorders>
              <w:top w:val="single" w:sz="12" w:space="0" w:color="auto"/>
              <w:bottom w:val="single" w:sz="4" w:space="0" w:color="auto"/>
            </w:tcBorders>
            <w:vAlign w:val="center"/>
          </w:tcPr>
          <w:p w14:paraId="5D5C7934" w14:textId="77777777" w:rsidR="00783B92" w:rsidRPr="00083A8A" w:rsidRDefault="00783B92" w:rsidP="00EE5BD8">
            <w:pPr>
              <w:pStyle w:val="BodyText"/>
              <w:jc w:val="center"/>
              <w:rPr>
                <w:b/>
                <w:bCs/>
                <w:sz w:val="18"/>
                <w:szCs w:val="18"/>
              </w:rPr>
            </w:pPr>
            <w:r w:rsidRPr="00083A8A">
              <w:rPr>
                <w:b/>
                <w:bCs/>
                <w:sz w:val="18"/>
                <w:szCs w:val="18"/>
              </w:rPr>
              <w:t>Estimate ± SE</w:t>
            </w:r>
          </w:p>
        </w:tc>
        <w:tc>
          <w:tcPr>
            <w:tcW w:w="972" w:type="dxa"/>
            <w:tcBorders>
              <w:top w:val="single" w:sz="12" w:space="0" w:color="auto"/>
              <w:bottom w:val="single" w:sz="4" w:space="0" w:color="auto"/>
            </w:tcBorders>
            <w:vAlign w:val="center"/>
          </w:tcPr>
          <w:p w14:paraId="3FA2A8DE" w14:textId="77777777" w:rsidR="00783B92" w:rsidRPr="00083A8A" w:rsidRDefault="00783B92" w:rsidP="00EE5BD8">
            <w:pPr>
              <w:pStyle w:val="BodyText"/>
              <w:jc w:val="center"/>
              <w:rPr>
                <w:b/>
                <w:bCs/>
                <w:sz w:val="18"/>
                <w:szCs w:val="18"/>
              </w:rPr>
            </w:pPr>
            <w:r w:rsidRPr="00083A8A">
              <w:rPr>
                <w:b/>
                <w:bCs/>
                <w:sz w:val="18"/>
                <w:szCs w:val="18"/>
              </w:rPr>
              <w:t>t-value</w:t>
            </w:r>
          </w:p>
        </w:tc>
        <w:tc>
          <w:tcPr>
            <w:tcW w:w="1028" w:type="dxa"/>
            <w:tcBorders>
              <w:top w:val="single" w:sz="12" w:space="0" w:color="auto"/>
              <w:bottom w:val="single" w:sz="4" w:space="0" w:color="auto"/>
            </w:tcBorders>
            <w:vAlign w:val="center"/>
          </w:tcPr>
          <w:p w14:paraId="5E35127B" w14:textId="77777777" w:rsidR="00783B92" w:rsidRPr="00083A8A" w:rsidRDefault="00783B92" w:rsidP="00EE5BD8">
            <w:pPr>
              <w:pStyle w:val="BodyText"/>
              <w:jc w:val="center"/>
              <w:rPr>
                <w:b/>
                <w:bCs/>
                <w:sz w:val="18"/>
                <w:szCs w:val="18"/>
              </w:rPr>
            </w:pPr>
            <w:r w:rsidRPr="00083A8A">
              <w:rPr>
                <w:b/>
                <w:bCs/>
                <w:sz w:val="18"/>
                <w:szCs w:val="18"/>
              </w:rPr>
              <w:t>p-value</w:t>
            </w:r>
          </w:p>
        </w:tc>
        <w:tc>
          <w:tcPr>
            <w:tcW w:w="828" w:type="dxa"/>
            <w:tcBorders>
              <w:top w:val="single" w:sz="12" w:space="0" w:color="auto"/>
              <w:bottom w:val="single" w:sz="4" w:space="0" w:color="auto"/>
            </w:tcBorders>
            <w:vAlign w:val="center"/>
          </w:tcPr>
          <w:p w14:paraId="3512DD9D" w14:textId="77777777" w:rsidR="00783B92" w:rsidRPr="00083A8A" w:rsidRDefault="00783B92" w:rsidP="00EE5BD8">
            <w:pPr>
              <w:pStyle w:val="BodyText"/>
              <w:jc w:val="center"/>
              <w:rPr>
                <w:b/>
                <w:bCs/>
                <w:sz w:val="18"/>
                <w:szCs w:val="18"/>
              </w:rPr>
            </w:pPr>
            <w:r w:rsidRPr="00083A8A">
              <w:rPr>
                <w:b/>
                <w:bCs/>
                <w:sz w:val="18"/>
                <w:szCs w:val="18"/>
              </w:rPr>
              <w:t>R</w:t>
            </w:r>
            <w:r w:rsidRPr="00083A8A">
              <w:rPr>
                <w:b/>
                <w:bCs/>
                <w:sz w:val="18"/>
                <w:szCs w:val="18"/>
                <w:vertAlign w:val="superscript"/>
              </w:rPr>
              <w:t>2</w:t>
            </w:r>
          </w:p>
        </w:tc>
        <w:tc>
          <w:tcPr>
            <w:tcW w:w="906" w:type="dxa"/>
            <w:tcBorders>
              <w:top w:val="single" w:sz="12" w:space="0" w:color="auto"/>
              <w:bottom w:val="single" w:sz="4" w:space="0" w:color="auto"/>
            </w:tcBorders>
          </w:tcPr>
          <w:p w14:paraId="2FCC9D36" w14:textId="77777777" w:rsidR="00783B92" w:rsidRPr="00083A8A" w:rsidRDefault="00783B92" w:rsidP="00EE5BD8">
            <w:pPr>
              <w:pStyle w:val="BodyText"/>
              <w:jc w:val="center"/>
              <w:rPr>
                <w:b/>
                <w:bCs/>
                <w:sz w:val="18"/>
                <w:szCs w:val="18"/>
              </w:rPr>
            </w:pPr>
            <w:r w:rsidRPr="00083A8A">
              <w:rPr>
                <w:b/>
                <w:bCs/>
                <w:sz w:val="18"/>
                <w:szCs w:val="18"/>
              </w:rPr>
              <w:t>RMSE</w:t>
            </w:r>
          </w:p>
        </w:tc>
      </w:tr>
      <w:tr w:rsidR="00783B92" w:rsidRPr="00083A8A" w14:paraId="6BAC71A3" w14:textId="77777777" w:rsidTr="00EE5BD8">
        <w:trPr>
          <w:jc w:val="center"/>
        </w:trPr>
        <w:tc>
          <w:tcPr>
            <w:tcW w:w="1713" w:type="dxa"/>
            <w:vMerge w:val="restart"/>
            <w:tcBorders>
              <w:top w:val="single" w:sz="4" w:space="0" w:color="auto"/>
            </w:tcBorders>
            <w:vAlign w:val="center"/>
          </w:tcPr>
          <w:p w14:paraId="4894663A" w14:textId="77777777" w:rsidR="00783B92" w:rsidRPr="00083A8A" w:rsidRDefault="00783B92" w:rsidP="00EE5BD8">
            <w:pPr>
              <w:pStyle w:val="BodyText"/>
              <w:rPr>
                <w:sz w:val="18"/>
                <w:szCs w:val="18"/>
              </w:rPr>
            </w:pPr>
            <w:r w:rsidRPr="00083A8A">
              <w:rPr>
                <w:sz w:val="18"/>
                <w:szCs w:val="18"/>
              </w:rPr>
              <w:t>Full dataset</w:t>
            </w:r>
          </w:p>
        </w:tc>
        <w:tc>
          <w:tcPr>
            <w:tcW w:w="1306" w:type="dxa"/>
            <w:tcBorders>
              <w:top w:val="single" w:sz="4" w:space="0" w:color="auto"/>
            </w:tcBorders>
            <w:vAlign w:val="center"/>
          </w:tcPr>
          <w:p w14:paraId="00229AB6" w14:textId="77777777" w:rsidR="00783B92" w:rsidRPr="00083A8A" w:rsidRDefault="00783B92" w:rsidP="00EE5BD8">
            <w:pPr>
              <w:pStyle w:val="BodyText"/>
              <w:jc w:val="center"/>
              <w:rPr>
                <w:i/>
                <w:iCs/>
                <w:sz w:val="18"/>
                <w:szCs w:val="18"/>
              </w:rPr>
            </w:pPr>
            <w:r w:rsidRPr="00083A8A">
              <w:rPr>
                <w:i/>
                <w:iCs/>
                <w:sz w:val="18"/>
                <w:szCs w:val="18"/>
              </w:rPr>
              <w:t>A</w:t>
            </w:r>
          </w:p>
        </w:tc>
        <w:tc>
          <w:tcPr>
            <w:tcW w:w="2384" w:type="dxa"/>
            <w:tcBorders>
              <w:top w:val="single" w:sz="4" w:space="0" w:color="auto"/>
            </w:tcBorders>
            <w:vAlign w:val="center"/>
          </w:tcPr>
          <w:p w14:paraId="4A95F136" w14:textId="77777777" w:rsidR="00783B92" w:rsidRPr="00083A8A" w:rsidRDefault="00783B92" w:rsidP="00EE5BD8">
            <w:pPr>
              <w:pStyle w:val="BodyText"/>
              <w:jc w:val="center"/>
              <w:rPr>
                <w:sz w:val="18"/>
                <w:szCs w:val="18"/>
              </w:rPr>
            </w:pPr>
            <w:r w:rsidRPr="00083A8A">
              <w:rPr>
                <w:sz w:val="18"/>
                <w:szCs w:val="18"/>
              </w:rPr>
              <w:t>1.929874 ± 0.091215</w:t>
            </w:r>
          </w:p>
        </w:tc>
        <w:tc>
          <w:tcPr>
            <w:tcW w:w="972" w:type="dxa"/>
            <w:tcBorders>
              <w:top w:val="single" w:sz="4" w:space="0" w:color="auto"/>
            </w:tcBorders>
            <w:vAlign w:val="center"/>
          </w:tcPr>
          <w:p w14:paraId="75538E31" w14:textId="77777777" w:rsidR="00783B92" w:rsidRPr="00083A8A" w:rsidRDefault="00783B92" w:rsidP="00EE5BD8">
            <w:pPr>
              <w:pStyle w:val="BodyText"/>
              <w:jc w:val="center"/>
              <w:rPr>
                <w:sz w:val="18"/>
                <w:szCs w:val="18"/>
              </w:rPr>
            </w:pPr>
            <w:r w:rsidRPr="00083A8A">
              <w:rPr>
                <w:sz w:val="18"/>
                <w:szCs w:val="18"/>
              </w:rPr>
              <w:t>21.16</w:t>
            </w:r>
          </w:p>
        </w:tc>
        <w:tc>
          <w:tcPr>
            <w:tcW w:w="1028" w:type="dxa"/>
            <w:tcBorders>
              <w:top w:val="single" w:sz="4" w:space="0" w:color="auto"/>
            </w:tcBorders>
            <w:vAlign w:val="center"/>
          </w:tcPr>
          <w:p w14:paraId="2182D368" w14:textId="77777777" w:rsidR="00783B92" w:rsidRPr="00083A8A" w:rsidRDefault="00783B92" w:rsidP="00EE5BD8">
            <w:pPr>
              <w:pStyle w:val="BodyText"/>
              <w:jc w:val="center"/>
              <w:rPr>
                <w:sz w:val="18"/>
                <w:szCs w:val="18"/>
              </w:rPr>
            </w:pPr>
            <w:r w:rsidRPr="00083A8A">
              <w:rPr>
                <w:sz w:val="18"/>
                <w:szCs w:val="18"/>
              </w:rPr>
              <w:t>&lt;0.01</w:t>
            </w:r>
          </w:p>
        </w:tc>
        <w:tc>
          <w:tcPr>
            <w:tcW w:w="828" w:type="dxa"/>
            <w:vMerge w:val="restart"/>
            <w:tcBorders>
              <w:top w:val="single" w:sz="4" w:space="0" w:color="auto"/>
            </w:tcBorders>
            <w:vAlign w:val="center"/>
          </w:tcPr>
          <w:p w14:paraId="32F4FBF2" w14:textId="77777777" w:rsidR="00783B92" w:rsidRPr="00083A8A" w:rsidRDefault="00783B92" w:rsidP="00EE5BD8">
            <w:pPr>
              <w:pStyle w:val="BodyText"/>
              <w:jc w:val="center"/>
              <w:rPr>
                <w:sz w:val="18"/>
                <w:szCs w:val="18"/>
              </w:rPr>
            </w:pPr>
            <w:r w:rsidRPr="00083A8A">
              <w:rPr>
                <w:sz w:val="18"/>
                <w:szCs w:val="18"/>
              </w:rPr>
              <w:t>0.912</w:t>
            </w:r>
          </w:p>
        </w:tc>
        <w:tc>
          <w:tcPr>
            <w:tcW w:w="906" w:type="dxa"/>
            <w:vMerge w:val="restart"/>
            <w:tcBorders>
              <w:top w:val="single" w:sz="4" w:space="0" w:color="auto"/>
            </w:tcBorders>
            <w:vAlign w:val="center"/>
          </w:tcPr>
          <w:p w14:paraId="7B725178" w14:textId="77777777" w:rsidR="00783B92" w:rsidRPr="00083A8A" w:rsidRDefault="00783B92" w:rsidP="00EE5BD8">
            <w:pPr>
              <w:pStyle w:val="BodyText"/>
              <w:jc w:val="center"/>
              <w:rPr>
                <w:sz w:val="18"/>
                <w:szCs w:val="18"/>
              </w:rPr>
            </w:pPr>
            <w:r w:rsidRPr="00083A8A">
              <w:rPr>
                <w:sz w:val="18"/>
                <w:szCs w:val="18"/>
              </w:rPr>
              <w:t>4.61</w:t>
            </w:r>
          </w:p>
        </w:tc>
      </w:tr>
      <w:tr w:rsidR="00783B92" w:rsidRPr="00083A8A" w14:paraId="41C725F1" w14:textId="77777777" w:rsidTr="00EE5BD8">
        <w:trPr>
          <w:jc w:val="center"/>
        </w:trPr>
        <w:tc>
          <w:tcPr>
            <w:tcW w:w="1713" w:type="dxa"/>
            <w:vMerge/>
            <w:vAlign w:val="center"/>
          </w:tcPr>
          <w:p w14:paraId="51905C98" w14:textId="77777777" w:rsidR="00783B92" w:rsidRPr="00083A8A" w:rsidRDefault="00783B92" w:rsidP="00EE5BD8">
            <w:pPr>
              <w:pStyle w:val="BodyText"/>
              <w:rPr>
                <w:sz w:val="18"/>
                <w:szCs w:val="18"/>
              </w:rPr>
            </w:pPr>
          </w:p>
        </w:tc>
        <w:tc>
          <w:tcPr>
            <w:tcW w:w="1306" w:type="dxa"/>
            <w:vAlign w:val="center"/>
          </w:tcPr>
          <w:p w14:paraId="2A3D2017" w14:textId="77777777" w:rsidR="00783B92" w:rsidRPr="00083A8A" w:rsidRDefault="00783B92" w:rsidP="00EE5BD8">
            <w:pPr>
              <w:pStyle w:val="BodyText"/>
              <w:jc w:val="center"/>
              <w:rPr>
                <w:i/>
                <w:iCs/>
                <w:sz w:val="18"/>
                <w:szCs w:val="18"/>
              </w:rPr>
            </w:pPr>
            <w:r w:rsidRPr="00083A8A">
              <w:rPr>
                <w:i/>
                <w:iCs/>
                <w:sz w:val="18"/>
                <w:szCs w:val="18"/>
              </w:rPr>
              <w:t>b</w:t>
            </w:r>
          </w:p>
        </w:tc>
        <w:tc>
          <w:tcPr>
            <w:tcW w:w="2384" w:type="dxa"/>
            <w:vAlign w:val="center"/>
          </w:tcPr>
          <w:p w14:paraId="0604E947" w14:textId="77777777" w:rsidR="00783B92" w:rsidRPr="00083A8A" w:rsidRDefault="00783B92" w:rsidP="00EE5BD8">
            <w:pPr>
              <w:pStyle w:val="BodyText"/>
              <w:jc w:val="center"/>
              <w:rPr>
                <w:sz w:val="18"/>
                <w:szCs w:val="18"/>
              </w:rPr>
            </w:pPr>
            <w:r w:rsidRPr="00083A8A">
              <w:rPr>
                <w:sz w:val="18"/>
                <w:szCs w:val="18"/>
              </w:rPr>
              <w:t xml:space="preserve">0.079375 ± 0.001075   </w:t>
            </w:r>
          </w:p>
        </w:tc>
        <w:tc>
          <w:tcPr>
            <w:tcW w:w="972" w:type="dxa"/>
            <w:vAlign w:val="center"/>
          </w:tcPr>
          <w:p w14:paraId="0575F0E2" w14:textId="77777777" w:rsidR="00783B92" w:rsidRPr="00083A8A" w:rsidRDefault="00783B92" w:rsidP="00EE5BD8">
            <w:pPr>
              <w:pStyle w:val="BodyText"/>
              <w:jc w:val="center"/>
              <w:rPr>
                <w:sz w:val="18"/>
                <w:szCs w:val="18"/>
              </w:rPr>
            </w:pPr>
            <w:r w:rsidRPr="00083A8A">
              <w:rPr>
                <w:sz w:val="18"/>
                <w:szCs w:val="18"/>
              </w:rPr>
              <w:t>73.82</w:t>
            </w:r>
          </w:p>
        </w:tc>
        <w:tc>
          <w:tcPr>
            <w:tcW w:w="1028" w:type="dxa"/>
            <w:vAlign w:val="center"/>
          </w:tcPr>
          <w:p w14:paraId="18A6C866" w14:textId="77777777" w:rsidR="00783B92" w:rsidRPr="00083A8A" w:rsidRDefault="00783B92" w:rsidP="00EE5BD8">
            <w:pPr>
              <w:pStyle w:val="BodyText"/>
              <w:jc w:val="center"/>
              <w:rPr>
                <w:sz w:val="18"/>
                <w:szCs w:val="18"/>
              </w:rPr>
            </w:pPr>
            <w:r w:rsidRPr="00083A8A">
              <w:rPr>
                <w:sz w:val="18"/>
                <w:szCs w:val="18"/>
              </w:rPr>
              <w:t>&lt;0.01</w:t>
            </w:r>
          </w:p>
        </w:tc>
        <w:tc>
          <w:tcPr>
            <w:tcW w:w="828" w:type="dxa"/>
            <w:vMerge/>
            <w:tcBorders>
              <w:bottom w:val="single" w:sz="4" w:space="0" w:color="auto"/>
            </w:tcBorders>
            <w:vAlign w:val="center"/>
          </w:tcPr>
          <w:p w14:paraId="5162B0AB" w14:textId="77777777" w:rsidR="00783B92" w:rsidRPr="00083A8A" w:rsidRDefault="00783B92" w:rsidP="00EE5BD8">
            <w:pPr>
              <w:pStyle w:val="BodyText"/>
              <w:jc w:val="center"/>
              <w:rPr>
                <w:sz w:val="18"/>
                <w:szCs w:val="18"/>
              </w:rPr>
            </w:pPr>
          </w:p>
        </w:tc>
        <w:tc>
          <w:tcPr>
            <w:tcW w:w="906" w:type="dxa"/>
            <w:vMerge/>
            <w:tcBorders>
              <w:bottom w:val="single" w:sz="4" w:space="0" w:color="auto"/>
            </w:tcBorders>
          </w:tcPr>
          <w:p w14:paraId="52207220" w14:textId="77777777" w:rsidR="00783B92" w:rsidRPr="00083A8A" w:rsidRDefault="00783B92" w:rsidP="00EE5BD8">
            <w:pPr>
              <w:pStyle w:val="BodyText"/>
              <w:jc w:val="center"/>
              <w:rPr>
                <w:sz w:val="18"/>
                <w:szCs w:val="18"/>
              </w:rPr>
            </w:pPr>
          </w:p>
        </w:tc>
      </w:tr>
      <w:tr w:rsidR="00783B92" w:rsidRPr="00083A8A" w14:paraId="1AF64DFA" w14:textId="77777777" w:rsidTr="00EE5BD8">
        <w:trPr>
          <w:jc w:val="center"/>
        </w:trPr>
        <w:tc>
          <w:tcPr>
            <w:tcW w:w="1713" w:type="dxa"/>
            <w:vMerge w:val="restart"/>
            <w:tcBorders>
              <w:top w:val="single" w:sz="4" w:space="0" w:color="auto"/>
            </w:tcBorders>
            <w:vAlign w:val="center"/>
          </w:tcPr>
          <w:p w14:paraId="1007731C" w14:textId="77777777" w:rsidR="00783B92" w:rsidRPr="00083A8A" w:rsidRDefault="00783B92" w:rsidP="00EE5BD8">
            <w:pPr>
              <w:pStyle w:val="BodyText"/>
              <w:rPr>
                <w:sz w:val="18"/>
                <w:szCs w:val="18"/>
              </w:rPr>
            </w:pPr>
            <w:r w:rsidRPr="00083A8A">
              <w:rPr>
                <w:sz w:val="18"/>
                <w:szCs w:val="18"/>
              </w:rPr>
              <w:t>RST-only</w:t>
            </w:r>
          </w:p>
        </w:tc>
        <w:tc>
          <w:tcPr>
            <w:tcW w:w="1306" w:type="dxa"/>
            <w:tcBorders>
              <w:top w:val="single" w:sz="4" w:space="0" w:color="auto"/>
            </w:tcBorders>
            <w:vAlign w:val="center"/>
          </w:tcPr>
          <w:p w14:paraId="08D7A383" w14:textId="77777777" w:rsidR="00783B92" w:rsidRPr="00083A8A" w:rsidRDefault="00783B92" w:rsidP="00EE5BD8">
            <w:pPr>
              <w:pStyle w:val="BodyText"/>
              <w:jc w:val="center"/>
              <w:rPr>
                <w:i/>
                <w:iCs/>
                <w:sz w:val="18"/>
                <w:szCs w:val="18"/>
              </w:rPr>
            </w:pPr>
            <w:r w:rsidRPr="00083A8A">
              <w:rPr>
                <w:i/>
                <w:iCs/>
                <w:sz w:val="18"/>
                <w:szCs w:val="18"/>
              </w:rPr>
              <w:t>A</w:t>
            </w:r>
          </w:p>
        </w:tc>
        <w:tc>
          <w:tcPr>
            <w:tcW w:w="2384" w:type="dxa"/>
            <w:tcBorders>
              <w:top w:val="single" w:sz="4" w:space="0" w:color="auto"/>
            </w:tcBorders>
            <w:vAlign w:val="center"/>
          </w:tcPr>
          <w:p w14:paraId="53A87DC1" w14:textId="77777777" w:rsidR="00783B92" w:rsidRPr="00083A8A" w:rsidRDefault="00783B92" w:rsidP="00EE5BD8">
            <w:pPr>
              <w:pStyle w:val="BodyText"/>
              <w:jc w:val="center"/>
              <w:rPr>
                <w:sz w:val="18"/>
                <w:szCs w:val="18"/>
              </w:rPr>
            </w:pPr>
            <w:r w:rsidRPr="00083A8A">
              <w:rPr>
                <w:sz w:val="18"/>
                <w:szCs w:val="18"/>
              </w:rPr>
              <w:t>0.14181 ± 0.01057</w:t>
            </w:r>
          </w:p>
        </w:tc>
        <w:tc>
          <w:tcPr>
            <w:tcW w:w="972" w:type="dxa"/>
            <w:tcBorders>
              <w:top w:val="single" w:sz="4" w:space="0" w:color="auto"/>
            </w:tcBorders>
            <w:vAlign w:val="center"/>
          </w:tcPr>
          <w:p w14:paraId="01ED328E" w14:textId="77777777" w:rsidR="00783B92" w:rsidRPr="00083A8A" w:rsidRDefault="00783B92" w:rsidP="00EE5BD8">
            <w:pPr>
              <w:pStyle w:val="BodyText"/>
              <w:jc w:val="center"/>
              <w:rPr>
                <w:sz w:val="18"/>
                <w:szCs w:val="18"/>
              </w:rPr>
            </w:pPr>
            <w:r w:rsidRPr="00083A8A">
              <w:rPr>
                <w:sz w:val="18"/>
                <w:szCs w:val="18"/>
              </w:rPr>
              <w:t>13.41</w:t>
            </w:r>
          </w:p>
        </w:tc>
        <w:tc>
          <w:tcPr>
            <w:tcW w:w="1028" w:type="dxa"/>
            <w:tcBorders>
              <w:top w:val="single" w:sz="4" w:space="0" w:color="auto"/>
            </w:tcBorders>
            <w:vAlign w:val="center"/>
          </w:tcPr>
          <w:p w14:paraId="03B9121C" w14:textId="77777777" w:rsidR="00783B92" w:rsidRPr="00083A8A" w:rsidRDefault="00783B92" w:rsidP="00EE5BD8">
            <w:pPr>
              <w:pStyle w:val="BodyText"/>
              <w:jc w:val="center"/>
              <w:rPr>
                <w:sz w:val="18"/>
                <w:szCs w:val="18"/>
              </w:rPr>
            </w:pPr>
            <w:r w:rsidRPr="00083A8A">
              <w:rPr>
                <w:sz w:val="18"/>
                <w:szCs w:val="18"/>
              </w:rPr>
              <w:t>&lt;0.01</w:t>
            </w:r>
          </w:p>
        </w:tc>
        <w:tc>
          <w:tcPr>
            <w:tcW w:w="828" w:type="dxa"/>
            <w:vMerge w:val="restart"/>
            <w:tcBorders>
              <w:top w:val="single" w:sz="4" w:space="0" w:color="auto"/>
              <w:bottom w:val="single" w:sz="12" w:space="0" w:color="auto"/>
            </w:tcBorders>
            <w:vAlign w:val="center"/>
          </w:tcPr>
          <w:p w14:paraId="6DF86934" w14:textId="77777777" w:rsidR="00783B92" w:rsidRPr="00083A8A" w:rsidRDefault="00783B92" w:rsidP="00EE5BD8">
            <w:pPr>
              <w:pStyle w:val="BodyText"/>
              <w:jc w:val="center"/>
              <w:rPr>
                <w:sz w:val="18"/>
                <w:szCs w:val="18"/>
              </w:rPr>
            </w:pPr>
            <w:r w:rsidRPr="00083A8A">
              <w:rPr>
                <w:sz w:val="18"/>
                <w:szCs w:val="18"/>
              </w:rPr>
              <w:t>0.923</w:t>
            </w:r>
          </w:p>
        </w:tc>
        <w:tc>
          <w:tcPr>
            <w:tcW w:w="906" w:type="dxa"/>
            <w:vMerge w:val="restart"/>
            <w:tcBorders>
              <w:top w:val="single" w:sz="4" w:space="0" w:color="auto"/>
            </w:tcBorders>
            <w:vAlign w:val="center"/>
          </w:tcPr>
          <w:p w14:paraId="6DE8E717" w14:textId="77777777" w:rsidR="00783B92" w:rsidRPr="00083A8A" w:rsidRDefault="00783B92" w:rsidP="00EE5BD8">
            <w:pPr>
              <w:pStyle w:val="BodyText"/>
              <w:jc w:val="center"/>
              <w:rPr>
                <w:sz w:val="18"/>
                <w:szCs w:val="18"/>
              </w:rPr>
            </w:pPr>
            <w:r w:rsidRPr="00083A8A">
              <w:rPr>
                <w:sz w:val="18"/>
                <w:szCs w:val="18"/>
              </w:rPr>
              <w:t>0.174</w:t>
            </w:r>
          </w:p>
        </w:tc>
      </w:tr>
      <w:tr w:rsidR="00783B92" w:rsidRPr="00083A8A" w14:paraId="2A04C026" w14:textId="77777777" w:rsidTr="00EE5BD8">
        <w:trPr>
          <w:jc w:val="center"/>
        </w:trPr>
        <w:tc>
          <w:tcPr>
            <w:tcW w:w="1713" w:type="dxa"/>
            <w:vMerge/>
            <w:tcBorders>
              <w:bottom w:val="single" w:sz="4" w:space="0" w:color="auto"/>
            </w:tcBorders>
          </w:tcPr>
          <w:p w14:paraId="761A2398" w14:textId="77777777" w:rsidR="00783B92" w:rsidRPr="00083A8A" w:rsidRDefault="00783B92" w:rsidP="00EE5BD8">
            <w:pPr>
              <w:pStyle w:val="BodyText"/>
              <w:jc w:val="center"/>
              <w:rPr>
                <w:sz w:val="18"/>
                <w:szCs w:val="18"/>
              </w:rPr>
            </w:pPr>
          </w:p>
        </w:tc>
        <w:tc>
          <w:tcPr>
            <w:tcW w:w="1306" w:type="dxa"/>
            <w:tcBorders>
              <w:bottom w:val="single" w:sz="4" w:space="0" w:color="auto"/>
            </w:tcBorders>
            <w:vAlign w:val="center"/>
          </w:tcPr>
          <w:p w14:paraId="63D46BC3" w14:textId="77777777" w:rsidR="00783B92" w:rsidRPr="00083A8A" w:rsidRDefault="00783B92" w:rsidP="00EE5BD8">
            <w:pPr>
              <w:pStyle w:val="BodyText"/>
              <w:jc w:val="center"/>
              <w:rPr>
                <w:i/>
                <w:iCs/>
                <w:sz w:val="18"/>
                <w:szCs w:val="18"/>
              </w:rPr>
            </w:pPr>
            <w:r w:rsidRPr="00083A8A">
              <w:rPr>
                <w:i/>
                <w:iCs/>
                <w:sz w:val="18"/>
                <w:szCs w:val="18"/>
              </w:rPr>
              <w:t>b</w:t>
            </w:r>
          </w:p>
        </w:tc>
        <w:tc>
          <w:tcPr>
            <w:tcW w:w="2384" w:type="dxa"/>
            <w:tcBorders>
              <w:bottom w:val="single" w:sz="4" w:space="0" w:color="auto"/>
            </w:tcBorders>
            <w:vAlign w:val="center"/>
          </w:tcPr>
          <w:p w14:paraId="67370742" w14:textId="77777777" w:rsidR="00783B92" w:rsidRPr="00083A8A" w:rsidRDefault="00783B92" w:rsidP="00EE5BD8">
            <w:pPr>
              <w:pStyle w:val="BodyText"/>
              <w:jc w:val="center"/>
              <w:rPr>
                <w:sz w:val="18"/>
                <w:szCs w:val="18"/>
              </w:rPr>
            </w:pPr>
            <w:r w:rsidRPr="00083A8A">
              <w:rPr>
                <w:sz w:val="18"/>
                <w:szCs w:val="18"/>
              </w:rPr>
              <w:t>0.22884 ± 0.00684</w:t>
            </w:r>
          </w:p>
        </w:tc>
        <w:tc>
          <w:tcPr>
            <w:tcW w:w="972" w:type="dxa"/>
            <w:tcBorders>
              <w:bottom w:val="single" w:sz="4" w:space="0" w:color="auto"/>
            </w:tcBorders>
            <w:vAlign w:val="center"/>
          </w:tcPr>
          <w:p w14:paraId="451E4CA3" w14:textId="77777777" w:rsidR="00783B92" w:rsidRPr="00083A8A" w:rsidRDefault="00783B92" w:rsidP="00EE5BD8">
            <w:pPr>
              <w:pStyle w:val="BodyText"/>
              <w:jc w:val="center"/>
              <w:rPr>
                <w:sz w:val="18"/>
                <w:szCs w:val="18"/>
              </w:rPr>
            </w:pPr>
            <w:r w:rsidRPr="00083A8A">
              <w:rPr>
                <w:sz w:val="18"/>
                <w:szCs w:val="18"/>
              </w:rPr>
              <w:t>33.46</w:t>
            </w:r>
          </w:p>
        </w:tc>
        <w:tc>
          <w:tcPr>
            <w:tcW w:w="1028" w:type="dxa"/>
            <w:tcBorders>
              <w:bottom w:val="single" w:sz="4" w:space="0" w:color="auto"/>
            </w:tcBorders>
            <w:vAlign w:val="center"/>
          </w:tcPr>
          <w:p w14:paraId="366EE501" w14:textId="77777777" w:rsidR="00783B92" w:rsidRPr="00083A8A" w:rsidRDefault="00783B92" w:rsidP="00EE5BD8">
            <w:pPr>
              <w:pStyle w:val="BodyText"/>
              <w:jc w:val="center"/>
              <w:rPr>
                <w:sz w:val="18"/>
                <w:szCs w:val="18"/>
              </w:rPr>
            </w:pPr>
            <w:r w:rsidRPr="00083A8A">
              <w:rPr>
                <w:sz w:val="18"/>
                <w:szCs w:val="18"/>
              </w:rPr>
              <w:t>&lt;0.01</w:t>
            </w:r>
          </w:p>
        </w:tc>
        <w:tc>
          <w:tcPr>
            <w:tcW w:w="828" w:type="dxa"/>
            <w:vMerge/>
            <w:tcBorders>
              <w:bottom w:val="single" w:sz="4" w:space="0" w:color="auto"/>
            </w:tcBorders>
          </w:tcPr>
          <w:p w14:paraId="57541E65" w14:textId="77777777" w:rsidR="00783B92" w:rsidRPr="00083A8A" w:rsidRDefault="00783B92" w:rsidP="00EE5BD8">
            <w:pPr>
              <w:pStyle w:val="BodyText"/>
              <w:rPr>
                <w:sz w:val="18"/>
                <w:szCs w:val="18"/>
              </w:rPr>
            </w:pPr>
          </w:p>
        </w:tc>
        <w:tc>
          <w:tcPr>
            <w:tcW w:w="906" w:type="dxa"/>
            <w:vMerge/>
            <w:tcBorders>
              <w:bottom w:val="single" w:sz="4" w:space="0" w:color="auto"/>
            </w:tcBorders>
          </w:tcPr>
          <w:p w14:paraId="511EEA06" w14:textId="77777777" w:rsidR="00783B92" w:rsidRPr="00083A8A" w:rsidRDefault="00783B92" w:rsidP="00EE5BD8">
            <w:pPr>
              <w:pStyle w:val="BodyText"/>
              <w:rPr>
                <w:sz w:val="18"/>
                <w:szCs w:val="18"/>
              </w:rPr>
            </w:pPr>
          </w:p>
        </w:tc>
      </w:tr>
      <w:tr w:rsidR="00783B92" w:rsidRPr="00083A8A" w14:paraId="6F953BC5" w14:textId="77777777" w:rsidTr="00EE5BD8">
        <w:trPr>
          <w:jc w:val="center"/>
        </w:trPr>
        <w:tc>
          <w:tcPr>
            <w:tcW w:w="1713" w:type="dxa"/>
            <w:vMerge w:val="restart"/>
            <w:tcBorders>
              <w:top w:val="single" w:sz="4" w:space="0" w:color="auto"/>
            </w:tcBorders>
            <w:vAlign w:val="center"/>
          </w:tcPr>
          <w:p w14:paraId="134C2EB9" w14:textId="77777777" w:rsidR="00783B92" w:rsidRPr="00083A8A" w:rsidRDefault="00783B92" w:rsidP="00EE5BD8">
            <w:pPr>
              <w:pStyle w:val="BodyText"/>
              <w:rPr>
                <w:sz w:val="18"/>
                <w:szCs w:val="18"/>
              </w:rPr>
            </w:pPr>
            <w:r w:rsidRPr="00083A8A">
              <w:rPr>
                <w:sz w:val="18"/>
                <w:szCs w:val="18"/>
              </w:rPr>
              <w:t>Beach and purse seine only</w:t>
            </w:r>
            <w:r>
              <w:rPr>
                <w:sz w:val="18"/>
                <w:szCs w:val="18"/>
              </w:rPr>
              <w:t xml:space="preserve"> (exp)</w:t>
            </w:r>
          </w:p>
        </w:tc>
        <w:tc>
          <w:tcPr>
            <w:tcW w:w="1306" w:type="dxa"/>
            <w:tcBorders>
              <w:top w:val="single" w:sz="4" w:space="0" w:color="auto"/>
            </w:tcBorders>
            <w:vAlign w:val="center"/>
          </w:tcPr>
          <w:p w14:paraId="6CA93C88" w14:textId="77777777" w:rsidR="00783B92" w:rsidRPr="00083A8A" w:rsidRDefault="00783B92" w:rsidP="00EE5BD8">
            <w:pPr>
              <w:pStyle w:val="BodyText"/>
              <w:jc w:val="center"/>
              <w:rPr>
                <w:i/>
                <w:iCs/>
                <w:sz w:val="18"/>
                <w:szCs w:val="18"/>
              </w:rPr>
            </w:pPr>
            <w:r w:rsidRPr="00083A8A">
              <w:rPr>
                <w:i/>
                <w:iCs/>
                <w:sz w:val="18"/>
                <w:szCs w:val="18"/>
              </w:rPr>
              <w:t>A</w:t>
            </w:r>
          </w:p>
        </w:tc>
        <w:tc>
          <w:tcPr>
            <w:tcW w:w="2384" w:type="dxa"/>
            <w:tcBorders>
              <w:top w:val="single" w:sz="4" w:space="0" w:color="auto"/>
            </w:tcBorders>
            <w:vAlign w:val="center"/>
          </w:tcPr>
          <w:p w14:paraId="338418A1" w14:textId="77777777" w:rsidR="00783B92" w:rsidRPr="00083A8A" w:rsidRDefault="00783B92" w:rsidP="00EE5BD8">
            <w:pPr>
              <w:pStyle w:val="BodyText"/>
              <w:jc w:val="center"/>
              <w:rPr>
                <w:sz w:val="18"/>
                <w:szCs w:val="18"/>
              </w:rPr>
            </w:pPr>
            <w:r w:rsidRPr="00083A8A">
              <w:rPr>
                <w:sz w:val="18"/>
                <w:szCs w:val="18"/>
              </w:rPr>
              <w:t>2.397387 ± 0.142407</w:t>
            </w:r>
          </w:p>
        </w:tc>
        <w:tc>
          <w:tcPr>
            <w:tcW w:w="972" w:type="dxa"/>
            <w:tcBorders>
              <w:top w:val="single" w:sz="4" w:space="0" w:color="auto"/>
            </w:tcBorders>
            <w:vAlign w:val="center"/>
          </w:tcPr>
          <w:p w14:paraId="6DB1AFA1" w14:textId="77777777" w:rsidR="00783B92" w:rsidRPr="00083A8A" w:rsidRDefault="00783B92" w:rsidP="00EE5BD8">
            <w:pPr>
              <w:pStyle w:val="BodyText"/>
              <w:jc w:val="center"/>
              <w:rPr>
                <w:sz w:val="18"/>
                <w:szCs w:val="18"/>
              </w:rPr>
            </w:pPr>
            <w:r w:rsidRPr="00083A8A">
              <w:rPr>
                <w:sz w:val="18"/>
                <w:szCs w:val="18"/>
              </w:rPr>
              <w:t>16.84</w:t>
            </w:r>
          </w:p>
        </w:tc>
        <w:tc>
          <w:tcPr>
            <w:tcW w:w="1028" w:type="dxa"/>
            <w:tcBorders>
              <w:top w:val="single" w:sz="4" w:space="0" w:color="auto"/>
            </w:tcBorders>
            <w:vAlign w:val="center"/>
          </w:tcPr>
          <w:p w14:paraId="54AB96D8" w14:textId="77777777" w:rsidR="00783B92" w:rsidRPr="00083A8A" w:rsidRDefault="00783B92" w:rsidP="00EE5BD8">
            <w:pPr>
              <w:pStyle w:val="BodyText"/>
              <w:jc w:val="center"/>
              <w:rPr>
                <w:sz w:val="18"/>
                <w:szCs w:val="18"/>
              </w:rPr>
            </w:pPr>
            <w:r w:rsidRPr="00083A8A">
              <w:rPr>
                <w:sz w:val="18"/>
                <w:szCs w:val="18"/>
              </w:rPr>
              <w:t>&lt;0.01</w:t>
            </w:r>
          </w:p>
        </w:tc>
        <w:tc>
          <w:tcPr>
            <w:tcW w:w="828" w:type="dxa"/>
            <w:vMerge w:val="restart"/>
            <w:tcBorders>
              <w:top w:val="single" w:sz="4" w:space="0" w:color="auto"/>
            </w:tcBorders>
            <w:vAlign w:val="center"/>
          </w:tcPr>
          <w:p w14:paraId="55C6B0E9" w14:textId="77777777" w:rsidR="00783B92" w:rsidRPr="00083A8A" w:rsidRDefault="00783B92" w:rsidP="00EE5BD8">
            <w:pPr>
              <w:pStyle w:val="BodyText"/>
              <w:jc w:val="center"/>
              <w:rPr>
                <w:sz w:val="18"/>
                <w:szCs w:val="18"/>
              </w:rPr>
            </w:pPr>
            <w:r>
              <w:rPr>
                <w:sz w:val="18"/>
                <w:szCs w:val="18"/>
              </w:rPr>
              <w:t>0.921</w:t>
            </w:r>
          </w:p>
        </w:tc>
        <w:tc>
          <w:tcPr>
            <w:tcW w:w="906" w:type="dxa"/>
            <w:vMerge w:val="restart"/>
            <w:tcBorders>
              <w:top w:val="single" w:sz="4" w:space="0" w:color="auto"/>
            </w:tcBorders>
            <w:vAlign w:val="center"/>
          </w:tcPr>
          <w:p w14:paraId="427DCFAF" w14:textId="77777777" w:rsidR="00783B92" w:rsidRPr="00083A8A" w:rsidRDefault="00783B92" w:rsidP="00EE5BD8">
            <w:pPr>
              <w:pStyle w:val="BodyText"/>
              <w:jc w:val="center"/>
              <w:rPr>
                <w:sz w:val="18"/>
                <w:szCs w:val="18"/>
              </w:rPr>
            </w:pPr>
            <w:r>
              <w:rPr>
                <w:sz w:val="18"/>
                <w:szCs w:val="18"/>
              </w:rPr>
              <w:t>5.41</w:t>
            </w:r>
          </w:p>
        </w:tc>
      </w:tr>
      <w:tr w:rsidR="00783B92" w:rsidRPr="00083A8A" w14:paraId="5BA805CC" w14:textId="77777777" w:rsidTr="00EE5BD8">
        <w:trPr>
          <w:jc w:val="center"/>
        </w:trPr>
        <w:tc>
          <w:tcPr>
            <w:tcW w:w="1713" w:type="dxa"/>
            <w:vMerge/>
            <w:tcBorders>
              <w:bottom w:val="single" w:sz="4" w:space="0" w:color="auto"/>
            </w:tcBorders>
          </w:tcPr>
          <w:p w14:paraId="4B22F48B" w14:textId="77777777" w:rsidR="00783B92" w:rsidRPr="00083A8A" w:rsidRDefault="00783B92" w:rsidP="00EE5BD8">
            <w:pPr>
              <w:pStyle w:val="BodyText"/>
              <w:jc w:val="center"/>
              <w:rPr>
                <w:sz w:val="18"/>
                <w:szCs w:val="18"/>
              </w:rPr>
            </w:pPr>
          </w:p>
        </w:tc>
        <w:tc>
          <w:tcPr>
            <w:tcW w:w="1306" w:type="dxa"/>
            <w:tcBorders>
              <w:bottom w:val="single" w:sz="4" w:space="0" w:color="auto"/>
            </w:tcBorders>
            <w:vAlign w:val="center"/>
          </w:tcPr>
          <w:p w14:paraId="170C5BA1" w14:textId="77777777" w:rsidR="00783B92" w:rsidRPr="00083A8A" w:rsidRDefault="00783B92" w:rsidP="00EE5BD8">
            <w:pPr>
              <w:pStyle w:val="BodyText"/>
              <w:jc w:val="center"/>
              <w:rPr>
                <w:i/>
                <w:iCs/>
                <w:sz w:val="18"/>
                <w:szCs w:val="18"/>
              </w:rPr>
            </w:pPr>
            <w:r w:rsidRPr="00083A8A">
              <w:rPr>
                <w:i/>
                <w:iCs/>
                <w:sz w:val="18"/>
                <w:szCs w:val="18"/>
              </w:rPr>
              <w:t>b</w:t>
            </w:r>
          </w:p>
        </w:tc>
        <w:tc>
          <w:tcPr>
            <w:tcW w:w="2384" w:type="dxa"/>
            <w:tcBorders>
              <w:bottom w:val="single" w:sz="4" w:space="0" w:color="auto"/>
            </w:tcBorders>
            <w:vAlign w:val="center"/>
          </w:tcPr>
          <w:p w14:paraId="5023EEE1" w14:textId="77777777" w:rsidR="00783B92" w:rsidRPr="00083A8A" w:rsidRDefault="00783B92" w:rsidP="00EE5BD8">
            <w:pPr>
              <w:pStyle w:val="BodyText"/>
              <w:jc w:val="center"/>
              <w:rPr>
                <w:sz w:val="18"/>
                <w:szCs w:val="18"/>
              </w:rPr>
            </w:pPr>
            <w:r w:rsidRPr="00083A8A">
              <w:rPr>
                <w:sz w:val="18"/>
                <w:szCs w:val="18"/>
              </w:rPr>
              <w:t>0.074964 ± 0.001347</w:t>
            </w:r>
          </w:p>
        </w:tc>
        <w:tc>
          <w:tcPr>
            <w:tcW w:w="972" w:type="dxa"/>
            <w:tcBorders>
              <w:bottom w:val="single" w:sz="4" w:space="0" w:color="auto"/>
            </w:tcBorders>
            <w:vAlign w:val="center"/>
          </w:tcPr>
          <w:p w14:paraId="0D8FFAD8" w14:textId="77777777" w:rsidR="00783B92" w:rsidRPr="00083A8A" w:rsidRDefault="00783B92" w:rsidP="00EE5BD8">
            <w:pPr>
              <w:pStyle w:val="BodyText"/>
              <w:jc w:val="center"/>
              <w:rPr>
                <w:sz w:val="18"/>
                <w:szCs w:val="18"/>
              </w:rPr>
            </w:pPr>
            <w:r w:rsidRPr="00083A8A">
              <w:rPr>
                <w:sz w:val="18"/>
                <w:szCs w:val="18"/>
              </w:rPr>
              <w:t>55.66</w:t>
            </w:r>
          </w:p>
        </w:tc>
        <w:tc>
          <w:tcPr>
            <w:tcW w:w="1028" w:type="dxa"/>
            <w:tcBorders>
              <w:bottom w:val="single" w:sz="4" w:space="0" w:color="auto"/>
            </w:tcBorders>
            <w:vAlign w:val="center"/>
          </w:tcPr>
          <w:p w14:paraId="6796E06C" w14:textId="77777777" w:rsidR="00783B92" w:rsidRPr="00083A8A" w:rsidRDefault="00783B92" w:rsidP="00EE5BD8">
            <w:pPr>
              <w:pStyle w:val="BodyText"/>
              <w:jc w:val="center"/>
              <w:rPr>
                <w:sz w:val="18"/>
                <w:szCs w:val="18"/>
              </w:rPr>
            </w:pPr>
            <w:r w:rsidRPr="00083A8A">
              <w:rPr>
                <w:sz w:val="18"/>
                <w:szCs w:val="18"/>
              </w:rPr>
              <w:t>&lt;0.01</w:t>
            </w:r>
          </w:p>
        </w:tc>
        <w:tc>
          <w:tcPr>
            <w:tcW w:w="828" w:type="dxa"/>
            <w:vMerge/>
            <w:tcBorders>
              <w:bottom w:val="single" w:sz="4" w:space="0" w:color="auto"/>
            </w:tcBorders>
          </w:tcPr>
          <w:p w14:paraId="222C72AB" w14:textId="77777777" w:rsidR="00783B92" w:rsidRPr="00083A8A" w:rsidRDefault="00783B92" w:rsidP="00EE5BD8">
            <w:pPr>
              <w:pStyle w:val="BodyText"/>
              <w:rPr>
                <w:sz w:val="18"/>
                <w:szCs w:val="18"/>
              </w:rPr>
            </w:pPr>
          </w:p>
        </w:tc>
        <w:tc>
          <w:tcPr>
            <w:tcW w:w="906" w:type="dxa"/>
            <w:vMerge/>
            <w:tcBorders>
              <w:bottom w:val="single" w:sz="4" w:space="0" w:color="auto"/>
            </w:tcBorders>
          </w:tcPr>
          <w:p w14:paraId="1E37BF06" w14:textId="77777777" w:rsidR="00783B92" w:rsidRPr="00083A8A" w:rsidRDefault="00783B92" w:rsidP="00EE5BD8">
            <w:pPr>
              <w:pStyle w:val="BodyText"/>
              <w:rPr>
                <w:sz w:val="18"/>
                <w:szCs w:val="18"/>
              </w:rPr>
            </w:pPr>
          </w:p>
        </w:tc>
      </w:tr>
      <w:tr w:rsidR="00783B92" w:rsidRPr="00083A8A" w14:paraId="1A8ECD4A" w14:textId="77777777" w:rsidTr="00EE5BD8">
        <w:trPr>
          <w:jc w:val="center"/>
        </w:trPr>
        <w:tc>
          <w:tcPr>
            <w:tcW w:w="1713" w:type="dxa"/>
            <w:vMerge w:val="restart"/>
            <w:tcBorders>
              <w:top w:val="single" w:sz="4" w:space="0" w:color="auto"/>
            </w:tcBorders>
            <w:vAlign w:val="center"/>
          </w:tcPr>
          <w:p w14:paraId="57F33AED" w14:textId="77777777" w:rsidR="00783B92" w:rsidRPr="00083A8A" w:rsidRDefault="00783B92" w:rsidP="00EE5BD8">
            <w:pPr>
              <w:pStyle w:val="BodyText"/>
              <w:rPr>
                <w:sz w:val="18"/>
                <w:szCs w:val="18"/>
              </w:rPr>
            </w:pPr>
            <w:r w:rsidRPr="00083A8A">
              <w:rPr>
                <w:sz w:val="18"/>
                <w:szCs w:val="18"/>
              </w:rPr>
              <w:t>Beach and purse seine only</w:t>
            </w:r>
            <w:r>
              <w:rPr>
                <w:sz w:val="18"/>
                <w:szCs w:val="18"/>
              </w:rPr>
              <w:t xml:space="preserve"> (</w:t>
            </w:r>
            <w:proofErr w:type="spellStart"/>
            <w:r>
              <w:rPr>
                <w:sz w:val="18"/>
                <w:szCs w:val="18"/>
              </w:rPr>
              <w:t>lm</w:t>
            </w:r>
            <w:proofErr w:type="spellEnd"/>
            <w:r>
              <w:rPr>
                <w:sz w:val="18"/>
                <w:szCs w:val="18"/>
              </w:rPr>
              <w:t>)</w:t>
            </w:r>
          </w:p>
        </w:tc>
        <w:tc>
          <w:tcPr>
            <w:tcW w:w="1306" w:type="dxa"/>
            <w:tcBorders>
              <w:top w:val="single" w:sz="4" w:space="0" w:color="auto"/>
            </w:tcBorders>
            <w:vAlign w:val="center"/>
          </w:tcPr>
          <w:p w14:paraId="29286B71" w14:textId="77777777" w:rsidR="00783B92" w:rsidRPr="00083A8A" w:rsidRDefault="00783B92" w:rsidP="00EE5BD8">
            <w:pPr>
              <w:pStyle w:val="BodyText"/>
              <w:jc w:val="center"/>
              <w:rPr>
                <w:i/>
                <w:iCs/>
                <w:sz w:val="18"/>
                <w:szCs w:val="18"/>
              </w:rPr>
            </w:pPr>
            <w:r>
              <w:rPr>
                <w:i/>
                <w:iCs/>
                <w:sz w:val="18"/>
                <w:szCs w:val="18"/>
              </w:rPr>
              <w:t>Intercept</w:t>
            </w:r>
          </w:p>
        </w:tc>
        <w:tc>
          <w:tcPr>
            <w:tcW w:w="2384" w:type="dxa"/>
            <w:tcBorders>
              <w:top w:val="single" w:sz="4" w:space="0" w:color="auto"/>
            </w:tcBorders>
            <w:vAlign w:val="center"/>
          </w:tcPr>
          <w:p w14:paraId="0EAEA39F" w14:textId="77777777" w:rsidR="00783B92" w:rsidRPr="00083A8A" w:rsidRDefault="00783B92" w:rsidP="00EE5BD8">
            <w:pPr>
              <w:pStyle w:val="BodyText"/>
              <w:jc w:val="center"/>
              <w:rPr>
                <w:sz w:val="18"/>
                <w:szCs w:val="18"/>
              </w:rPr>
            </w:pPr>
            <w:r>
              <w:rPr>
                <w:sz w:val="18"/>
                <w:szCs w:val="18"/>
              </w:rPr>
              <w:t>-5.58447 ± 0.14094</w:t>
            </w:r>
          </w:p>
        </w:tc>
        <w:tc>
          <w:tcPr>
            <w:tcW w:w="972" w:type="dxa"/>
            <w:tcBorders>
              <w:top w:val="single" w:sz="4" w:space="0" w:color="auto"/>
            </w:tcBorders>
            <w:vAlign w:val="center"/>
          </w:tcPr>
          <w:p w14:paraId="5CC7CEDF" w14:textId="77777777" w:rsidR="00783B92" w:rsidRPr="00083A8A" w:rsidRDefault="00783B92" w:rsidP="00EE5BD8">
            <w:pPr>
              <w:pStyle w:val="BodyText"/>
              <w:jc w:val="center"/>
              <w:rPr>
                <w:sz w:val="18"/>
                <w:szCs w:val="18"/>
              </w:rPr>
            </w:pPr>
            <w:r>
              <w:rPr>
                <w:sz w:val="18"/>
                <w:szCs w:val="18"/>
              </w:rPr>
              <w:t>-39.62</w:t>
            </w:r>
          </w:p>
        </w:tc>
        <w:tc>
          <w:tcPr>
            <w:tcW w:w="1028" w:type="dxa"/>
            <w:tcBorders>
              <w:top w:val="single" w:sz="4" w:space="0" w:color="auto"/>
            </w:tcBorders>
            <w:vAlign w:val="center"/>
          </w:tcPr>
          <w:p w14:paraId="78581F1E" w14:textId="77777777" w:rsidR="00783B92" w:rsidRPr="00083A8A" w:rsidRDefault="00783B92" w:rsidP="00EE5BD8">
            <w:pPr>
              <w:pStyle w:val="BodyText"/>
              <w:jc w:val="center"/>
              <w:rPr>
                <w:sz w:val="18"/>
                <w:szCs w:val="18"/>
              </w:rPr>
            </w:pPr>
            <w:r>
              <w:rPr>
                <w:sz w:val="18"/>
                <w:szCs w:val="18"/>
              </w:rPr>
              <w:t>&lt;0.01</w:t>
            </w:r>
          </w:p>
        </w:tc>
        <w:tc>
          <w:tcPr>
            <w:tcW w:w="828" w:type="dxa"/>
            <w:vMerge w:val="restart"/>
            <w:tcBorders>
              <w:top w:val="single" w:sz="4" w:space="0" w:color="auto"/>
            </w:tcBorders>
            <w:vAlign w:val="center"/>
          </w:tcPr>
          <w:p w14:paraId="67AEC77E" w14:textId="77777777" w:rsidR="00783B92" w:rsidRPr="00083A8A" w:rsidRDefault="00783B92" w:rsidP="00EE5BD8">
            <w:pPr>
              <w:pStyle w:val="BodyText"/>
              <w:jc w:val="center"/>
              <w:rPr>
                <w:sz w:val="18"/>
                <w:szCs w:val="18"/>
              </w:rPr>
            </w:pPr>
            <w:r>
              <w:rPr>
                <w:sz w:val="18"/>
                <w:szCs w:val="18"/>
              </w:rPr>
              <w:t>0.933</w:t>
            </w:r>
          </w:p>
        </w:tc>
        <w:tc>
          <w:tcPr>
            <w:tcW w:w="906" w:type="dxa"/>
            <w:vMerge w:val="restart"/>
            <w:tcBorders>
              <w:top w:val="single" w:sz="4" w:space="0" w:color="auto"/>
            </w:tcBorders>
            <w:vAlign w:val="center"/>
          </w:tcPr>
          <w:p w14:paraId="372827E2" w14:textId="77777777" w:rsidR="00783B92" w:rsidRPr="00083A8A" w:rsidRDefault="00783B92" w:rsidP="00EE5BD8">
            <w:pPr>
              <w:pStyle w:val="BodyText"/>
              <w:jc w:val="center"/>
              <w:rPr>
                <w:sz w:val="18"/>
                <w:szCs w:val="18"/>
              </w:rPr>
            </w:pPr>
            <w:r>
              <w:rPr>
                <w:sz w:val="18"/>
                <w:szCs w:val="18"/>
              </w:rPr>
              <w:t>0.228</w:t>
            </w:r>
          </w:p>
        </w:tc>
      </w:tr>
      <w:tr w:rsidR="00783B92" w:rsidRPr="00083A8A" w14:paraId="454C6A6B" w14:textId="77777777" w:rsidTr="00EE5BD8">
        <w:trPr>
          <w:trHeight w:val="74"/>
          <w:jc w:val="center"/>
        </w:trPr>
        <w:tc>
          <w:tcPr>
            <w:tcW w:w="1713" w:type="dxa"/>
            <w:vMerge/>
            <w:tcBorders>
              <w:bottom w:val="single" w:sz="12" w:space="0" w:color="auto"/>
            </w:tcBorders>
          </w:tcPr>
          <w:p w14:paraId="73664E98" w14:textId="77777777" w:rsidR="00783B92" w:rsidRPr="00083A8A" w:rsidRDefault="00783B92" w:rsidP="00EE5BD8">
            <w:pPr>
              <w:pStyle w:val="BodyText"/>
              <w:jc w:val="center"/>
              <w:rPr>
                <w:sz w:val="18"/>
                <w:szCs w:val="18"/>
              </w:rPr>
            </w:pPr>
          </w:p>
        </w:tc>
        <w:tc>
          <w:tcPr>
            <w:tcW w:w="1306" w:type="dxa"/>
            <w:tcBorders>
              <w:bottom w:val="single" w:sz="12" w:space="0" w:color="auto"/>
            </w:tcBorders>
            <w:vAlign w:val="center"/>
          </w:tcPr>
          <w:p w14:paraId="36E21EB2" w14:textId="77777777" w:rsidR="00783B92" w:rsidRPr="00083A8A" w:rsidRDefault="00783B92" w:rsidP="00EE5BD8">
            <w:pPr>
              <w:pStyle w:val="BodyText"/>
              <w:jc w:val="center"/>
              <w:rPr>
                <w:i/>
                <w:iCs/>
                <w:sz w:val="18"/>
                <w:szCs w:val="18"/>
              </w:rPr>
            </w:pPr>
            <w:r>
              <w:rPr>
                <w:i/>
                <w:iCs/>
                <w:sz w:val="18"/>
                <w:szCs w:val="18"/>
              </w:rPr>
              <w:t>slope</w:t>
            </w:r>
          </w:p>
        </w:tc>
        <w:tc>
          <w:tcPr>
            <w:tcW w:w="2384" w:type="dxa"/>
            <w:tcBorders>
              <w:bottom w:val="single" w:sz="12" w:space="0" w:color="auto"/>
            </w:tcBorders>
            <w:vAlign w:val="center"/>
          </w:tcPr>
          <w:p w14:paraId="1BC067B6" w14:textId="77777777" w:rsidR="00783B92" w:rsidRPr="00083A8A" w:rsidRDefault="00783B92" w:rsidP="00EE5BD8">
            <w:pPr>
              <w:pStyle w:val="BodyText"/>
              <w:jc w:val="center"/>
              <w:rPr>
                <w:sz w:val="18"/>
                <w:szCs w:val="18"/>
              </w:rPr>
            </w:pPr>
            <w:r>
              <w:rPr>
                <w:sz w:val="18"/>
                <w:szCs w:val="18"/>
              </w:rPr>
              <w:t>2.59059 ± 0.04728</w:t>
            </w:r>
          </w:p>
        </w:tc>
        <w:tc>
          <w:tcPr>
            <w:tcW w:w="972" w:type="dxa"/>
            <w:tcBorders>
              <w:bottom w:val="single" w:sz="12" w:space="0" w:color="auto"/>
            </w:tcBorders>
            <w:vAlign w:val="center"/>
          </w:tcPr>
          <w:p w14:paraId="3F576AD0" w14:textId="77777777" w:rsidR="00783B92" w:rsidRPr="00083A8A" w:rsidRDefault="00783B92" w:rsidP="00EE5BD8">
            <w:pPr>
              <w:pStyle w:val="BodyText"/>
              <w:jc w:val="center"/>
              <w:rPr>
                <w:sz w:val="18"/>
                <w:szCs w:val="18"/>
              </w:rPr>
            </w:pPr>
            <w:r>
              <w:rPr>
                <w:sz w:val="18"/>
                <w:szCs w:val="18"/>
              </w:rPr>
              <w:t>54.80</w:t>
            </w:r>
          </w:p>
        </w:tc>
        <w:tc>
          <w:tcPr>
            <w:tcW w:w="1028" w:type="dxa"/>
            <w:tcBorders>
              <w:bottom w:val="single" w:sz="12" w:space="0" w:color="auto"/>
            </w:tcBorders>
            <w:vAlign w:val="center"/>
          </w:tcPr>
          <w:p w14:paraId="17A98229" w14:textId="77777777" w:rsidR="00783B92" w:rsidRPr="00083A8A" w:rsidRDefault="00783B92" w:rsidP="00EE5BD8">
            <w:pPr>
              <w:pStyle w:val="BodyText"/>
              <w:jc w:val="center"/>
              <w:rPr>
                <w:sz w:val="18"/>
                <w:szCs w:val="18"/>
              </w:rPr>
            </w:pPr>
            <w:r>
              <w:rPr>
                <w:sz w:val="18"/>
                <w:szCs w:val="18"/>
              </w:rPr>
              <w:t>&lt;0.01</w:t>
            </w:r>
          </w:p>
        </w:tc>
        <w:tc>
          <w:tcPr>
            <w:tcW w:w="828" w:type="dxa"/>
            <w:vMerge/>
            <w:tcBorders>
              <w:bottom w:val="single" w:sz="12" w:space="0" w:color="auto"/>
            </w:tcBorders>
          </w:tcPr>
          <w:p w14:paraId="5CF31524" w14:textId="77777777" w:rsidR="00783B92" w:rsidRPr="00083A8A" w:rsidRDefault="00783B92" w:rsidP="00EE5BD8">
            <w:pPr>
              <w:pStyle w:val="BodyText"/>
              <w:rPr>
                <w:sz w:val="18"/>
                <w:szCs w:val="18"/>
              </w:rPr>
            </w:pPr>
          </w:p>
        </w:tc>
        <w:tc>
          <w:tcPr>
            <w:tcW w:w="906" w:type="dxa"/>
            <w:vMerge/>
            <w:tcBorders>
              <w:bottom w:val="single" w:sz="12" w:space="0" w:color="auto"/>
            </w:tcBorders>
            <w:vAlign w:val="center"/>
          </w:tcPr>
          <w:p w14:paraId="747EF365" w14:textId="77777777" w:rsidR="00783B92" w:rsidRPr="00083A8A" w:rsidRDefault="00783B92" w:rsidP="00EE5BD8">
            <w:pPr>
              <w:pStyle w:val="BodyText"/>
              <w:jc w:val="center"/>
              <w:rPr>
                <w:sz w:val="18"/>
                <w:szCs w:val="18"/>
              </w:rPr>
            </w:pPr>
          </w:p>
        </w:tc>
      </w:tr>
    </w:tbl>
    <w:p w14:paraId="1F9B671C" w14:textId="77777777" w:rsidR="00783B92" w:rsidRDefault="00783B92" w:rsidP="00783B92">
      <w:pPr>
        <w:pStyle w:val="BodyText"/>
      </w:pPr>
    </w:p>
    <w:p w14:paraId="2F57B143" w14:textId="77777777" w:rsidR="00783B92" w:rsidRPr="00F47041" w:rsidRDefault="00783B92" w:rsidP="00F47041">
      <w:pPr>
        <w:pStyle w:val="BodyText"/>
      </w:pPr>
    </w:p>
    <w:p w14:paraId="3417DB0B" w14:textId="0E014C55" w:rsidR="001E4E0B" w:rsidRPr="00B827DE" w:rsidRDefault="003E5A35" w:rsidP="00C30BB5">
      <w:pPr>
        <w:pStyle w:val="Heading1"/>
      </w:pPr>
      <w:bookmarkStart w:id="29" w:name="_Toc220606397"/>
      <w:r w:rsidRPr="00B827DE">
        <w:lastRenderedPageBreak/>
        <w:t>RESULTS</w:t>
      </w:r>
      <w:bookmarkEnd w:id="29"/>
    </w:p>
    <w:p w14:paraId="123B10F0" w14:textId="77777777" w:rsidR="001E4E0B" w:rsidRPr="00F57D54" w:rsidRDefault="001E4E0B" w:rsidP="00AA50E8">
      <w:pPr>
        <w:rPr>
          <w:rFonts w:ascii="Arial" w:hAnsi="Arial" w:cs="Arial"/>
        </w:rPr>
      </w:pPr>
    </w:p>
    <w:p w14:paraId="665E8CDF" w14:textId="7BBB923D" w:rsidR="00BA3337" w:rsidRPr="00BA3337" w:rsidRDefault="00807C36" w:rsidP="00C006A4">
      <w:pPr>
        <w:pStyle w:val="Heading2"/>
      </w:pPr>
      <w:bookmarkStart w:id="30" w:name="_Toc220606398"/>
      <w:r>
        <w:t>Freshwater outmigration (RST)</w:t>
      </w:r>
      <w:bookmarkEnd w:id="30"/>
    </w:p>
    <w:p w14:paraId="67FF1948" w14:textId="32A1678D" w:rsidR="00BA3337" w:rsidRDefault="00B30014" w:rsidP="000100B7">
      <w:pPr>
        <w:pStyle w:val="Heading3"/>
      </w:pPr>
      <w:bookmarkStart w:id="31" w:name="_Toc220606399"/>
      <w:r>
        <w:t>Migration timing</w:t>
      </w:r>
      <w:bookmarkEnd w:id="31"/>
    </w:p>
    <w:p w14:paraId="7F504585" w14:textId="413F0BF2" w:rsidR="000100B7" w:rsidRPr="000100B7" w:rsidRDefault="000100B7" w:rsidP="000100B7">
      <w:pPr>
        <w:pStyle w:val="BodyText"/>
      </w:pPr>
      <w:r>
        <w:t xml:space="preserve">Coho fry (sub-yearlings) were the most abundant species/life stage encountered. While their peak migration was variable across years, catches were usually consistently high through April. As expected, Chum were the earliest migrants and it is likely we only caught the very tail-end of the freshwater portion of Chum outmigration. </w:t>
      </w:r>
      <w:r w:rsidR="009A26DA">
        <w:t xml:space="preserve">Chinook followed Chum outmigration, with most Chinook leaving anywhere from late February to mid-April. A second, smaller Chinook outmigration was noted around May, although in much lower abundance (Figure xx and Figure xx).  </w:t>
      </w:r>
    </w:p>
    <w:p w14:paraId="40B7BBAA" w14:textId="143DFA3E" w:rsidR="00950B0B" w:rsidRDefault="000100B7" w:rsidP="00950B0B">
      <w:pPr>
        <w:pStyle w:val="BodyText"/>
      </w:pPr>
      <w:r w:rsidRPr="00966648">
        <w:rPr>
          <w:noProof/>
        </w:rPr>
        <w:drawing>
          <wp:anchor distT="0" distB="0" distL="114300" distR="114300" simplePos="0" relativeHeight="251710464" behindDoc="1" locked="0" layoutInCell="1" allowOverlap="1" wp14:anchorId="3EAF089D" wp14:editId="208D5AD5">
            <wp:simplePos x="0" y="0"/>
            <wp:positionH relativeFrom="margin">
              <wp:posOffset>-232410</wp:posOffset>
            </wp:positionH>
            <wp:positionV relativeFrom="paragraph">
              <wp:posOffset>255601</wp:posOffset>
            </wp:positionV>
            <wp:extent cx="6197600" cy="5419725"/>
            <wp:effectExtent l="0" t="0" r="0" b="9525"/>
            <wp:wrapTight wrapText="bothSides">
              <wp:wrapPolygon edited="0">
                <wp:start x="0" y="0"/>
                <wp:lineTo x="0" y="21562"/>
                <wp:lineTo x="21511" y="21562"/>
                <wp:lineTo x="21511" y="0"/>
                <wp:lineTo x="0" y="0"/>
              </wp:wrapPolygon>
            </wp:wrapTight>
            <wp:docPr id="183990722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07221" name="Picture 1" descr="A screenshot of a graph&#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6197600" cy="5419725"/>
                    </a:xfrm>
                    <a:prstGeom prst="rect">
                      <a:avLst/>
                    </a:prstGeom>
                  </pic:spPr>
                </pic:pic>
              </a:graphicData>
            </a:graphic>
            <wp14:sizeRelH relativeFrom="page">
              <wp14:pctWidth>0</wp14:pctWidth>
            </wp14:sizeRelH>
            <wp14:sizeRelV relativeFrom="page">
              <wp14:pctHeight>0</wp14:pctHeight>
            </wp14:sizeRelV>
          </wp:anchor>
        </w:drawing>
      </w:r>
    </w:p>
    <w:p w14:paraId="13219513" w14:textId="50B4A979" w:rsidR="00966648" w:rsidRDefault="00966648" w:rsidP="00950B0B">
      <w:pPr>
        <w:pStyle w:val="BodyText"/>
      </w:pPr>
    </w:p>
    <w:p w14:paraId="5A07FBD0" w14:textId="5F52A52B" w:rsidR="00966648" w:rsidRDefault="00966648" w:rsidP="00966648">
      <w:pPr>
        <w:pStyle w:val="BodyText"/>
      </w:pPr>
      <w:r>
        <w:rPr>
          <w:noProof/>
        </w:rPr>
        <w:t xml:space="preserve">Figure </w:t>
      </w:r>
      <w:r w:rsidRPr="00476224">
        <w:rPr>
          <w:noProof/>
          <w:highlight w:val="yellow"/>
        </w:rPr>
        <w:t>xx</w:t>
      </w:r>
      <w:r>
        <w:rPr>
          <w:noProof/>
        </w:rPr>
        <w:t>. Observed RST catches of key juvenile salmonids in the San Juan River from 2023-2025. Black triangles along</w:t>
      </w:r>
      <w:r w:rsidR="00EF7793">
        <w:rPr>
          <w:noProof/>
        </w:rPr>
        <w:t xml:space="preserve"> the</w:t>
      </w:r>
      <w:r>
        <w:rPr>
          <w:noProof/>
        </w:rPr>
        <w:t xml:space="preserve"> x-axis indicate hatchery Chinook release dates in the upper San Juan River. Release group sizes are given in </w:t>
      </w:r>
      <w:r w:rsidRPr="00753448">
        <w:rPr>
          <w:noProof/>
          <w:highlight w:val="green"/>
        </w:rPr>
        <w:t>Table xx</w:t>
      </w:r>
      <w:r>
        <w:rPr>
          <w:noProof/>
        </w:rPr>
        <w:t xml:space="preserve">. </w:t>
      </w:r>
      <w:r w:rsidR="00EF7793">
        <w:rPr>
          <w:noProof/>
        </w:rPr>
        <w:t xml:space="preserve">Catches have not been adjusted for effort or missed days. Note </w:t>
      </w:r>
      <w:r w:rsidR="000100B7">
        <w:rPr>
          <w:noProof/>
        </w:rPr>
        <w:t>differing</w:t>
      </w:r>
      <w:r w:rsidR="00EF7793">
        <w:rPr>
          <w:noProof/>
        </w:rPr>
        <w:t xml:space="preserve"> x and y axes between panels.</w:t>
      </w:r>
    </w:p>
    <w:p w14:paraId="531D738C" w14:textId="2A2046B9" w:rsidR="00753448" w:rsidRDefault="002D216E" w:rsidP="00950B0B">
      <w:pPr>
        <w:pStyle w:val="BodyText"/>
      </w:pPr>
      <w:r>
        <w:lastRenderedPageBreak/>
        <w:t>Hatchery-origin Chinook were released into the upper San Juan River in 2024 and 2025. In 2024 we observed an immediate, large pulse of hatchery Chinook within 24-hours of release, indicating these fish were able to travel approximately 10 km in &lt; 24 hours. In 2025 we did not see the same degree of hatchery abundance in the RST following release dates</w:t>
      </w:r>
      <w:r w:rsidR="00B306C6">
        <w:t xml:space="preserve"> for two potential reasons. First, the RST capture efficiency in 2025 was much lower than in 2024 likely due to prolonged high water. Second, while some fish released in 2025 were larger body size (closer to 5 g), the overall goal in 2025 was to release smaller fish in pulses to help improve imprinting in the upper San Juan River, as noted by significantly smaller hatchery Chinook seen in 2025 compared to 2024 (</w:t>
      </w:r>
      <w:r w:rsidR="00F47041">
        <w:t xml:space="preserve">Mann-Whitney U-test, </w:t>
      </w:r>
      <w:r w:rsidR="00F47041" w:rsidRPr="00F47041">
        <w:rPr>
          <w:i/>
          <w:iCs/>
        </w:rPr>
        <w:t>W</w:t>
      </w:r>
      <w:r w:rsidR="00F47041">
        <w:rPr>
          <w:i/>
          <w:iCs/>
        </w:rPr>
        <w:t xml:space="preserve"> </w:t>
      </w:r>
      <w:r w:rsidR="00F47041">
        <w:t xml:space="preserve">= 6416.5, </w:t>
      </w:r>
      <w:r w:rsidR="00F47041" w:rsidRPr="00F47041">
        <w:rPr>
          <w:i/>
          <w:iCs/>
        </w:rPr>
        <w:t>p</w:t>
      </w:r>
      <w:r w:rsidR="00F47041">
        <w:rPr>
          <w:i/>
          <w:iCs/>
        </w:rPr>
        <w:t xml:space="preserve"> </w:t>
      </w:r>
      <w:r w:rsidR="00F47041">
        <w:t>&lt; 0.01</w:t>
      </w:r>
      <w:r w:rsidR="00B306C6">
        <w:t>).</w:t>
      </w:r>
    </w:p>
    <w:p w14:paraId="218B544B" w14:textId="77777777" w:rsidR="002D216E" w:rsidRDefault="002D216E" w:rsidP="00950B0B">
      <w:pPr>
        <w:pStyle w:val="BodyText"/>
      </w:pPr>
    </w:p>
    <w:p w14:paraId="639FD991" w14:textId="77777777" w:rsidR="00966648" w:rsidRDefault="00966648" w:rsidP="00950B0B">
      <w:pPr>
        <w:pStyle w:val="BodyText"/>
      </w:pPr>
    </w:p>
    <w:p w14:paraId="3A7F9E21" w14:textId="2F5A3954" w:rsidR="00966648" w:rsidRDefault="00966648" w:rsidP="00966648">
      <w:pPr>
        <w:pStyle w:val="BodyText"/>
      </w:pPr>
      <w:r w:rsidRPr="00950B0B">
        <w:rPr>
          <w:highlight w:val="green"/>
        </w:rPr>
        <w:t>Table x.</w:t>
      </w:r>
      <w:r>
        <w:t xml:space="preserve"> Hatchery Chinook releases in the upper San Juan River in 2024 and 2025. All fish released in-river were adipose clipped. Note this does not represent the full extent of hatchery enhancement for San Juan Chinook. Release dates correspond to Figure </w:t>
      </w:r>
      <w:r w:rsidRPr="00966648">
        <w:rPr>
          <w:highlight w:val="green"/>
        </w:rPr>
        <w:t>xx</w:t>
      </w:r>
      <w:r>
        <w:t xml:space="preserve">. </w:t>
      </w:r>
    </w:p>
    <w:p w14:paraId="4CE23B6B" w14:textId="77777777" w:rsidR="00966648" w:rsidRDefault="00966648" w:rsidP="00966648">
      <w:pPr>
        <w:pStyle w:val="BodyText"/>
      </w:pPr>
    </w:p>
    <w:tbl>
      <w:tblPr>
        <w:tblW w:w="8460" w:type="dxa"/>
        <w:jc w:val="center"/>
        <w:tblLook w:val="04A0" w:firstRow="1" w:lastRow="0" w:firstColumn="1" w:lastColumn="0" w:noHBand="0" w:noVBand="1"/>
      </w:tblPr>
      <w:tblGrid>
        <w:gridCol w:w="2250"/>
        <w:gridCol w:w="990"/>
        <w:gridCol w:w="1260"/>
        <w:gridCol w:w="1800"/>
        <w:gridCol w:w="2160"/>
      </w:tblGrid>
      <w:tr w:rsidR="002B5FF0" w:rsidRPr="002B5FF0" w14:paraId="3BF6F802" w14:textId="674E3079" w:rsidTr="00B306C6">
        <w:trPr>
          <w:trHeight w:val="225"/>
          <w:jc w:val="center"/>
        </w:trPr>
        <w:tc>
          <w:tcPr>
            <w:tcW w:w="2250" w:type="dxa"/>
            <w:tcBorders>
              <w:top w:val="single" w:sz="12" w:space="0" w:color="auto"/>
              <w:bottom w:val="single" w:sz="12" w:space="0" w:color="auto"/>
            </w:tcBorders>
            <w:shd w:val="clear" w:color="auto" w:fill="auto"/>
            <w:noWrap/>
            <w:vAlign w:val="center"/>
            <w:hideMark/>
          </w:tcPr>
          <w:p w14:paraId="1E0E5323" w14:textId="77777777" w:rsidR="002B5FF0" w:rsidRPr="00753448" w:rsidRDefault="002B5FF0"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year</w:t>
            </w:r>
            <w:r>
              <w:rPr>
                <w:rFonts w:ascii="Arial" w:hAnsi="Arial" w:cs="Arial"/>
                <w:b/>
                <w:bCs/>
                <w:color w:val="000000"/>
                <w:sz w:val="20"/>
                <w:szCs w:val="20"/>
                <w:lang w:val="en-US"/>
              </w:rPr>
              <w:t xml:space="preserve"> </w:t>
            </w:r>
            <w:r>
              <w:rPr>
                <w:rFonts w:ascii="Arial" w:hAnsi="Arial" w:cs="Arial"/>
                <w:b/>
                <w:bCs/>
                <w:color w:val="000000"/>
                <w:sz w:val="20"/>
                <w:szCs w:val="20"/>
                <w:lang w:val="en-US"/>
              </w:rPr>
              <w:br/>
            </w:r>
            <w:r w:rsidRPr="00753448">
              <w:rPr>
                <w:rFonts w:ascii="Arial" w:hAnsi="Arial" w:cs="Arial"/>
                <w:b/>
                <w:bCs/>
                <w:color w:val="000000"/>
                <w:sz w:val="20"/>
                <w:szCs w:val="20"/>
                <w:lang w:val="en-US"/>
              </w:rPr>
              <w:t>(parental brood year)</w:t>
            </w:r>
          </w:p>
        </w:tc>
        <w:tc>
          <w:tcPr>
            <w:tcW w:w="990" w:type="dxa"/>
            <w:tcBorders>
              <w:top w:val="single" w:sz="12" w:space="0" w:color="auto"/>
              <w:bottom w:val="single" w:sz="12" w:space="0" w:color="auto"/>
            </w:tcBorders>
            <w:shd w:val="clear" w:color="auto" w:fill="auto"/>
            <w:noWrap/>
            <w:vAlign w:val="center"/>
            <w:hideMark/>
          </w:tcPr>
          <w:p w14:paraId="26982255" w14:textId="77777777" w:rsidR="002B5FF0" w:rsidRPr="00753448" w:rsidRDefault="002B5FF0"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date</w:t>
            </w:r>
          </w:p>
        </w:tc>
        <w:tc>
          <w:tcPr>
            <w:tcW w:w="1260" w:type="dxa"/>
            <w:tcBorders>
              <w:top w:val="single" w:sz="12" w:space="0" w:color="auto"/>
              <w:bottom w:val="single" w:sz="12" w:space="0" w:color="auto"/>
            </w:tcBorders>
            <w:shd w:val="clear" w:color="auto" w:fill="auto"/>
            <w:noWrap/>
            <w:vAlign w:val="center"/>
            <w:hideMark/>
          </w:tcPr>
          <w:p w14:paraId="3569EEB2" w14:textId="77777777" w:rsidR="002B5FF0" w:rsidRPr="00753448" w:rsidRDefault="002B5FF0" w:rsidP="003C7C76">
            <w:pPr>
              <w:rPr>
                <w:rFonts w:ascii="Arial" w:hAnsi="Arial" w:cs="Arial"/>
                <w:b/>
                <w:bCs/>
                <w:color w:val="000000"/>
                <w:sz w:val="20"/>
                <w:szCs w:val="20"/>
                <w:lang w:val="en-US"/>
              </w:rPr>
            </w:pPr>
            <w:r w:rsidRPr="00753448">
              <w:rPr>
                <w:rFonts w:ascii="Arial" w:hAnsi="Arial" w:cs="Arial"/>
                <w:b/>
                <w:bCs/>
                <w:color w:val="000000"/>
                <w:sz w:val="20"/>
                <w:szCs w:val="20"/>
                <w:lang w:val="en-US"/>
              </w:rPr>
              <w:t>Release group size</w:t>
            </w:r>
          </w:p>
        </w:tc>
        <w:tc>
          <w:tcPr>
            <w:tcW w:w="1800" w:type="dxa"/>
            <w:tcBorders>
              <w:top w:val="single" w:sz="12" w:space="0" w:color="auto"/>
              <w:bottom w:val="single" w:sz="12" w:space="0" w:color="auto"/>
            </w:tcBorders>
          </w:tcPr>
          <w:p w14:paraId="0029ADF8" w14:textId="52C34702" w:rsidR="002B5FF0" w:rsidRPr="00753448" w:rsidRDefault="002B5FF0" w:rsidP="003C7C76">
            <w:pPr>
              <w:rPr>
                <w:rFonts w:ascii="Arial" w:hAnsi="Arial" w:cs="Arial"/>
                <w:b/>
                <w:bCs/>
                <w:color w:val="000000"/>
                <w:sz w:val="20"/>
                <w:szCs w:val="20"/>
                <w:lang w:val="en-US"/>
              </w:rPr>
            </w:pPr>
            <w:r>
              <w:rPr>
                <w:rFonts w:ascii="Arial" w:hAnsi="Arial" w:cs="Arial"/>
                <w:b/>
                <w:bCs/>
                <w:color w:val="000000"/>
                <w:sz w:val="20"/>
                <w:szCs w:val="20"/>
                <w:lang w:val="en-US"/>
              </w:rPr>
              <w:t>Average weight at release (g)</w:t>
            </w:r>
          </w:p>
        </w:tc>
        <w:tc>
          <w:tcPr>
            <w:tcW w:w="2160" w:type="dxa"/>
            <w:tcBorders>
              <w:top w:val="single" w:sz="12" w:space="0" w:color="auto"/>
              <w:bottom w:val="single" w:sz="12" w:space="0" w:color="auto"/>
            </w:tcBorders>
          </w:tcPr>
          <w:p w14:paraId="3DA68C64" w14:textId="3B5E3F18" w:rsidR="002B5FF0" w:rsidRDefault="002B5FF0" w:rsidP="003C7C76">
            <w:pPr>
              <w:rPr>
                <w:rFonts w:ascii="Arial" w:hAnsi="Arial" w:cs="Arial"/>
                <w:b/>
                <w:bCs/>
                <w:color w:val="000000"/>
                <w:sz w:val="20"/>
                <w:szCs w:val="20"/>
                <w:lang w:val="en-US"/>
              </w:rPr>
            </w:pPr>
            <w:r>
              <w:rPr>
                <w:rFonts w:ascii="Arial" w:hAnsi="Arial" w:cs="Arial"/>
                <w:b/>
                <w:bCs/>
                <w:color w:val="000000"/>
                <w:sz w:val="20"/>
                <w:szCs w:val="20"/>
                <w:lang w:val="en-US"/>
              </w:rPr>
              <w:t>Average weight recorded in RST (g)*</w:t>
            </w:r>
          </w:p>
        </w:tc>
      </w:tr>
      <w:tr w:rsidR="002B5FF0" w:rsidRPr="00753448" w14:paraId="1CAE7037" w14:textId="3964AA86" w:rsidTr="00B306C6">
        <w:trPr>
          <w:trHeight w:val="225"/>
          <w:jc w:val="center"/>
        </w:trPr>
        <w:tc>
          <w:tcPr>
            <w:tcW w:w="2250" w:type="dxa"/>
            <w:tcBorders>
              <w:top w:val="single" w:sz="12" w:space="0" w:color="auto"/>
              <w:bottom w:val="single" w:sz="4" w:space="0" w:color="D9D9D9" w:themeColor="background1" w:themeShade="D9"/>
            </w:tcBorders>
            <w:shd w:val="clear" w:color="auto" w:fill="auto"/>
            <w:noWrap/>
            <w:vAlign w:val="center"/>
          </w:tcPr>
          <w:p w14:paraId="5355CD34" w14:textId="7F8D8F93" w:rsidR="002B5FF0" w:rsidRPr="00753448" w:rsidRDefault="002B5FF0" w:rsidP="00476224">
            <w:pPr>
              <w:rPr>
                <w:rFonts w:ascii="Arial" w:hAnsi="Arial" w:cs="Arial"/>
                <w:b/>
                <w:bCs/>
                <w:color w:val="000000"/>
                <w:sz w:val="20"/>
                <w:szCs w:val="20"/>
                <w:lang w:val="en-US"/>
              </w:rPr>
            </w:pPr>
            <w:r w:rsidRPr="00753448">
              <w:rPr>
                <w:rFonts w:ascii="Arial" w:hAnsi="Arial" w:cs="Arial"/>
                <w:color w:val="000000"/>
                <w:sz w:val="20"/>
                <w:szCs w:val="20"/>
                <w:lang w:val="en-US"/>
              </w:rPr>
              <w:t>2024 (2023)</w:t>
            </w:r>
          </w:p>
        </w:tc>
        <w:tc>
          <w:tcPr>
            <w:tcW w:w="990" w:type="dxa"/>
            <w:tcBorders>
              <w:top w:val="single" w:sz="12" w:space="0" w:color="auto"/>
              <w:bottom w:val="single" w:sz="4" w:space="0" w:color="D9D9D9" w:themeColor="background1" w:themeShade="D9"/>
            </w:tcBorders>
            <w:shd w:val="clear" w:color="auto" w:fill="auto"/>
            <w:noWrap/>
            <w:vAlign w:val="center"/>
          </w:tcPr>
          <w:p w14:paraId="1DAE1C02" w14:textId="74C9F6EE" w:rsidR="002B5FF0" w:rsidRPr="00753448" w:rsidRDefault="002B5FF0" w:rsidP="00476224">
            <w:pPr>
              <w:rPr>
                <w:rFonts w:ascii="Arial" w:hAnsi="Arial" w:cs="Arial"/>
                <w:b/>
                <w:bCs/>
                <w:color w:val="000000"/>
                <w:sz w:val="20"/>
                <w:szCs w:val="20"/>
                <w:lang w:val="en-US"/>
              </w:rPr>
            </w:pPr>
            <w:r>
              <w:rPr>
                <w:rFonts w:ascii="Arial" w:hAnsi="Arial" w:cs="Arial"/>
                <w:color w:val="000000"/>
                <w:sz w:val="20"/>
                <w:szCs w:val="20"/>
                <w:lang w:val="en-US"/>
              </w:rPr>
              <w:t>April 29</w:t>
            </w:r>
          </w:p>
        </w:tc>
        <w:tc>
          <w:tcPr>
            <w:tcW w:w="1260" w:type="dxa"/>
            <w:tcBorders>
              <w:top w:val="single" w:sz="12" w:space="0" w:color="auto"/>
              <w:bottom w:val="single" w:sz="4" w:space="0" w:color="D9D9D9" w:themeColor="background1" w:themeShade="D9"/>
            </w:tcBorders>
            <w:shd w:val="clear" w:color="auto" w:fill="auto"/>
            <w:noWrap/>
            <w:vAlign w:val="center"/>
          </w:tcPr>
          <w:p w14:paraId="3B754395" w14:textId="03130479" w:rsidR="002B5FF0" w:rsidRPr="00753448" w:rsidRDefault="002B5FF0" w:rsidP="00476224">
            <w:pPr>
              <w:rPr>
                <w:rFonts w:ascii="Arial" w:hAnsi="Arial" w:cs="Arial"/>
                <w:b/>
                <w:bCs/>
                <w:color w:val="000000"/>
                <w:sz w:val="20"/>
                <w:szCs w:val="20"/>
                <w:lang w:val="en-US"/>
              </w:rPr>
            </w:pPr>
            <w:r w:rsidRPr="00753448">
              <w:rPr>
                <w:rFonts w:ascii="Arial" w:hAnsi="Arial" w:cs="Arial"/>
                <w:color w:val="000000"/>
                <w:sz w:val="20"/>
                <w:szCs w:val="20"/>
                <w:lang w:val="en-US"/>
              </w:rPr>
              <w:t>42</w:t>
            </w:r>
            <w:r>
              <w:rPr>
                <w:rFonts w:ascii="Arial" w:hAnsi="Arial" w:cs="Arial"/>
                <w:color w:val="000000"/>
                <w:sz w:val="20"/>
                <w:szCs w:val="20"/>
                <w:lang w:val="en-US"/>
              </w:rPr>
              <w:t>,</w:t>
            </w:r>
            <w:r w:rsidRPr="00753448">
              <w:rPr>
                <w:rFonts w:ascii="Arial" w:hAnsi="Arial" w:cs="Arial"/>
                <w:color w:val="000000"/>
                <w:sz w:val="20"/>
                <w:szCs w:val="20"/>
                <w:lang w:val="en-US"/>
              </w:rPr>
              <w:t>560</w:t>
            </w:r>
          </w:p>
        </w:tc>
        <w:tc>
          <w:tcPr>
            <w:tcW w:w="1800" w:type="dxa"/>
            <w:tcBorders>
              <w:top w:val="single" w:sz="12" w:space="0" w:color="auto"/>
              <w:bottom w:val="single" w:sz="4" w:space="0" w:color="D9D9D9" w:themeColor="background1" w:themeShade="D9"/>
            </w:tcBorders>
            <w:vAlign w:val="center"/>
          </w:tcPr>
          <w:p w14:paraId="5ABF3960" w14:textId="10B112C0" w:rsidR="002B5FF0" w:rsidRPr="00753448" w:rsidRDefault="002B5FF0" w:rsidP="00B306C6">
            <w:pPr>
              <w:jc w:val="center"/>
              <w:rPr>
                <w:rFonts w:ascii="Arial" w:hAnsi="Arial" w:cs="Arial"/>
                <w:color w:val="000000"/>
                <w:sz w:val="20"/>
                <w:szCs w:val="20"/>
                <w:lang w:val="en-US"/>
              </w:rPr>
            </w:pPr>
            <w:r>
              <w:rPr>
                <w:rFonts w:ascii="Arial" w:hAnsi="Arial" w:cs="Arial"/>
                <w:color w:val="000000"/>
                <w:sz w:val="20"/>
                <w:szCs w:val="20"/>
                <w:lang w:val="en-US"/>
              </w:rPr>
              <w:t>3.5</w:t>
            </w:r>
          </w:p>
        </w:tc>
        <w:tc>
          <w:tcPr>
            <w:tcW w:w="2160" w:type="dxa"/>
            <w:tcBorders>
              <w:top w:val="single" w:sz="12" w:space="0" w:color="auto"/>
              <w:bottom w:val="single" w:sz="4" w:space="0" w:color="D9D9D9" w:themeColor="background1" w:themeShade="D9"/>
            </w:tcBorders>
            <w:vAlign w:val="center"/>
          </w:tcPr>
          <w:p w14:paraId="65EEBA7B" w14:textId="656D77FC" w:rsidR="002B5FF0" w:rsidRDefault="00B306C6" w:rsidP="00B306C6">
            <w:pPr>
              <w:jc w:val="center"/>
              <w:rPr>
                <w:rFonts w:ascii="Arial" w:hAnsi="Arial" w:cs="Arial"/>
                <w:color w:val="000000"/>
                <w:sz w:val="20"/>
                <w:szCs w:val="20"/>
                <w:lang w:val="en-US"/>
              </w:rPr>
            </w:pPr>
            <w:r>
              <w:rPr>
                <w:rFonts w:ascii="Arial" w:hAnsi="Arial" w:cs="Arial"/>
                <w:color w:val="000000"/>
                <w:sz w:val="20"/>
                <w:szCs w:val="20"/>
                <w:lang w:val="en-US"/>
              </w:rPr>
              <w:t>3.14</w:t>
            </w:r>
          </w:p>
        </w:tc>
      </w:tr>
      <w:tr w:rsidR="00B306C6" w:rsidRPr="00753448" w14:paraId="4F7DE0E0" w14:textId="1274FECA" w:rsidTr="00B306C6">
        <w:trPr>
          <w:trHeight w:val="225"/>
          <w:jc w:val="center"/>
        </w:trPr>
        <w:tc>
          <w:tcPr>
            <w:tcW w:w="2250" w:type="dxa"/>
            <w:vMerge w:val="restart"/>
            <w:tcBorders>
              <w:top w:val="single" w:sz="4" w:space="0" w:color="D9D9D9" w:themeColor="background1" w:themeShade="D9"/>
              <w:bottom w:val="single" w:sz="12" w:space="0" w:color="auto"/>
            </w:tcBorders>
            <w:shd w:val="clear" w:color="auto" w:fill="auto"/>
            <w:noWrap/>
            <w:vAlign w:val="center"/>
            <w:hideMark/>
          </w:tcPr>
          <w:p w14:paraId="0C953A4C"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2025 (2024)</w:t>
            </w:r>
          </w:p>
        </w:tc>
        <w:tc>
          <w:tcPr>
            <w:tcW w:w="990" w:type="dxa"/>
            <w:tcBorders>
              <w:top w:val="single" w:sz="4" w:space="0" w:color="D9D9D9" w:themeColor="background1" w:themeShade="D9"/>
            </w:tcBorders>
            <w:shd w:val="clear" w:color="auto" w:fill="auto"/>
            <w:noWrap/>
            <w:vAlign w:val="center"/>
            <w:hideMark/>
          </w:tcPr>
          <w:p w14:paraId="53EA39B8" w14:textId="77777777" w:rsidR="00B306C6" w:rsidRPr="00753448" w:rsidRDefault="00B306C6" w:rsidP="003C7C76">
            <w:pPr>
              <w:rPr>
                <w:rFonts w:ascii="Arial" w:hAnsi="Arial" w:cs="Arial"/>
                <w:color w:val="000000"/>
                <w:sz w:val="20"/>
                <w:szCs w:val="20"/>
                <w:lang w:val="en-US"/>
              </w:rPr>
            </w:pPr>
            <w:r>
              <w:rPr>
                <w:rFonts w:ascii="Arial" w:hAnsi="Arial" w:cs="Arial"/>
                <w:color w:val="000000"/>
                <w:sz w:val="20"/>
                <w:szCs w:val="20"/>
                <w:lang w:val="en-US"/>
              </w:rPr>
              <w:t>April 27</w:t>
            </w:r>
          </w:p>
        </w:tc>
        <w:tc>
          <w:tcPr>
            <w:tcW w:w="1260" w:type="dxa"/>
            <w:tcBorders>
              <w:top w:val="single" w:sz="4" w:space="0" w:color="D9D9D9" w:themeColor="background1" w:themeShade="D9"/>
            </w:tcBorders>
            <w:shd w:val="clear" w:color="auto" w:fill="auto"/>
            <w:noWrap/>
            <w:vAlign w:val="center"/>
            <w:hideMark/>
          </w:tcPr>
          <w:p w14:paraId="5BB525F4"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80</w:t>
            </w:r>
            <w:r>
              <w:rPr>
                <w:rFonts w:ascii="Arial" w:hAnsi="Arial" w:cs="Arial"/>
                <w:color w:val="000000"/>
                <w:sz w:val="20"/>
                <w:szCs w:val="20"/>
                <w:lang w:val="en-US"/>
              </w:rPr>
              <w:t>,</w:t>
            </w:r>
            <w:r w:rsidRPr="00753448">
              <w:rPr>
                <w:rFonts w:ascii="Arial" w:hAnsi="Arial" w:cs="Arial"/>
                <w:color w:val="000000"/>
                <w:sz w:val="20"/>
                <w:szCs w:val="20"/>
                <w:lang w:val="en-US"/>
              </w:rPr>
              <w:t>000</w:t>
            </w:r>
          </w:p>
        </w:tc>
        <w:tc>
          <w:tcPr>
            <w:tcW w:w="1800" w:type="dxa"/>
            <w:vMerge w:val="restart"/>
            <w:tcBorders>
              <w:top w:val="single" w:sz="4" w:space="0" w:color="D9D9D9" w:themeColor="background1" w:themeShade="D9"/>
            </w:tcBorders>
            <w:vAlign w:val="center"/>
          </w:tcPr>
          <w:p w14:paraId="7666C608" w14:textId="06E7A300" w:rsidR="00B306C6" w:rsidRPr="00753448" w:rsidRDefault="00B306C6" w:rsidP="00B306C6">
            <w:pPr>
              <w:jc w:val="center"/>
              <w:rPr>
                <w:rFonts w:ascii="Arial" w:hAnsi="Arial" w:cs="Arial"/>
                <w:color w:val="000000"/>
                <w:sz w:val="20"/>
                <w:szCs w:val="20"/>
                <w:lang w:val="en-US"/>
              </w:rPr>
            </w:pPr>
            <w:r>
              <w:rPr>
                <w:rFonts w:ascii="Arial" w:hAnsi="Arial" w:cs="Arial"/>
                <w:color w:val="000000"/>
                <w:sz w:val="20"/>
                <w:szCs w:val="20"/>
                <w:lang w:val="en-US"/>
              </w:rPr>
              <w:t>2.5-5</w:t>
            </w:r>
          </w:p>
        </w:tc>
        <w:tc>
          <w:tcPr>
            <w:tcW w:w="2160" w:type="dxa"/>
            <w:vMerge w:val="restart"/>
            <w:tcBorders>
              <w:top w:val="single" w:sz="4" w:space="0" w:color="D9D9D9" w:themeColor="background1" w:themeShade="D9"/>
            </w:tcBorders>
            <w:vAlign w:val="center"/>
          </w:tcPr>
          <w:p w14:paraId="2D5F59C2" w14:textId="14021E92" w:rsidR="00B306C6" w:rsidRDefault="00B306C6" w:rsidP="00B306C6">
            <w:pPr>
              <w:jc w:val="center"/>
              <w:rPr>
                <w:rFonts w:ascii="Arial" w:hAnsi="Arial" w:cs="Arial"/>
                <w:color w:val="000000"/>
                <w:sz w:val="20"/>
                <w:szCs w:val="20"/>
                <w:lang w:val="en-US"/>
              </w:rPr>
            </w:pPr>
            <w:r>
              <w:rPr>
                <w:rFonts w:ascii="Arial" w:hAnsi="Arial" w:cs="Arial"/>
                <w:color w:val="000000"/>
                <w:sz w:val="20"/>
                <w:szCs w:val="20"/>
                <w:lang w:val="en-US"/>
              </w:rPr>
              <w:t>2.58</w:t>
            </w:r>
          </w:p>
        </w:tc>
      </w:tr>
      <w:tr w:rsidR="00B306C6" w:rsidRPr="00753448" w14:paraId="3B7F8DAF" w14:textId="3E03412B" w:rsidTr="00B306C6">
        <w:trPr>
          <w:trHeight w:val="225"/>
          <w:jc w:val="center"/>
        </w:trPr>
        <w:tc>
          <w:tcPr>
            <w:tcW w:w="2250" w:type="dxa"/>
            <w:vMerge/>
            <w:tcBorders>
              <w:top w:val="single" w:sz="4" w:space="0" w:color="BFBFBF" w:themeColor="background1" w:themeShade="BF"/>
              <w:bottom w:val="single" w:sz="12" w:space="0" w:color="auto"/>
            </w:tcBorders>
            <w:shd w:val="clear" w:color="auto" w:fill="auto"/>
            <w:noWrap/>
            <w:vAlign w:val="center"/>
          </w:tcPr>
          <w:p w14:paraId="2B28C60C" w14:textId="77777777" w:rsidR="00B306C6" w:rsidRPr="00753448" w:rsidRDefault="00B306C6" w:rsidP="003C7C76">
            <w:pPr>
              <w:rPr>
                <w:rFonts w:ascii="Arial" w:hAnsi="Arial" w:cs="Arial"/>
                <w:color w:val="000000"/>
                <w:sz w:val="20"/>
                <w:szCs w:val="20"/>
                <w:lang w:val="en-US"/>
              </w:rPr>
            </w:pPr>
          </w:p>
        </w:tc>
        <w:tc>
          <w:tcPr>
            <w:tcW w:w="990" w:type="dxa"/>
            <w:shd w:val="clear" w:color="auto" w:fill="auto"/>
            <w:noWrap/>
            <w:vAlign w:val="center"/>
            <w:hideMark/>
          </w:tcPr>
          <w:p w14:paraId="56427793" w14:textId="77777777" w:rsidR="00B306C6" w:rsidRPr="00753448" w:rsidRDefault="00B306C6" w:rsidP="003C7C76">
            <w:pPr>
              <w:rPr>
                <w:rFonts w:ascii="Arial" w:hAnsi="Arial" w:cs="Arial"/>
                <w:color w:val="000000"/>
                <w:sz w:val="20"/>
                <w:szCs w:val="20"/>
                <w:lang w:val="en-US"/>
              </w:rPr>
            </w:pPr>
            <w:r>
              <w:rPr>
                <w:rFonts w:ascii="Arial" w:hAnsi="Arial" w:cs="Arial"/>
                <w:color w:val="000000"/>
                <w:sz w:val="20"/>
                <w:szCs w:val="20"/>
                <w:lang w:val="en-US"/>
              </w:rPr>
              <w:t>April 28</w:t>
            </w:r>
          </w:p>
        </w:tc>
        <w:tc>
          <w:tcPr>
            <w:tcW w:w="1260" w:type="dxa"/>
            <w:shd w:val="clear" w:color="auto" w:fill="auto"/>
            <w:noWrap/>
            <w:vAlign w:val="center"/>
            <w:hideMark/>
          </w:tcPr>
          <w:p w14:paraId="4EF22B9A"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120</w:t>
            </w:r>
            <w:r>
              <w:rPr>
                <w:rFonts w:ascii="Arial" w:hAnsi="Arial" w:cs="Arial"/>
                <w:color w:val="000000"/>
                <w:sz w:val="20"/>
                <w:szCs w:val="20"/>
                <w:lang w:val="en-US"/>
              </w:rPr>
              <w:t>,</w:t>
            </w:r>
            <w:r w:rsidRPr="00753448">
              <w:rPr>
                <w:rFonts w:ascii="Arial" w:hAnsi="Arial" w:cs="Arial"/>
                <w:color w:val="000000"/>
                <w:sz w:val="20"/>
                <w:szCs w:val="20"/>
                <w:lang w:val="en-US"/>
              </w:rPr>
              <w:t>000</w:t>
            </w:r>
          </w:p>
        </w:tc>
        <w:tc>
          <w:tcPr>
            <w:tcW w:w="1800" w:type="dxa"/>
            <w:vMerge/>
          </w:tcPr>
          <w:p w14:paraId="1C96B651" w14:textId="77777777" w:rsidR="00B306C6" w:rsidRPr="00753448" w:rsidRDefault="00B306C6" w:rsidP="003C7C76">
            <w:pPr>
              <w:rPr>
                <w:rFonts w:ascii="Arial" w:hAnsi="Arial" w:cs="Arial"/>
                <w:color w:val="000000"/>
                <w:sz w:val="20"/>
                <w:szCs w:val="20"/>
                <w:lang w:val="en-US"/>
              </w:rPr>
            </w:pPr>
          </w:p>
        </w:tc>
        <w:tc>
          <w:tcPr>
            <w:tcW w:w="2160" w:type="dxa"/>
            <w:vMerge/>
          </w:tcPr>
          <w:p w14:paraId="1DE7D25C" w14:textId="1AE84C1F" w:rsidR="00B306C6" w:rsidRPr="00753448" w:rsidRDefault="00B306C6" w:rsidP="003C7C76">
            <w:pPr>
              <w:rPr>
                <w:rFonts w:ascii="Arial" w:hAnsi="Arial" w:cs="Arial"/>
                <w:color w:val="000000"/>
                <w:sz w:val="20"/>
                <w:szCs w:val="20"/>
                <w:lang w:val="en-US"/>
              </w:rPr>
            </w:pPr>
          </w:p>
        </w:tc>
      </w:tr>
      <w:tr w:rsidR="00B306C6" w:rsidRPr="00753448" w14:paraId="2A45363A" w14:textId="617DCEB0" w:rsidTr="00B306C6">
        <w:trPr>
          <w:trHeight w:val="225"/>
          <w:jc w:val="center"/>
        </w:trPr>
        <w:tc>
          <w:tcPr>
            <w:tcW w:w="2250" w:type="dxa"/>
            <w:vMerge/>
            <w:tcBorders>
              <w:top w:val="single" w:sz="4" w:space="0" w:color="BFBFBF" w:themeColor="background1" w:themeShade="BF"/>
              <w:bottom w:val="single" w:sz="12" w:space="0" w:color="auto"/>
            </w:tcBorders>
            <w:shd w:val="clear" w:color="auto" w:fill="auto"/>
            <w:noWrap/>
            <w:vAlign w:val="center"/>
          </w:tcPr>
          <w:p w14:paraId="276B4B24" w14:textId="77777777" w:rsidR="00B306C6" w:rsidRPr="00753448" w:rsidRDefault="00B306C6" w:rsidP="003C7C76">
            <w:pPr>
              <w:rPr>
                <w:rFonts w:ascii="Arial" w:hAnsi="Arial" w:cs="Arial"/>
                <w:color w:val="000000"/>
                <w:sz w:val="20"/>
                <w:szCs w:val="20"/>
                <w:lang w:val="en-US"/>
              </w:rPr>
            </w:pPr>
          </w:p>
        </w:tc>
        <w:tc>
          <w:tcPr>
            <w:tcW w:w="990" w:type="dxa"/>
            <w:shd w:val="clear" w:color="auto" w:fill="auto"/>
            <w:noWrap/>
            <w:vAlign w:val="center"/>
            <w:hideMark/>
          </w:tcPr>
          <w:p w14:paraId="5A2E7260" w14:textId="77777777" w:rsidR="00B306C6" w:rsidRPr="00753448" w:rsidRDefault="00B306C6" w:rsidP="003C7C76">
            <w:pPr>
              <w:rPr>
                <w:rFonts w:ascii="Arial" w:hAnsi="Arial" w:cs="Arial"/>
                <w:color w:val="000000"/>
                <w:sz w:val="20"/>
                <w:szCs w:val="20"/>
                <w:lang w:val="en-US"/>
              </w:rPr>
            </w:pPr>
            <w:r>
              <w:rPr>
                <w:rFonts w:ascii="Arial" w:hAnsi="Arial" w:cs="Arial"/>
                <w:color w:val="000000"/>
                <w:sz w:val="20"/>
                <w:szCs w:val="20"/>
                <w:lang w:val="en-US"/>
              </w:rPr>
              <w:t>April 30</w:t>
            </w:r>
          </w:p>
        </w:tc>
        <w:tc>
          <w:tcPr>
            <w:tcW w:w="1260" w:type="dxa"/>
            <w:shd w:val="clear" w:color="auto" w:fill="auto"/>
            <w:noWrap/>
            <w:vAlign w:val="center"/>
            <w:hideMark/>
          </w:tcPr>
          <w:p w14:paraId="42E6C5F6"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40</w:t>
            </w:r>
            <w:r>
              <w:rPr>
                <w:rFonts w:ascii="Arial" w:hAnsi="Arial" w:cs="Arial"/>
                <w:color w:val="000000"/>
                <w:sz w:val="20"/>
                <w:szCs w:val="20"/>
                <w:lang w:val="en-US"/>
              </w:rPr>
              <w:t>,</w:t>
            </w:r>
            <w:r w:rsidRPr="00753448">
              <w:rPr>
                <w:rFonts w:ascii="Arial" w:hAnsi="Arial" w:cs="Arial"/>
                <w:color w:val="000000"/>
                <w:sz w:val="20"/>
                <w:szCs w:val="20"/>
                <w:lang w:val="en-US"/>
              </w:rPr>
              <w:t>000</w:t>
            </w:r>
          </w:p>
        </w:tc>
        <w:tc>
          <w:tcPr>
            <w:tcW w:w="1800" w:type="dxa"/>
            <w:vMerge/>
          </w:tcPr>
          <w:p w14:paraId="25BFDBAB" w14:textId="77777777" w:rsidR="00B306C6" w:rsidRPr="00753448" w:rsidRDefault="00B306C6" w:rsidP="003C7C76">
            <w:pPr>
              <w:rPr>
                <w:rFonts w:ascii="Arial" w:hAnsi="Arial" w:cs="Arial"/>
                <w:color w:val="000000"/>
                <w:sz w:val="20"/>
                <w:szCs w:val="20"/>
                <w:lang w:val="en-US"/>
              </w:rPr>
            </w:pPr>
          </w:p>
        </w:tc>
        <w:tc>
          <w:tcPr>
            <w:tcW w:w="2160" w:type="dxa"/>
            <w:vMerge/>
          </w:tcPr>
          <w:p w14:paraId="326F29C7" w14:textId="5CBD0958" w:rsidR="00B306C6" w:rsidRPr="00753448" w:rsidRDefault="00B306C6" w:rsidP="003C7C76">
            <w:pPr>
              <w:rPr>
                <w:rFonts w:ascii="Arial" w:hAnsi="Arial" w:cs="Arial"/>
                <w:color w:val="000000"/>
                <w:sz w:val="20"/>
                <w:szCs w:val="20"/>
                <w:lang w:val="en-US"/>
              </w:rPr>
            </w:pPr>
          </w:p>
        </w:tc>
      </w:tr>
      <w:tr w:rsidR="00B306C6" w:rsidRPr="00753448" w14:paraId="6547AC68" w14:textId="6DA28A16" w:rsidTr="00B306C6">
        <w:trPr>
          <w:trHeight w:val="225"/>
          <w:jc w:val="center"/>
        </w:trPr>
        <w:tc>
          <w:tcPr>
            <w:tcW w:w="2250" w:type="dxa"/>
            <w:vMerge/>
            <w:tcBorders>
              <w:top w:val="single" w:sz="4" w:space="0" w:color="BFBFBF" w:themeColor="background1" w:themeShade="BF"/>
              <w:bottom w:val="single" w:sz="12" w:space="0" w:color="auto"/>
            </w:tcBorders>
            <w:shd w:val="clear" w:color="auto" w:fill="auto"/>
            <w:noWrap/>
            <w:vAlign w:val="center"/>
          </w:tcPr>
          <w:p w14:paraId="3C3E09F7" w14:textId="77777777" w:rsidR="00B306C6" w:rsidRPr="00753448" w:rsidRDefault="00B306C6" w:rsidP="003C7C76">
            <w:pPr>
              <w:rPr>
                <w:rFonts w:ascii="Arial" w:hAnsi="Arial" w:cs="Arial"/>
                <w:color w:val="000000"/>
                <w:sz w:val="20"/>
                <w:szCs w:val="20"/>
                <w:lang w:val="en-US"/>
              </w:rPr>
            </w:pPr>
          </w:p>
        </w:tc>
        <w:tc>
          <w:tcPr>
            <w:tcW w:w="990" w:type="dxa"/>
            <w:shd w:val="clear" w:color="auto" w:fill="auto"/>
            <w:noWrap/>
            <w:vAlign w:val="center"/>
            <w:hideMark/>
          </w:tcPr>
          <w:p w14:paraId="331119BB" w14:textId="77777777" w:rsidR="00B306C6" w:rsidRPr="00753448" w:rsidRDefault="00B306C6" w:rsidP="003C7C76">
            <w:pPr>
              <w:rPr>
                <w:rFonts w:ascii="Arial" w:hAnsi="Arial" w:cs="Arial"/>
                <w:color w:val="000000"/>
                <w:sz w:val="20"/>
                <w:szCs w:val="20"/>
                <w:lang w:val="en-US"/>
              </w:rPr>
            </w:pPr>
            <w:r>
              <w:rPr>
                <w:rFonts w:ascii="Arial" w:hAnsi="Arial" w:cs="Arial"/>
                <w:color w:val="000000"/>
                <w:sz w:val="20"/>
                <w:szCs w:val="20"/>
                <w:lang w:val="en-US"/>
              </w:rPr>
              <w:t>May 9</w:t>
            </w:r>
          </w:p>
        </w:tc>
        <w:tc>
          <w:tcPr>
            <w:tcW w:w="1260" w:type="dxa"/>
            <w:shd w:val="clear" w:color="auto" w:fill="auto"/>
            <w:noWrap/>
            <w:vAlign w:val="center"/>
            <w:hideMark/>
          </w:tcPr>
          <w:p w14:paraId="3214DBF9"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60</w:t>
            </w:r>
            <w:r>
              <w:rPr>
                <w:rFonts w:ascii="Arial" w:hAnsi="Arial" w:cs="Arial"/>
                <w:color w:val="000000"/>
                <w:sz w:val="20"/>
                <w:szCs w:val="20"/>
                <w:lang w:val="en-US"/>
              </w:rPr>
              <w:t>,</w:t>
            </w:r>
            <w:r w:rsidRPr="00753448">
              <w:rPr>
                <w:rFonts w:ascii="Arial" w:hAnsi="Arial" w:cs="Arial"/>
                <w:color w:val="000000"/>
                <w:sz w:val="20"/>
                <w:szCs w:val="20"/>
                <w:lang w:val="en-US"/>
              </w:rPr>
              <w:t>000</w:t>
            </w:r>
          </w:p>
        </w:tc>
        <w:tc>
          <w:tcPr>
            <w:tcW w:w="1800" w:type="dxa"/>
            <w:vMerge/>
          </w:tcPr>
          <w:p w14:paraId="565D719F" w14:textId="77777777" w:rsidR="00B306C6" w:rsidRPr="00753448" w:rsidRDefault="00B306C6" w:rsidP="003C7C76">
            <w:pPr>
              <w:rPr>
                <w:rFonts w:ascii="Arial" w:hAnsi="Arial" w:cs="Arial"/>
                <w:color w:val="000000"/>
                <w:sz w:val="20"/>
                <w:szCs w:val="20"/>
                <w:lang w:val="en-US"/>
              </w:rPr>
            </w:pPr>
          </w:p>
        </w:tc>
        <w:tc>
          <w:tcPr>
            <w:tcW w:w="2160" w:type="dxa"/>
            <w:vMerge/>
          </w:tcPr>
          <w:p w14:paraId="0F98632F" w14:textId="66CA85BF" w:rsidR="00B306C6" w:rsidRPr="00753448" w:rsidRDefault="00B306C6" w:rsidP="003C7C76">
            <w:pPr>
              <w:rPr>
                <w:rFonts w:ascii="Arial" w:hAnsi="Arial" w:cs="Arial"/>
                <w:color w:val="000000"/>
                <w:sz w:val="20"/>
                <w:szCs w:val="20"/>
                <w:lang w:val="en-US"/>
              </w:rPr>
            </w:pPr>
          </w:p>
        </w:tc>
      </w:tr>
      <w:tr w:rsidR="00B306C6" w:rsidRPr="00753448" w14:paraId="26DF7648" w14:textId="6421B8D8" w:rsidTr="00B306C6">
        <w:trPr>
          <w:trHeight w:val="225"/>
          <w:jc w:val="center"/>
        </w:trPr>
        <w:tc>
          <w:tcPr>
            <w:tcW w:w="2250" w:type="dxa"/>
            <w:vMerge/>
            <w:tcBorders>
              <w:top w:val="single" w:sz="4" w:space="0" w:color="BFBFBF" w:themeColor="background1" w:themeShade="BF"/>
              <w:bottom w:val="single" w:sz="12" w:space="0" w:color="auto"/>
            </w:tcBorders>
            <w:shd w:val="clear" w:color="auto" w:fill="auto"/>
            <w:noWrap/>
            <w:vAlign w:val="center"/>
          </w:tcPr>
          <w:p w14:paraId="09AE0087" w14:textId="77777777" w:rsidR="00B306C6" w:rsidRPr="00753448" w:rsidRDefault="00B306C6" w:rsidP="003C7C76">
            <w:pPr>
              <w:rPr>
                <w:rFonts w:ascii="Arial" w:hAnsi="Arial" w:cs="Arial"/>
                <w:color w:val="000000"/>
                <w:sz w:val="20"/>
                <w:szCs w:val="20"/>
                <w:lang w:val="en-US"/>
              </w:rPr>
            </w:pPr>
          </w:p>
        </w:tc>
        <w:tc>
          <w:tcPr>
            <w:tcW w:w="990" w:type="dxa"/>
            <w:shd w:val="clear" w:color="auto" w:fill="auto"/>
            <w:noWrap/>
            <w:vAlign w:val="center"/>
            <w:hideMark/>
          </w:tcPr>
          <w:p w14:paraId="73570059" w14:textId="77777777" w:rsidR="00B306C6" w:rsidRPr="00753448" w:rsidRDefault="00B306C6" w:rsidP="003C7C76">
            <w:pPr>
              <w:rPr>
                <w:rFonts w:ascii="Arial" w:hAnsi="Arial" w:cs="Arial"/>
                <w:color w:val="000000"/>
                <w:sz w:val="20"/>
                <w:szCs w:val="20"/>
                <w:lang w:val="en-US"/>
              </w:rPr>
            </w:pPr>
            <w:r>
              <w:rPr>
                <w:rFonts w:ascii="Arial" w:hAnsi="Arial" w:cs="Arial"/>
                <w:color w:val="000000"/>
                <w:sz w:val="20"/>
                <w:szCs w:val="20"/>
                <w:lang w:val="en-US"/>
              </w:rPr>
              <w:t>May 10</w:t>
            </w:r>
          </w:p>
        </w:tc>
        <w:tc>
          <w:tcPr>
            <w:tcW w:w="1260" w:type="dxa"/>
            <w:shd w:val="clear" w:color="auto" w:fill="auto"/>
            <w:noWrap/>
            <w:vAlign w:val="center"/>
            <w:hideMark/>
          </w:tcPr>
          <w:p w14:paraId="6BB55735"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120</w:t>
            </w:r>
            <w:r>
              <w:rPr>
                <w:rFonts w:ascii="Arial" w:hAnsi="Arial" w:cs="Arial"/>
                <w:color w:val="000000"/>
                <w:sz w:val="20"/>
                <w:szCs w:val="20"/>
                <w:lang w:val="en-US"/>
              </w:rPr>
              <w:t>,</w:t>
            </w:r>
            <w:r w:rsidRPr="00753448">
              <w:rPr>
                <w:rFonts w:ascii="Arial" w:hAnsi="Arial" w:cs="Arial"/>
                <w:color w:val="000000"/>
                <w:sz w:val="20"/>
                <w:szCs w:val="20"/>
                <w:lang w:val="en-US"/>
              </w:rPr>
              <w:t>000</w:t>
            </w:r>
          </w:p>
        </w:tc>
        <w:tc>
          <w:tcPr>
            <w:tcW w:w="1800" w:type="dxa"/>
            <w:vMerge/>
          </w:tcPr>
          <w:p w14:paraId="07ACAC8E" w14:textId="77777777" w:rsidR="00B306C6" w:rsidRPr="00753448" w:rsidRDefault="00B306C6" w:rsidP="003C7C76">
            <w:pPr>
              <w:rPr>
                <w:rFonts w:ascii="Arial" w:hAnsi="Arial" w:cs="Arial"/>
                <w:color w:val="000000"/>
                <w:sz w:val="20"/>
                <w:szCs w:val="20"/>
                <w:lang w:val="en-US"/>
              </w:rPr>
            </w:pPr>
          </w:p>
        </w:tc>
        <w:tc>
          <w:tcPr>
            <w:tcW w:w="2160" w:type="dxa"/>
            <w:vMerge/>
          </w:tcPr>
          <w:p w14:paraId="7CBD2E33" w14:textId="77777777" w:rsidR="00B306C6" w:rsidRPr="00753448" w:rsidRDefault="00B306C6" w:rsidP="003C7C76">
            <w:pPr>
              <w:rPr>
                <w:rFonts w:ascii="Arial" w:hAnsi="Arial" w:cs="Arial"/>
                <w:color w:val="000000"/>
                <w:sz w:val="20"/>
                <w:szCs w:val="20"/>
                <w:lang w:val="en-US"/>
              </w:rPr>
            </w:pPr>
          </w:p>
        </w:tc>
      </w:tr>
      <w:tr w:rsidR="00B306C6" w:rsidRPr="00753448" w14:paraId="68CC5845" w14:textId="00A264C6" w:rsidTr="00B306C6">
        <w:trPr>
          <w:trHeight w:val="114"/>
          <w:jc w:val="center"/>
        </w:trPr>
        <w:tc>
          <w:tcPr>
            <w:tcW w:w="2250" w:type="dxa"/>
            <w:vMerge/>
            <w:tcBorders>
              <w:top w:val="single" w:sz="4" w:space="0" w:color="BFBFBF" w:themeColor="background1" w:themeShade="BF"/>
              <w:bottom w:val="single" w:sz="12" w:space="0" w:color="auto"/>
            </w:tcBorders>
            <w:shd w:val="clear" w:color="auto" w:fill="auto"/>
            <w:noWrap/>
            <w:vAlign w:val="center"/>
          </w:tcPr>
          <w:p w14:paraId="65C95C87" w14:textId="77777777" w:rsidR="00B306C6" w:rsidRPr="00753448" w:rsidRDefault="00B306C6" w:rsidP="003C7C76">
            <w:pPr>
              <w:rPr>
                <w:rFonts w:ascii="Arial" w:hAnsi="Arial" w:cs="Arial"/>
                <w:color w:val="000000"/>
                <w:sz w:val="20"/>
                <w:szCs w:val="20"/>
                <w:lang w:val="en-US"/>
              </w:rPr>
            </w:pPr>
          </w:p>
        </w:tc>
        <w:tc>
          <w:tcPr>
            <w:tcW w:w="990" w:type="dxa"/>
            <w:tcBorders>
              <w:bottom w:val="single" w:sz="12" w:space="0" w:color="auto"/>
            </w:tcBorders>
            <w:shd w:val="clear" w:color="auto" w:fill="auto"/>
            <w:noWrap/>
            <w:vAlign w:val="center"/>
            <w:hideMark/>
          </w:tcPr>
          <w:p w14:paraId="78EFA5F8" w14:textId="77777777" w:rsidR="00B306C6" w:rsidRPr="00753448" w:rsidRDefault="00B306C6" w:rsidP="003C7C76">
            <w:pPr>
              <w:rPr>
                <w:rFonts w:ascii="Arial" w:hAnsi="Arial" w:cs="Arial"/>
                <w:color w:val="000000"/>
                <w:sz w:val="20"/>
                <w:szCs w:val="20"/>
                <w:lang w:val="en-US"/>
              </w:rPr>
            </w:pPr>
            <w:r>
              <w:rPr>
                <w:rFonts w:ascii="Arial" w:hAnsi="Arial" w:cs="Arial"/>
                <w:color w:val="000000"/>
                <w:sz w:val="20"/>
                <w:szCs w:val="20"/>
                <w:lang w:val="en-US"/>
              </w:rPr>
              <w:t>May 11</w:t>
            </w:r>
          </w:p>
        </w:tc>
        <w:tc>
          <w:tcPr>
            <w:tcW w:w="1260" w:type="dxa"/>
            <w:tcBorders>
              <w:bottom w:val="single" w:sz="12" w:space="0" w:color="auto"/>
            </w:tcBorders>
            <w:shd w:val="clear" w:color="auto" w:fill="auto"/>
            <w:noWrap/>
            <w:vAlign w:val="center"/>
            <w:hideMark/>
          </w:tcPr>
          <w:p w14:paraId="1CBF0FC2" w14:textId="77777777" w:rsidR="00B306C6" w:rsidRPr="00753448" w:rsidRDefault="00B306C6" w:rsidP="003C7C76">
            <w:pPr>
              <w:rPr>
                <w:rFonts w:ascii="Arial" w:hAnsi="Arial" w:cs="Arial"/>
                <w:color w:val="000000"/>
                <w:sz w:val="20"/>
                <w:szCs w:val="20"/>
                <w:lang w:val="en-US"/>
              </w:rPr>
            </w:pPr>
            <w:r w:rsidRPr="00753448">
              <w:rPr>
                <w:rFonts w:ascii="Arial" w:hAnsi="Arial" w:cs="Arial"/>
                <w:color w:val="000000"/>
                <w:sz w:val="20"/>
                <w:szCs w:val="20"/>
                <w:lang w:val="en-US"/>
              </w:rPr>
              <w:t>35</w:t>
            </w:r>
            <w:r>
              <w:rPr>
                <w:rFonts w:ascii="Arial" w:hAnsi="Arial" w:cs="Arial"/>
                <w:color w:val="000000"/>
                <w:sz w:val="20"/>
                <w:szCs w:val="20"/>
                <w:lang w:val="en-US"/>
              </w:rPr>
              <w:t>,</w:t>
            </w:r>
            <w:r w:rsidRPr="00753448">
              <w:rPr>
                <w:rFonts w:ascii="Arial" w:hAnsi="Arial" w:cs="Arial"/>
                <w:color w:val="000000"/>
                <w:sz w:val="20"/>
                <w:szCs w:val="20"/>
                <w:lang w:val="en-US"/>
              </w:rPr>
              <w:t>000</w:t>
            </w:r>
          </w:p>
        </w:tc>
        <w:tc>
          <w:tcPr>
            <w:tcW w:w="1800" w:type="dxa"/>
            <w:vMerge/>
            <w:tcBorders>
              <w:bottom w:val="single" w:sz="12" w:space="0" w:color="auto"/>
            </w:tcBorders>
          </w:tcPr>
          <w:p w14:paraId="58778421" w14:textId="77777777" w:rsidR="00B306C6" w:rsidRPr="00753448" w:rsidRDefault="00B306C6" w:rsidP="003C7C76">
            <w:pPr>
              <w:rPr>
                <w:rFonts w:ascii="Arial" w:hAnsi="Arial" w:cs="Arial"/>
                <w:color w:val="000000"/>
                <w:sz w:val="20"/>
                <w:szCs w:val="20"/>
                <w:lang w:val="en-US"/>
              </w:rPr>
            </w:pPr>
          </w:p>
        </w:tc>
        <w:tc>
          <w:tcPr>
            <w:tcW w:w="2160" w:type="dxa"/>
            <w:vMerge/>
            <w:tcBorders>
              <w:bottom w:val="single" w:sz="12" w:space="0" w:color="auto"/>
            </w:tcBorders>
          </w:tcPr>
          <w:p w14:paraId="7100B859" w14:textId="77777777" w:rsidR="00B306C6" w:rsidRPr="00753448" w:rsidRDefault="00B306C6" w:rsidP="003C7C76">
            <w:pPr>
              <w:rPr>
                <w:rFonts w:ascii="Arial" w:hAnsi="Arial" w:cs="Arial"/>
                <w:color w:val="000000"/>
                <w:sz w:val="20"/>
                <w:szCs w:val="20"/>
                <w:lang w:val="en-US"/>
              </w:rPr>
            </w:pPr>
          </w:p>
        </w:tc>
      </w:tr>
    </w:tbl>
    <w:p w14:paraId="3D27CA10" w14:textId="012DBDAE" w:rsidR="00966648" w:rsidRPr="00B306C6" w:rsidRDefault="00C2448D" w:rsidP="00950B0B">
      <w:pPr>
        <w:pStyle w:val="BodyText"/>
        <w:rPr>
          <w:i/>
          <w:iCs/>
          <w:sz w:val="20"/>
          <w:szCs w:val="20"/>
        </w:rPr>
      </w:pPr>
      <w:r w:rsidRPr="00B306C6">
        <w:rPr>
          <w:i/>
          <w:iCs/>
          <w:sz w:val="20"/>
          <w:szCs w:val="20"/>
        </w:rPr>
        <w:t xml:space="preserve">* </w:t>
      </w:r>
      <w:r w:rsidR="00B306C6" w:rsidRPr="00B306C6">
        <w:rPr>
          <w:i/>
          <w:iCs/>
          <w:sz w:val="20"/>
          <w:szCs w:val="20"/>
        </w:rPr>
        <w:t>A</w:t>
      </w:r>
      <w:r w:rsidRPr="00B306C6">
        <w:rPr>
          <w:i/>
          <w:iCs/>
          <w:sz w:val="20"/>
          <w:szCs w:val="20"/>
        </w:rPr>
        <w:t xml:space="preserve">verage hatchery Chinook weight </w:t>
      </w:r>
      <w:r w:rsidR="00B306C6" w:rsidRPr="00B306C6">
        <w:rPr>
          <w:i/>
          <w:iCs/>
          <w:sz w:val="20"/>
          <w:szCs w:val="20"/>
        </w:rPr>
        <w:t>pooled across all sampling days</w:t>
      </w:r>
      <w:r w:rsidRPr="00B306C6">
        <w:rPr>
          <w:i/>
          <w:iCs/>
          <w:sz w:val="20"/>
          <w:szCs w:val="20"/>
        </w:rPr>
        <w:t xml:space="preserve"> </w:t>
      </w:r>
    </w:p>
    <w:p w14:paraId="16BC208B" w14:textId="77777777" w:rsidR="00BA3337" w:rsidRDefault="00BA3337" w:rsidP="00BA3337"/>
    <w:p w14:paraId="6B396575" w14:textId="77777777" w:rsidR="00B306C6" w:rsidRPr="00BA3337" w:rsidRDefault="00B306C6" w:rsidP="00BA3337"/>
    <w:p w14:paraId="7DFE6E6F" w14:textId="2F0DAA72" w:rsidR="00B32E14" w:rsidRDefault="00B30014" w:rsidP="000100B7">
      <w:pPr>
        <w:pStyle w:val="Heading3"/>
      </w:pPr>
      <w:bookmarkStart w:id="32" w:name="_Toc220606400"/>
      <w:r>
        <w:t>Abundance estimates</w:t>
      </w:r>
      <w:bookmarkEnd w:id="32"/>
    </w:p>
    <w:p w14:paraId="304A4C09" w14:textId="78F4611E" w:rsidR="00B32E14" w:rsidRDefault="00B32E14" w:rsidP="000100B7">
      <w:pPr>
        <w:pStyle w:val="Heading4"/>
      </w:pPr>
      <w:r>
        <w:t>Infilling missed/unfished days</w:t>
      </w:r>
    </w:p>
    <w:p w14:paraId="49AF3B31" w14:textId="5F13FE49" w:rsidR="00B32E14" w:rsidRDefault="00B32E14" w:rsidP="00B32E14">
      <w:pPr>
        <w:pStyle w:val="BodyText"/>
      </w:pPr>
      <w:r>
        <w:t xml:space="preserve">We infilled abundances for </w:t>
      </w:r>
      <w:r w:rsidR="006E4D19">
        <w:t>three</w:t>
      </w:r>
      <w:r>
        <w:t xml:space="preserve"> key juvenile salmon life history types that we could obtain reliable abundance estimates from: </w:t>
      </w:r>
      <w:r w:rsidR="00AF631F">
        <w:t>natural-origin Chinook,</w:t>
      </w:r>
      <w:r w:rsidR="006E4D19">
        <w:t xml:space="preserve"> </w:t>
      </w:r>
      <w:r w:rsidR="00AF631F">
        <w:t xml:space="preserve">yearling Coho and sub-yearling Coho. We only infilled abundances from 2024 and 2025; we did not infill from 2023 as there were not enough data points to make meaningful infilling assumptions. </w:t>
      </w:r>
      <w:r w:rsidR="00AF631F" w:rsidRPr="00AF631F">
        <w:rPr>
          <w:highlight w:val="green"/>
        </w:rPr>
        <w:t>Table xx</w:t>
      </w:r>
      <w:r w:rsidR="00AF631F">
        <w:t xml:space="preserve"> outlines the model chosen for each life history type, and a brief rationale. Infilled catch figures and full details on metric results are available in Appendix </w:t>
      </w:r>
      <w:r w:rsidR="00AF631F" w:rsidRPr="00AF631F">
        <w:rPr>
          <w:highlight w:val="green"/>
        </w:rPr>
        <w:t>x</w:t>
      </w:r>
      <w:r w:rsidR="00AF631F">
        <w:t>.</w:t>
      </w:r>
    </w:p>
    <w:p w14:paraId="5319FD51" w14:textId="77777777" w:rsidR="00B85343" w:rsidRDefault="00B85343" w:rsidP="00B32E14">
      <w:pPr>
        <w:pStyle w:val="BodyText"/>
      </w:pPr>
    </w:p>
    <w:p w14:paraId="32724D6E" w14:textId="231C4293" w:rsidR="00AF631F" w:rsidRDefault="00B85343" w:rsidP="00B32E14">
      <w:pPr>
        <w:pStyle w:val="BodyText"/>
      </w:pPr>
      <w:r>
        <w:t>Table xx. Species/life history- and year-specific infilling models selected along with the rationale for selection</w:t>
      </w:r>
      <w:r w:rsidR="00F52011">
        <w:t xml:space="preserve"> (NO = natural-origin, HO = hatchery-origin)</w:t>
      </w:r>
      <w:r>
        <w:t xml:space="preserve">. See Appendix </w:t>
      </w:r>
      <w:r w:rsidRPr="00B85343">
        <w:rPr>
          <w:highlight w:val="green"/>
        </w:rPr>
        <w:t>xx</w:t>
      </w:r>
      <w:r>
        <w:t xml:space="preserve"> for details. </w:t>
      </w:r>
    </w:p>
    <w:p w14:paraId="12B64BD4" w14:textId="77777777" w:rsidR="00F52011" w:rsidRDefault="00F52011" w:rsidP="00B32E14">
      <w:pPr>
        <w:pStyle w:val="BodyText"/>
      </w:pPr>
    </w:p>
    <w:tbl>
      <w:tblPr>
        <w:tblStyle w:val="TableGrid"/>
        <w:tblW w:w="9132" w:type="dxa"/>
        <w:tblLook w:val="04A0" w:firstRow="1" w:lastRow="0" w:firstColumn="1" w:lastColumn="0" w:noHBand="0" w:noVBand="1"/>
      </w:tblPr>
      <w:tblGrid>
        <w:gridCol w:w="828"/>
        <w:gridCol w:w="2271"/>
        <w:gridCol w:w="1437"/>
        <w:gridCol w:w="1640"/>
        <w:gridCol w:w="2956"/>
      </w:tblGrid>
      <w:tr w:rsidR="00F52011" w14:paraId="6CB0E6E4" w14:textId="77777777" w:rsidTr="00F52011">
        <w:tc>
          <w:tcPr>
            <w:tcW w:w="828" w:type="dxa"/>
            <w:vAlign w:val="center"/>
          </w:tcPr>
          <w:p w14:paraId="585E1101" w14:textId="0A2AFAE0" w:rsidR="00F52011" w:rsidRDefault="00F52011" w:rsidP="00F52011">
            <w:pPr>
              <w:pStyle w:val="BodyText"/>
            </w:pPr>
            <w:r w:rsidRPr="006A1D1B">
              <w:rPr>
                <w:b/>
                <w:bCs/>
                <w:sz w:val="20"/>
                <w:szCs w:val="20"/>
              </w:rPr>
              <w:t>Year</w:t>
            </w:r>
          </w:p>
        </w:tc>
        <w:tc>
          <w:tcPr>
            <w:tcW w:w="2271" w:type="dxa"/>
            <w:vAlign w:val="center"/>
          </w:tcPr>
          <w:p w14:paraId="2BBF2C9B" w14:textId="785274C8" w:rsidR="00F52011" w:rsidRDefault="00F52011" w:rsidP="00F52011">
            <w:pPr>
              <w:pStyle w:val="BodyText"/>
            </w:pPr>
            <w:r w:rsidRPr="006A1D1B">
              <w:rPr>
                <w:b/>
                <w:bCs/>
                <w:sz w:val="20"/>
                <w:szCs w:val="20"/>
              </w:rPr>
              <w:t>Life history type</w:t>
            </w:r>
          </w:p>
        </w:tc>
        <w:tc>
          <w:tcPr>
            <w:tcW w:w="1437" w:type="dxa"/>
            <w:vAlign w:val="center"/>
          </w:tcPr>
          <w:p w14:paraId="601EF698" w14:textId="4763D939" w:rsidR="00F52011" w:rsidRDefault="00F52011" w:rsidP="00F52011">
            <w:pPr>
              <w:pStyle w:val="BodyText"/>
            </w:pPr>
            <w:r>
              <w:rPr>
                <w:b/>
                <w:bCs/>
                <w:sz w:val="20"/>
                <w:szCs w:val="20"/>
              </w:rPr>
              <w:t xml:space="preserve">Days fished </w:t>
            </w:r>
            <w:r>
              <w:rPr>
                <w:b/>
                <w:bCs/>
                <w:sz w:val="20"/>
                <w:szCs w:val="20"/>
              </w:rPr>
              <w:br/>
              <w:t>(days infilled)</w:t>
            </w:r>
          </w:p>
        </w:tc>
        <w:tc>
          <w:tcPr>
            <w:tcW w:w="1640" w:type="dxa"/>
            <w:vAlign w:val="center"/>
          </w:tcPr>
          <w:p w14:paraId="1EE71F94" w14:textId="0D1355C7" w:rsidR="00F52011" w:rsidRDefault="00F52011" w:rsidP="00F52011">
            <w:pPr>
              <w:pStyle w:val="BodyText"/>
            </w:pPr>
            <w:r w:rsidRPr="006A1D1B">
              <w:rPr>
                <w:b/>
                <w:bCs/>
                <w:sz w:val="20"/>
                <w:szCs w:val="20"/>
              </w:rPr>
              <w:t>Infilling model</w:t>
            </w:r>
          </w:p>
        </w:tc>
        <w:tc>
          <w:tcPr>
            <w:tcW w:w="2956" w:type="dxa"/>
            <w:vAlign w:val="center"/>
          </w:tcPr>
          <w:p w14:paraId="23B33BFF" w14:textId="39CE74C8" w:rsidR="00F52011" w:rsidRDefault="00F52011" w:rsidP="00F52011">
            <w:pPr>
              <w:pStyle w:val="BodyText"/>
            </w:pPr>
            <w:r w:rsidRPr="006A1D1B">
              <w:rPr>
                <w:b/>
                <w:bCs/>
                <w:sz w:val="20"/>
                <w:szCs w:val="20"/>
              </w:rPr>
              <w:t>Rationale/notes</w:t>
            </w:r>
          </w:p>
        </w:tc>
      </w:tr>
      <w:tr w:rsidR="00F52011" w14:paraId="231EB674" w14:textId="77777777" w:rsidTr="00F52011">
        <w:tc>
          <w:tcPr>
            <w:tcW w:w="828" w:type="dxa"/>
            <w:vMerge w:val="restart"/>
            <w:vAlign w:val="center"/>
          </w:tcPr>
          <w:p w14:paraId="5996B116" w14:textId="3D301042" w:rsidR="00F52011" w:rsidRPr="00F52011" w:rsidRDefault="00F52011" w:rsidP="00F52011">
            <w:pPr>
              <w:pStyle w:val="BodyText"/>
              <w:rPr>
                <w:sz w:val="20"/>
                <w:szCs w:val="20"/>
              </w:rPr>
            </w:pPr>
            <w:r w:rsidRPr="00F52011">
              <w:rPr>
                <w:sz w:val="20"/>
                <w:szCs w:val="20"/>
              </w:rPr>
              <w:t>2024</w:t>
            </w:r>
          </w:p>
        </w:tc>
        <w:tc>
          <w:tcPr>
            <w:tcW w:w="2271" w:type="dxa"/>
            <w:vAlign w:val="center"/>
          </w:tcPr>
          <w:p w14:paraId="0514875E" w14:textId="4523BDB4" w:rsidR="00F52011" w:rsidRPr="00F52011" w:rsidRDefault="00F52011" w:rsidP="00F52011">
            <w:pPr>
              <w:pStyle w:val="BodyText"/>
              <w:rPr>
                <w:sz w:val="20"/>
                <w:szCs w:val="20"/>
              </w:rPr>
            </w:pPr>
            <w:r w:rsidRPr="00F52011">
              <w:rPr>
                <w:sz w:val="20"/>
                <w:szCs w:val="20"/>
              </w:rPr>
              <w:t>Chinook (NO)</w:t>
            </w:r>
          </w:p>
        </w:tc>
        <w:tc>
          <w:tcPr>
            <w:tcW w:w="1437" w:type="dxa"/>
            <w:vAlign w:val="center"/>
          </w:tcPr>
          <w:p w14:paraId="7F99C39D" w14:textId="01E75B9F" w:rsidR="00F52011" w:rsidRPr="00F52011" w:rsidRDefault="00F52011" w:rsidP="00F52011">
            <w:pPr>
              <w:pStyle w:val="BodyText"/>
              <w:rPr>
                <w:sz w:val="20"/>
                <w:szCs w:val="20"/>
              </w:rPr>
            </w:pPr>
            <w:r w:rsidRPr="00F52011">
              <w:rPr>
                <w:sz w:val="20"/>
                <w:szCs w:val="20"/>
              </w:rPr>
              <w:t>79 (37)</w:t>
            </w:r>
          </w:p>
        </w:tc>
        <w:tc>
          <w:tcPr>
            <w:tcW w:w="1640" w:type="dxa"/>
            <w:vAlign w:val="center"/>
          </w:tcPr>
          <w:p w14:paraId="48F24D27" w14:textId="327BEB43"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w:t>
            </w:r>
            <w:proofErr w:type="spellStart"/>
            <w:r w:rsidRPr="00F52011">
              <w:rPr>
                <w:sz w:val="20"/>
                <w:szCs w:val="20"/>
              </w:rPr>
              <w:t>StructTs</w:t>
            </w:r>
            <w:proofErr w:type="spellEnd"/>
            <w:r w:rsidRPr="00F52011">
              <w:rPr>
                <w:sz w:val="20"/>
                <w:szCs w:val="20"/>
              </w:rPr>
              <w:t>)</w:t>
            </w:r>
          </w:p>
        </w:tc>
        <w:tc>
          <w:tcPr>
            <w:tcW w:w="2956" w:type="dxa"/>
            <w:vAlign w:val="center"/>
          </w:tcPr>
          <w:p w14:paraId="1286B965" w14:textId="56FD36BD" w:rsidR="00F52011" w:rsidRPr="00F52011" w:rsidRDefault="00F52011" w:rsidP="00F52011">
            <w:pPr>
              <w:pStyle w:val="BodyText"/>
              <w:rPr>
                <w:sz w:val="20"/>
                <w:szCs w:val="20"/>
              </w:rPr>
            </w:pPr>
            <w:r w:rsidRPr="00F52011">
              <w:rPr>
                <w:sz w:val="20"/>
                <w:szCs w:val="20"/>
              </w:rPr>
              <w:t>Lowest values in all metrics</w:t>
            </w:r>
          </w:p>
        </w:tc>
      </w:tr>
      <w:tr w:rsidR="00F52011" w14:paraId="5886D4BE" w14:textId="77777777" w:rsidTr="00F52011">
        <w:tc>
          <w:tcPr>
            <w:tcW w:w="828" w:type="dxa"/>
            <w:vMerge/>
            <w:vAlign w:val="center"/>
          </w:tcPr>
          <w:p w14:paraId="7A3E400D" w14:textId="77777777" w:rsidR="00F52011" w:rsidRPr="00F52011" w:rsidRDefault="00F52011" w:rsidP="00F52011">
            <w:pPr>
              <w:pStyle w:val="BodyText"/>
              <w:rPr>
                <w:sz w:val="20"/>
                <w:szCs w:val="20"/>
              </w:rPr>
            </w:pPr>
          </w:p>
        </w:tc>
        <w:tc>
          <w:tcPr>
            <w:tcW w:w="2271" w:type="dxa"/>
            <w:vAlign w:val="center"/>
          </w:tcPr>
          <w:p w14:paraId="412C3BC4" w14:textId="1F9CDA5C" w:rsidR="00F52011" w:rsidRPr="00F52011" w:rsidRDefault="00F52011" w:rsidP="00F52011">
            <w:pPr>
              <w:pStyle w:val="BodyText"/>
              <w:rPr>
                <w:sz w:val="20"/>
                <w:szCs w:val="20"/>
              </w:rPr>
            </w:pPr>
            <w:r w:rsidRPr="00F52011">
              <w:rPr>
                <w:sz w:val="20"/>
                <w:szCs w:val="20"/>
              </w:rPr>
              <w:t>Coho (sub-yearling)</w:t>
            </w:r>
          </w:p>
        </w:tc>
        <w:tc>
          <w:tcPr>
            <w:tcW w:w="1437" w:type="dxa"/>
            <w:vAlign w:val="center"/>
          </w:tcPr>
          <w:p w14:paraId="58FDB095" w14:textId="140F814A" w:rsidR="00F52011" w:rsidRPr="00F52011" w:rsidRDefault="00F52011" w:rsidP="00F52011">
            <w:pPr>
              <w:pStyle w:val="BodyText"/>
              <w:rPr>
                <w:sz w:val="20"/>
                <w:szCs w:val="20"/>
              </w:rPr>
            </w:pPr>
            <w:r w:rsidRPr="00F52011">
              <w:rPr>
                <w:sz w:val="20"/>
                <w:szCs w:val="20"/>
              </w:rPr>
              <w:t>79 (37)</w:t>
            </w:r>
          </w:p>
        </w:tc>
        <w:tc>
          <w:tcPr>
            <w:tcW w:w="1640" w:type="dxa"/>
            <w:vAlign w:val="center"/>
          </w:tcPr>
          <w:p w14:paraId="176C30ED" w14:textId="06CD613A"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xml:space="preserve"> (ARIMA)</w:t>
            </w:r>
          </w:p>
        </w:tc>
        <w:tc>
          <w:tcPr>
            <w:tcW w:w="2956" w:type="dxa"/>
            <w:vAlign w:val="center"/>
          </w:tcPr>
          <w:p w14:paraId="2C9DC40C" w14:textId="10179A82" w:rsidR="00F52011" w:rsidRPr="00F52011" w:rsidRDefault="00F52011" w:rsidP="00F52011">
            <w:pPr>
              <w:pStyle w:val="BodyText"/>
              <w:rPr>
                <w:sz w:val="20"/>
                <w:szCs w:val="20"/>
              </w:rPr>
            </w:pPr>
            <w:r w:rsidRPr="00F52011">
              <w:rPr>
                <w:sz w:val="20"/>
                <w:szCs w:val="20"/>
              </w:rPr>
              <w:t>Lowest values in all metrics</w:t>
            </w:r>
          </w:p>
        </w:tc>
      </w:tr>
      <w:tr w:rsidR="00F52011" w14:paraId="696CF41B" w14:textId="77777777" w:rsidTr="00F52011">
        <w:tc>
          <w:tcPr>
            <w:tcW w:w="828" w:type="dxa"/>
            <w:vMerge/>
            <w:vAlign w:val="center"/>
          </w:tcPr>
          <w:p w14:paraId="479C6686" w14:textId="77777777" w:rsidR="00F52011" w:rsidRPr="00F52011" w:rsidRDefault="00F52011" w:rsidP="00F52011">
            <w:pPr>
              <w:pStyle w:val="BodyText"/>
              <w:rPr>
                <w:sz w:val="20"/>
                <w:szCs w:val="20"/>
              </w:rPr>
            </w:pPr>
          </w:p>
        </w:tc>
        <w:tc>
          <w:tcPr>
            <w:tcW w:w="2271" w:type="dxa"/>
            <w:vAlign w:val="center"/>
          </w:tcPr>
          <w:p w14:paraId="5615F2ED" w14:textId="40CD50AD" w:rsidR="00F52011" w:rsidRPr="00F52011" w:rsidRDefault="00F52011" w:rsidP="00F52011">
            <w:pPr>
              <w:pStyle w:val="BodyText"/>
              <w:rPr>
                <w:sz w:val="20"/>
                <w:szCs w:val="20"/>
              </w:rPr>
            </w:pPr>
            <w:r w:rsidRPr="00F52011">
              <w:rPr>
                <w:sz w:val="20"/>
                <w:szCs w:val="20"/>
              </w:rPr>
              <w:t>Coho (yearling)</w:t>
            </w:r>
          </w:p>
        </w:tc>
        <w:tc>
          <w:tcPr>
            <w:tcW w:w="1437" w:type="dxa"/>
            <w:vAlign w:val="center"/>
          </w:tcPr>
          <w:p w14:paraId="23155C8B" w14:textId="31DF9E25" w:rsidR="00F52011" w:rsidRPr="00F52011" w:rsidRDefault="00F52011" w:rsidP="00F52011">
            <w:pPr>
              <w:pStyle w:val="BodyText"/>
              <w:rPr>
                <w:sz w:val="20"/>
                <w:szCs w:val="20"/>
              </w:rPr>
            </w:pPr>
            <w:r w:rsidRPr="00F52011">
              <w:rPr>
                <w:sz w:val="20"/>
                <w:szCs w:val="20"/>
              </w:rPr>
              <w:t>79 (37)</w:t>
            </w:r>
          </w:p>
        </w:tc>
        <w:tc>
          <w:tcPr>
            <w:tcW w:w="1640" w:type="dxa"/>
            <w:vAlign w:val="center"/>
          </w:tcPr>
          <w:p w14:paraId="058C104C" w14:textId="077D7657"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w:t>
            </w:r>
            <w:proofErr w:type="spellStart"/>
            <w:r w:rsidRPr="00F52011">
              <w:rPr>
                <w:sz w:val="20"/>
                <w:szCs w:val="20"/>
              </w:rPr>
              <w:t>stine</w:t>
            </w:r>
            <w:proofErr w:type="spellEnd"/>
            <w:r w:rsidRPr="00F52011">
              <w:rPr>
                <w:sz w:val="20"/>
                <w:szCs w:val="20"/>
              </w:rPr>
              <w:t>)</w:t>
            </w:r>
          </w:p>
        </w:tc>
        <w:tc>
          <w:tcPr>
            <w:tcW w:w="2956" w:type="dxa"/>
            <w:vAlign w:val="center"/>
          </w:tcPr>
          <w:p w14:paraId="6959F83E" w14:textId="73319E00" w:rsidR="00F52011" w:rsidRPr="00F52011" w:rsidRDefault="00F52011" w:rsidP="00F52011">
            <w:pPr>
              <w:pStyle w:val="BodyText"/>
              <w:rPr>
                <w:sz w:val="20"/>
                <w:szCs w:val="20"/>
              </w:rPr>
            </w:pPr>
            <w:r w:rsidRPr="00F52011">
              <w:rPr>
                <w:sz w:val="20"/>
                <w:szCs w:val="20"/>
              </w:rPr>
              <w:t>Lowest values in all metrics</w:t>
            </w:r>
          </w:p>
        </w:tc>
      </w:tr>
      <w:tr w:rsidR="00F52011" w14:paraId="6A1F01A5" w14:textId="77777777" w:rsidTr="00F52011">
        <w:tc>
          <w:tcPr>
            <w:tcW w:w="828" w:type="dxa"/>
            <w:vMerge w:val="restart"/>
            <w:vAlign w:val="center"/>
          </w:tcPr>
          <w:p w14:paraId="6F5B4209" w14:textId="5E964B69" w:rsidR="00F52011" w:rsidRPr="00F52011" w:rsidRDefault="00F52011" w:rsidP="00F52011">
            <w:pPr>
              <w:pStyle w:val="BodyText"/>
              <w:rPr>
                <w:sz w:val="20"/>
                <w:szCs w:val="20"/>
              </w:rPr>
            </w:pPr>
            <w:r w:rsidRPr="00F52011">
              <w:rPr>
                <w:sz w:val="20"/>
                <w:szCs w:val="20"/>
              </w:rPr>
              <w:t>2025</w:t>
            </w:r>
          </w:p>
        </w:tc>
        <w:tc>
          <w:tcPr>
            <w:tcW w:w="2271" w:type="dxa"/>
            <w:vAlign w:val="center"/>
          </w:tcPr>
          <w:p w14:paraId="1B013CD9" w14:textId="330BBA98" w:rsidR="00F52011" w:rsidRPr="00F52011" w:rsidRDefault="00F52011" w:rsidP="00F52011">
            <w:pPr>
              <w:pStyle w:val="BodyText"/>
              <w:rPr>
                <w:sz w:val="20"/>
                <w:szCs w:val="20"/>
              </w:rPr>
            </w:pPr>
            <w:r w:rsidRPr="00F52011">
              <w:rPr>
                <w:sz w:val="20"/>
                <w:szCs w:val="20"/>
              </w:rPr>
              <w:t>Chinook (NO)</w:t>
            </w:r>
          </w:p>
        </w:tc>
        <w:tc>
          <w:tcPr>
            <w:tcW w:w="1437" w:type="dxa"/>
            <w:vAlign w:val="center"/>
          </w:tcPr>
          <w:p w14:paraId="198801C3" w14:textId="4B0A6E1F" w:rsidR="00F52011" w:rsidRPr="00F52011" w:rsidRDefault="00F52011" w:rsidP="00F52011">
            <w:pPr>
              <w:pStyle w:val="BodyText"/>
              <w:rPr>
                <w:sz w:val="20"/>
                <w:szCs w:val="20"/>
              </w:rPr>
            </w:pPr>
            <w:r w:rsidRPr="00F52011">
              <w:rPr>
                <w:sz w:val="20"/>
                <w:szCs w:val="20"/>
              </w:rPr>
              <w:t>93 (47)</w:t>
            </w:r>
          </w:p>
        </w:tc>
        <w:tc>
          <w:tcPr>
            <w:tcW w:w="1640" w:type="dxa"/>
            <w:vAlign w:val="center"/>
          </w:tcPr>
          <w:p w14:paraId="11B860C5" w14:textId="52A4973E"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linear)</w:t>
            </w:r>
          </w:p>
        </w:tc>
        <w:tc>
          <w:tcPr>
            <w:tcW w:w="2956" w:type="dxa"/>
            <w:vAlign w:val="center"/>
          </w:tcPr>
          <w:p w14:paraId="6965319E" w14:textId="6403A5D7" w:rsidR="00F52011" w:rsidRPr="00F52011" w:rsidRDefault="00F52011" w:rsidP="00F52011">
            <w:pPr>
              <w:pStyle w:val="BodyText"/>
              <w:rPr>
                <w:sz w:val="20"/>
                <w:szCs w:val="20"/>
              </w:rPr>
            </w:pPr>
            <w:proofErr w:type="spellStart"/>
            <w:r w:rsidRPr="00F52011">
              <w:rPr>
                <w:sz w:val="20"/>
                <w:szCs w:val="20"/>
              </w:rPr>
              <w:t>Na_interpolation</w:t>
            </w:r>
            <w:proofErr w:type="spellEnd"/>
            <w:r w:rsidRPr="00F52011">
              <w:rPr>
                <w:sz w:val="20"/>
                <w:szCs w:val="20"/>
              </w:rPr>
              <w:t xml:space="preserve"> (linear), </w:t>
            </w:r>
            <w:proofErr w:type="spellStart"/>
            <w:r w:rsidRPr="00F52011">
              <w:rPr>
                <w:sz w:val="20"/>
                <w:szCs w:val="20"/>
              </w:rPr>
              <w:t>na_kalman</w:t>
            </w:r>
            <w:proofErr w:type="spellEnd"/>
            <w:r w:rsidRPr="00F52011">
              <w:rPr>
                <w:sz w:val="20"/>
                <w:szCs w:val="20"/>
              </w:rPr>
              <w:t xml:space="preserve"> (ARIMA and </w:t>
            </w:r>
            <w:proofErr w:type="spellStart"/>
            <w:r w:rsidRPr="00F52011">
              <w:rPr>
                <w:sz w:val="20"/>
                <w:szCs w:val="20"/>
              </w:rPr>
              <w:t>StructTS</w:t>
            </w:r>
            <w:proofErr w:type="spellEnd"/>
            <w:r w:rsidRPr="00F52011">
              <w:rPr>
                <w:sz w:val="20"/>
                <w:szCs w:val="20"/>
              </w:rPr>
              <w:t xml:space="preserve">) all had same metric values, but linear was chosen </w:t>
            </w:r>
            <w:r w:rsidRPr="00F52011">
              <w:rPr>
                <w:sz w:val="20"/>
                <w:szCs w:val="20"/>
              </w:rPr>
              <w:lastRenderedPageBreak/>
              <w:t xml:space="preserve">because </w:t>
            </w:r>
            <w:r w:rsidRPr="00F52011">
              <w:rPr>
                <w:sz w:val="20"/>
                <w:szCs w:val="20"/>
                <w:highlight w:val="green"/>
              </w:rPr>
              <w:t>xx</w:t>
            </w:r>
          </w:p>
        </w:tc>
      </w:tr>
      <w:tr w:rsidR="00F52011" w14:paraId="56FD9A80" w14:textId="77777777" w:rsidTr="00F52011">
        <w:tc>
          <w:tcPr>
            <w:tcW w:w="828" w:type="dxa"/>
            <w:vMerge/>
            <w:vAlign w:val="center"/>
          </w:tcPr>
          <w:p w14:paraId="41587F17" w14:textId="77777777" w:rsidR="00F52011" w:rsidRPr="00F52011" w:rsidRDefault="00F52011" w:rsidP="00F52011">
            <w:pPr>
              <w:pStyle w:val="BodyText"/>
              <w:rPr>
                <w:sz w:val="20"/>
                <w:szCs w:val="20"/>
              </w:rPr>
            </w:pPr>
          </w:p>
        </w:tc>
        <w:tc>
          <w:tcPr>
            <w:tcW w:w="2271" w:type="dxa"/>
            <w:vAlign w:val="center"/>
          </w:tcPr>
          <w:p w14:paraId="7B1064C7" w14:textId="1EDB7343" w:rsidR="00F52011" w:rsidRPr="00F52011" w:rsidRDefault="00F52011" w:rsidP="00F52011">
            <w:pPr>
              <w:pStyle w:val="BodyText"/>
              <w:rPr>
                <w:sz w:val="20"/>
                <w:szCs w:val="20"/>
              </w:rPr>
            </w:pPr>
            <w:r w:rsidRPr="00F52011">
              <w:rPr>
                <w:sz w:val="20"/>
                <w:szCs w:val="20"/>
              </w:rPr>
              <w:t>Coho (sub-yearling)</w:t>
            </w:r>
          </w:p>
        </w:tc>
        <w:tc>
          <w:tcPr>
            <w:tcW w:w="1437" w:type="dxa"/>
            <w:vAlign w:val="center"/>
          </w:tcPr>
          <w:p w14:paraId="3EF714D0" w14:textId="3B4745A0" w:rsidR="00F52011" w:rsidRPr="00F52011" w:rsidRDefault="00F52011" w:rsidP="00F52011">
            <w:pPr>
              <w:pStyle w:val="BodyText"/>
              <w:rPr>
                <w:sz w:val="20"/>
                <w:szCs w:val="20"/>
              </w:rPr>
            </w:pPr>
            <w:r w:rsidRPr="00F52011">
              <w:rPr>
                <w:sz w:val="20"/>
                <w:szCs w:val="20"/>
              </w:rPr>
              <w:t>93 (47)</w:t>
            </w:r>
          </w:p>
        </w:tc>
        <w:tc>
          <w:tcPr>
            <w:tcW w:w="1640" w:type="dxa"/>
            <w:vAlign w:val="center"/>
          </w:tcPr>
          <w:p w14:paraId="27E64668" w14:textId="16070EC6" w:rsidR="00F52011" w:rsidRPr="00F52011" w:rsidRDefault="00F52011" w:rsidP="00F52011">
            <w:pPr>
              <w:pStyle w:val="BodyText"/>
              <w:rPr>
                <w:sz w:val="20"/>
                <w:szCs w:val="20"/>
              </w:rPr>
            </w:pPr>
            <w:proofErr w:type="spellStart"/>
            <w:r w:rsidRPr="00F52011">
              <w:rPr>
                <w:sz w:val="20"/>
                <w:szCs w:val="20"/>
              </w:rPr>
              <w:t>na_ma</w:t>
            </w:r>
            <w:proofErr w:type="spellEnd"/>
            <w:r w:rsidRPr="00F52011">
              <w:rPr>
                <w:sz w:val="20"/>
                <w:szCs w:val="20"/>
              </w:rPr>
              <w:t xml:space="preserve"> (simple, 2-day </w:t>
            </w:r>
            <w:proofErr w:type="spellStart"/>
            <w:r w:rsidRPr="00F52011">
              <w:rPr>
                <w:sz w:val="20"/>
                <w:szCs w:val="20"/>
              </w:rPr>
              <w:t>winow</w:t>
            </w:r>
            <w:proofErr w:type="spellEnd"/>
            <w:r w:rsidRPr="00F52011">
              <w:rPr>
                <w:sz w:val="20"/>
                <w:szCs w:val="20"/>
              </w:rPr>
              <w:t>)</w:t>
            </w:r>
          </w:p>
        </w:tc>
        <w:tc>
          <w:tcPr>
            <w:tcW w:w="2956" w:type="dxa"/>
            <w:vAlign w:val="center"/>
          </w:tcPr>
          <w:p w14:paraId="4827CB43" w14:textId="27CE8631" w:rsidR="00F52011" w:rsidRPr="00F52011" w:rsidRDefault="00F52011" w:rsidP="00F52011">
            <w:pPr>
              <w:pStyle w:val="BodyText"/>
              <w:rPr>
                <w:sz w:val="20"/>
                <w:szCs w:val="20"/>
              </w:rPr>
            </w:pPr>
            <w:r w:rsidRPr="00F52011">
              <w:rPr>
                <w:sz w:val="20"/>
                <w:szCs w:val="20"/>
              </w:rPr>
              <w:t xml:space="preserve">Lowest values in all metrics; 2- and 3-day moving average window performed the same, </w:t>
            </w:r>
            <w:r w:rsidRPr="00F52011">
              <w:rPr>
                <w:sz w:val="20"/>
                <w:szCs w:val="20"/>
                <w:highlight w:val="green"/>
              </w:rPr>
              <w:t>so went with smaller window.</w:t>
            </w:r>
            <w:r w:rsidRPr="00F52011">
              <w:rPr>
                <w:sz w:val="20"/>
                <w:szCs w:val="20"/>
              </w:rPr>
              <w:t xml:space="preserve"> </w:t>
            </w:r>
          </w:p>
        </w:tc>
      </w:tr>
      <w:tr w:rsidR="00F52011" w14:paraId="5A5F54AC" w14:textId="77777777" w:rsidTr="00F52011">
        <w:tc>
          <w:tcPr>
            <w:tcW w:w="828" w:type="dxa"/>
            <w:vMerge/>
            <w:vAlign w:val="center"/>
          </w:tcPr>
          <w:p w14:paraId="67E642D6" w14:textId="77777777" w:rsidR="00F52011" w:rsidRPr="00F52011" w:rsidRDefault="00F52011" w:rsidP="00F52011">
            <w:pPr>
              <w:pStyle w:val="BodyText"/>
              <w:rPr>
                <w:sz w:val="20"/>
                <w:szCs w:val="20"/>
              </w:rPr>
            </w:pPr>
          </w:p>
        </w:tc>
        <w:tc>
          <w:tcPr>
            <w:tcW w:w="2271" w:type="dxa"/>
            <w:vAlign w:val="center"/>
          </w:tcPr>
          <w:p w14:paraId="079F068E" w14:textId="5BB09E07" w:rsidR="00F52011" w:rsidRPr="00F52011" w:rsidRDefault="00F52011" w:rsidP="00F52011">
            <w:pPr>
              <w:pStyle w:val="BodyText"/>
              <w:rPr>
                <w:sz w:val="20"/>
                <w:szCs w:val="20"/>
              </w:rPr>
            </w:pPr>
            <w:r w:rsidRPr="00F52011">
              <w:rPr>
                <w:sz w:val="20"/>
                <w:szCs w:val="20"/>
              </w:rPr>
              <w:t>Coho (yearling)</w:t>
            </w:r>
          </w:p>
        </w:tc>
        <w:tc>
          <w:tcPr>
            <w:tcW w:w="1437" w:type="dxa"/>
            <w:vAlign w:val="center"/>
          </w:tcPr>
          <w:p w14:paraId="7ACB1DE5" w14:textId="3846D6A7" w:rsidR="00F52011" w:rsidRPr="00F52011" w:rsidRDefault="00F52011" w:rsidP="00F52011">
            <w:pPr>
              <w:pStyle w:val="BodyText"/>
              <w:rPr>
                <w:sz w:val="20"/>
                <w:szCs w:val="20"/>
              </w:rPr>
            </w:pPr>
            <w:r w:rsidRPr="00F52011">
              <w:rPr>
                <w:sz w:val="20"/>
                <w:szCs w:val="20"/>
              </w:rPr>
              <w:t>93 (47)</w:t>
            </w:r>
          </w:p>
        </w:tc>
        <w:tc>
          <w:tcPr>
            <w:tcW w:w="1640" w:type="dxa"/>
            <w:vAlign w:val="center"/>
          </w:tcPr>
          <w:p w14:paraId="5D46CFC1" w14:textId="430736F1" w:rsidR="00F52011" w:rsidRPr="00F52011" w:rsidRDefault="00F52011" w:rsidP="00F52011">
            <w:pPr>
              <w:pStyle w:val="BodyText"/>
              <w:rPr>
                <w:sz w:val="20"/>
                <w:szCs w:val="20"/>
              </w:rPr>
            </w:pPr>
            <w:proofErr w:type="spellStart"/>
            <w:r w:rsidRPr="00F52011">
              <w:rPr>
                <w:sz w:val="20"/>
                <w:szCs w:val="20"/>
              </w:rPr>
              <w:t>na_kalman</w:t>
            </w:r>
            <w:proofErr w:type="spellEnd"/>
            <w:r w:rsidRPr="00F52011">
              <w:rPr>
                <w:sz w:val="20"/>
                <w:szCs w:val="20"/>
              </w:rPr>
              <w:t xml:space="preserve"> (ARIMA)</w:t>
            </w:r>
          </w:p>
        </w:tc>
        <w:tc>
          <w:tcPr>
            <w:tcW w:w="2956" w:type="dxa"/>
            <w:vAlign w:val="center"/>
          </w:tcPr>
          <w:p w14:paraId="009CF8CF" w14:textId="06D3A20E" w:rsidR="00F52011" w:rsidRPr="00F52011" w:rsidRDefault="00F52011" w:rsidP="00F52011">
            <w:pPr>
              <w:pStyle w:val="BodyText"/>
              <w:rPr>
                <w:sz w:val="20"/>
                <w:szCs w:val="20"/>
              </w:rPr>
            </w:pPr>
            <w:r w:rsidRPr="00F52011">
              <w:rPr>
                <w:sz w:val="20"/>
                <w:szCs w:val="20"/>
              </w:rPr>
              <w:t>Lowest values in all metrics</w:t>
            </w:r>
          </w:p>
        </w:tc>
      </w:tr>
    </w:tbl>
    <w:p w14:paraId="51EA33AD" w14:textId="77777777" w:rsidR="00F52011" w:rsidRDefault="00F52011" w:rsidP="00B32E14">
      <w:pPr>
        <w:pStyle w:val="BodyText"/>
      </w:pPr>
    </w:p>
    <w:p w14:paraId="7DBFFAE7" w14:textId="77777777" w:rsidR="00F52011" w:rsidRDefault="00F52011" w:rsidP="00B32E14">
      <w:pPr>
        <w:pStyle w:val="BodyText"/>
      </w:pPr>
    </w:p>
    <w:p w14:paraId="0761C691" w14:textId="77777777" w:rsidR="00F52011" w:rsidRDefault="00F52011" w:rsidP="00B32E14">
      <w:pPr>
        <w:pStyle w:val="BodyText"/>
      </w:pPr>
    </w:p>
    <w:p w14:paraId="4A0B9C9F" w14:textId="77777777" w:rsidR="00F52011" w:rsidRDefault="00F52011" w:rsidP="00B32E14">
      <w:pPr>
        <w:pStyle w:val="BodyText"/>
      </w:pPr>
    </w:p>
    <w:p w14:paraId="02AA97E8" w14:textId="77777777" w:rsidR="00F52011" w:rsidRDefault="00F52011" w:rsidP="00B32E14">
      <w:pPr>
        <w:pStyle w:val="BodyText"/>
      </w:pPr>
    </w:p>
    <w:p w14:paraId="3E120249" w14:textId="77777777" w:rsidR="00AF631F" w:rsidRDefault="00AF631F" w:rsidP="00B32E14">
      <w:pPr>
        <w:pStyle w:val="BodyText"/>
      </w:pPr>
    </w:p>
    <w:p w14:paraId="62C79D83" w14:textId="77777777" w:rsidR="00AF631F" w:rsidRDefault="00AF631F" w:rsidP="00B32E14">
      <w:pPr>
        <w:pStyle w:val="BodyText"/>
      </w:pPr>
    </w:p>
    <w:p w14:paraId="5A28321D" w14:textId="77777777" w:rsidR="00AF631F" w:rsidRDefault="00AF631F" w:rsidP="00B32E14">
      <w:pPr>
        <w:pStyle w:val="BodyText"/>
      </w:pPr>
    </w:p>
    <w:p w14:paraId="42CF5A15" w14:textId="77777777" w:rsidR="00AF631F" w:rsidRDefault="00AF631F" w:rsidP="00B32E14">
      <w:pPr>
        <w:pStyle w:val="BodyText"/>
      </w:pPr>
    </w:p>
    <w:p w14:paraId="7DD4B39C" w14:textId="77777777" w:rsidR="00AF631F" w:rsidRDefault="00AF631F" w:rsidP="00B32E14">
      <w:pPr>
        <w:pStyle w:val="BodyText"/>
      </w:pPr>
    </w:p>
    <w:p w14:paraId="3F0C0B47" w14:textId="77777777" w:rsidR="00AF631F" w:rsidRDefault="00AF631F" w:rsidP="00B32E14">
      <w:pPr>
        <w:pStyle w:val="BodyText"/>
      </w:pPr>
    </w:p>
    <w:p w14:paraId="07B29155" w14:textId="77777777" w:rsidR="00AF631F" w:rsidRDefault="00AF631F" w:rsidP="00B32E14">
      <w:pPr>
        <w:pStyle w:val="BodyText"/>
      </w:pPr>
    </w:p>
    <w:p w14:paraId="470E36B1" w14:textId="77777777" w:rsidR="00AF631F" w:rsidRDefault="00AF631F" w:rsidP="00B32E14">
      <w:pPr>
        <w:pStyle w:val="BodyText"/>
      </w:pPr>
    </w:p>
    <w:p w14:paraId="610B6F3E" w14:textId="77777777" w:rsidR="00AF631F" w:rsidRDefault="00AF631F" w:rsidP="00B32E14">
      <w:pPr>
        <w:pStyle w:val="BodyText"/>
      </w:pPr>
    </w:p>
    <w:p w14:paraId="316D854F" w14:textId="77777777" w:rsidR="00AF631F" w:rsidRDefault="00AF631F" w:rsidP="00B32E14">
      <w:pPr>
        <w:pStyle w:val="BodyText"/>
      </w:pPr>
    </w:p>
    <w:p w14:paraId="01064CB7" w14:textId="77777777" w:rsidR="00AF631F" w:rsidRDefault="00AF631F" w:rsidP="00B32E14">
      <w:pPr>
        <w:pStyle w:val="BodyText"/>
      </w:pPr>
    </w:p>
    <w:p w14:paraId="16948A5C" w14:textId="77777777" w:rsidR="00AF631F" w:rsidRDefault="00AF631F" w:rsidP="00B32E14">
      <w:pPr>
        <w:pStyle w:val="BodyText"/>
      </w:pPr>
    </w:p>
    <w:p w14:paraId="3E00607C" w14:textId="77777777" w:rsidR="00AF631F" w:rsidRDefault="00AF631F" w:rsidP="00B32E14">
      <w:pPr>
        <w:pStyle w:val="BodyText"/>
      </w:pPr>
    </w:p>
    <w:p w14:paraId="339DBD35" w14:textId="77777777" w:rsidR="00AF631F" w:rsidRDefault="00AF631F" w:rsidP="00B32E14">
      <w:pPr>
        <w:pStyle w:val="BodyText"/>
      </w:pPr>
    </w:p>
    <w:p w14:paraId="0719C346" w14:textId="77777777" w:rsidR="00AF631F" w:rsidRDefault="00AF631F" w:rsidP="00B32E14">
      <w:pPr>
        <w:pStyle w:val="BodyText"/>
      </w:pPr>
    </w:p>
    <w:p w14:paraId="777D3181" w14:textId="77777777" w:rsidR="00AF631F" w:rsidRDefault="00AF631F" w:rsidP="00B32E14">
      <w:pPr>
        <w:pStyle w:val="BodyText"/>
      </w:pPr>
    </w:p>
    <w:p w14:paraId="0E63A02F" w14:textId="77777777" w:rsidR="00AF631F" w:rsidRDefault="00AF631F" w:rsidP="00B32E14">
      <w:pPr>
        <w:pStyle w:val="BodyText"/>
      </w:pPr>
    </w:p>
    <w:p w14:paraId="19B22F33" w14:textId="77777777" w:rsidR="00AF631F" w:rsidRDefault="00AF631F" w:rsidP="00B32E14">
      <w:pPr>
        <w:pStyle w:val="BodyText"/>
      </w:pPr>
    </w:p>
    <w:p w14:paraId="40B63B90" w14:textId="77777777" w:rsidR="00AF631F" w:rsidRDefault="00AF631F" w:rsidP="00B32E14">
      <w:pPr>
        <w:pStyle w:val="BodyText"/>
      </w:pPr>
    </w:p>
    <w:p w14:paraId="6F192385" w14:textId="77777777" w:rsidR="00AF631F" w:rsidRDefault="00AF631F" w:rsidP="00B32E14">
      <w:pPr>
        <w:pStyle w:val="BodyText"/>
      </w:pPr>
    </w:p>
    <w:p w14:paraId="3F1B9B35" w14:textId="77777777" w:rsidR="00AF631F" w:rsidRDefault="00AF631F" w:rsidP="00B32E14">
      <w:pPr>
        <w:pStyle w:val="BodyText"/>
      </w:pPr>
    </w:p>
    <w:p w14:paraId="17D69F2F" w14:textId="77777777" w:rsidR="00AF631F" w:rsidRDefault="00AF631F" w:rsidP="00B32E14">
      <w:pPr>
        <w:pStyle w:val="BodyText"/>
      </w:pPr>
    </w:p>
    <w:p w14:paraId="2ABE3787" w14:textId="77777777" w:rsidR="00AF631F" w:rsidRDefault="00AF631F" w:rsidP="00B32E14">
      <w:pPr>
        <w:pStyle w:val="BodyText"/>
      </w:pPr>
    </w:p>
    <w:p w14:paraId="623F6F64" w14:textId="77777777" w:rsidR="00AF631F" w:rsidRDefault="00AF631F" w:rsidP="00B32E14">
      <w:pPr>
        <w:pStyle w:val="BodyText"/>
      </w:pPr>
    </w:p>
    <w:p w14:paraId="5FFD050F" w14:textId="77777777" w:rsidR="00AF631F" w:rsidRDefault="00AF631F" w:rsidP="00B32E14">
      <w:pPr>
        <w:pStyle w:val="BodyText"/>
      </w:pPr>
    </w:p>
    <w:p w14:paraId="14617683" w14:textId="77777777" w:rsidR="00AF631F" w:rsidRDefault="00AF631F" w:rsidP="00B32E14">
      <w:pPr>
        <w:pStyle w:val="BodyText"/>
      </w:pPr>
    </w:p>
    <w:p w14:paraId="43012E79" w14:textId="77777777" w:rsidR="00AF631F" w:rsidRDefault="00AF631F" w:rsidP="00B32E14">
      <w:pPr>
        <w:pStyle w:val="BodyText"/>
      </w:pPr>
    </w:p>
    <w:p w14:paraId="5DE795E1" w14:textId="77777777" w:rsidR="00AF631F" w:rsidRDefault="00AF631F" w:rsidP="00B32E14">
      <w:pPr>
        <w:pStyle w:val="BodyText"/>
      </w:pPr>
    </w:p>
    <w:p w14:paraId="471D3EC3" w14:textId="77777777" w:rsidR="00AF631F" w:rsidRDefault="00AF631F" w:rsidP="00B32E14">
      <w:pPr>
        <w:pStyle w:val="BodyText"/>
      </w:pPr>
    </w:p>
    <w:p w14:paraId="6430BB67" w14:textId="77777777" w:rsidR="00AF631F" w:rsidRDefault="00AF631F" w:rsidP="00B32E14">
      <w:pPr>
        <w:pStyle w:val="BodyText"/>
      </w:pPr>
    </w:p>
    <w:p w14:paraId="52793725" w14:textId="77777777" w:rsidR="00AF631F" w:rsidRDefault="00AF631F" w:rsidP="00B32E14">
      <w:pPr>
        <w:pStyle w:val="BodyText"/>
      </w:pPr>
    </w:p>
    <w:p w14:paraId="7540682B" w14:textId="77777777" w:rsidR="00AF631F" w:rsidRDefault="00AF631F" w:rsidP="00B32E14">
      <w:pPr>
        <w:pStyle w:val="BodyText"/>
      </w:pPr>
    </w:p>
    <w:p w14:paraId="0667FBE8" w14:textId="77777777" w:rsidR="00AF631F" w:rsidRDefault="00AF631F" w:rsidP="00B32E14">
      <w:pPr>
        <w:pStyle w:val="BodyText"/>
      </w:pPr>
    </w:p>
    <w:p w14:paraId="17391B55" w14:textId="77777777" w:rsidR="00AF631F" w:rsidRDefault="00AF631F" w:rsidP="00B32E14">
      <w:pPr>
        <w:pStyle w:val="BodyText"/>
      </w:pPr>
    </w:p>
    <w:p w14:paraId="02583814" w14:textId="77777777" w:rsidR="00AF631F" w:rsidRDefault="00AF631F" w:rsidP="00B32E14">
      <w:pPr>
        <w:pStyle w:val="BodyText"/>
      </w:pPr>
    </w:p>
    <w:p w14:paraId="0421757F" w14:textId="77777777" w:rsidR="00AF631F" w:rsidRDefault="00AF631F" w:rsidP="00B32E14">
      <w:pPr>
        <w:pStyle w:val="BodyText"/>
      </w:pPr>
    </w:p>
    <w:p w14:paraId="67750BD1" w14:textId="77777777" w:rsidR="00AF631F" w:rsidRDefault="00AF631F" w:rsidP="00B32E14">
      <w:pPr>
        <w:pStyle w:val="BodyText"/>
      </w:pPr>
    </w:p>
    <w:p w14:paraId="66C3D783" w14:textId="77777777" w:rsidR="00AF631F" w:rsidRDefault="00AF631F" w:rsidP="00B32E14">
      <w:pPr>
        <w:pStyle w:val="BodyText"/>
      </w:pPr>
    </w:p>
    <w:p w14:paraId="7A95FE7F" w14:textId="77777777" w:rsidR="00AF631F" w:rsidRDefault="00AF631F" w:rsidP="00B32E14">
      <w:pPr>
        <w:pStyle w:val="BodyText"/>
      </w:pPr>
    </w:p>
    <w:p w14:paraId="32548998" w14:textId="77777777" w:rsidR="00AF631F" w:rsidRPr="00B32E14" w:rsidRDefault="00AF631F" w:rsidP="00B32E14">
      <w:pPr>
        <w:pStyle w:val="BodyText"/>
      </w:pPr>
    </w:p>
    <w:p w14:paraId="5114354F" w14:textId="77777777" w:rsidR="00B25C0E" w:rsidRPr="00B25C0E" w:rsidRDefault="00B25C0E" w:rsidP="00B25C0E"/>
    <w:p w14:paraId="78DDA309" w14:textId="07BA8FB6" w:rsidR="00BA3337" w:rsidRPr="00BA3337" w:rsidRDefault="00BA3337" w:rsidP="002F2855">
      <w:pPr>
        <w:pStyle w:val="Heading4"/>
      </w:pPr>
      <w:r>
        <w:lastRenderedPageBreak/>
        <w:t>Chinook and Coho abundance estimates</w:t>
      </w:r>
    </w:p>
    <w:p w14:paraId="48B323D5" w14:textId="77777777" w:rsidR="00C65ABE" w:rsidRPr="00C65ABE" w:rsidRDefault="00C65ABE" w:rsidP="00C65ABE"/>
    <w:p w14:paraId="00E759BA" w14:textId="77777777" w:rsidR="001E4E0B" w:rsidRPr="00F57D54" w:rsidRDefault="001E4E0B" w:rsidP="00AA50E8">
      <w:pPr>
        <w:rPr>
          <w:rFonts w:ascii="Arial" w:hAnsi="Arial" w:cs="Arial"/>
        </w:rPr>
      </w:pPr>
    </w:p>
    <w:p w14:paraId="4669E760" w14:textId="77777777" w:rsidR="001E4E0B" w:rsidRPr="00F57D54" w:rsidRDefault="001E4E0B" w:rsidP="00AA50E8">
      <w:pPr>
        <w:rPr>
          <w:rFonts w:ascii="Arial" w:hAnsi="Arial" w:cs="Arial"/>
        </w:rPr>
      </w:pPr>
    </w:p>
    <w:p w14:paraId="4F39201B" w14:textId="2E922C7E" w:rsidR="001E4E0B" w:rsidRDefault="00B30014" w:rsidP="00AA50E8">
      <w:pPr>
        <w:pStyle w:val="Heading2"/>
      </w:pPr>
      <w:bookmarkStart w:id="33" w:name="_Toc220606401"/>
      <w:r>
        <w:t>Biological sampling</w:t>
      </w:r>
      <w:bookmarkEnd w:id="33"/>
    </w:p>
    <w:p w14:paraId="7C8F0723" w14:textId="3B9CFEF4" w:rsidR="00BA3337" w:rsidRDefault="00BA3337" w:rsidP="00BA3337">
      <w:pPr>
        <w:pStyle w:val="Heading3"/>
      </w:pPr>
      <w:bookmarkStart w:id="34" w:name="_Toc220606402"/>
      <w:r>
        <w:t>Size, weight and condition</w:t>
      </w:r>
      <w:bookmarkEnd w:id="34"/>
    </w:p>
    <w:p w14:paraId="47209E5A" w14:textId="573EB9A5" w:rsidR="00BA3337" w:rsidRDefault="00CC4E37" w:rsidP="00CC4E37">
      <w:pPr>
        <w:pStyle w:val="BodyText"/>
      </w:pPr>
      <w:r>
        <w:t xml:space="preserve">We </w:t>
      </w:r>
      <w:r w:rsidR="00750102">
        <w:t>collected length and weight data from</w:t>
      </w:r>
      <w:r>
        <w:t xml:space="preserve"> a total of </w:t>
      </w:r>
      <w:r w:rsidR="00750102">
        <w:t>3,532 juvenile salmonids</w:t>
      </w:r>
      <w:r w:rsidR="0066335E">
        <w:t>, and height from 929 juvenile Chinook</w:t>
      </w:r>
      <w:r w:rsidR="00750102">
        <w:t xml:space="preserve"> </w:t>
      </w:r>
      <w:r w:rsidR="0066335E">
        <w:t>between</w:t>
      </w:r>
      <w:r w:rsidR="00750102">
        <w:t xml:space="preserve"> 2023-2025</w:t>
      </w:r>
      <w:r w:rsidR="0066335E">
        <w:t xml:space="preserve"> (</w:t>
      </w:r>
      <w:r w:rsidR="0066335E" w:rsidRPr="0066335E">
        <w:rPr>
          <w:highlight w:val="green"/>
        </w:rPr>
        <w:t>Table x</w:t>
      </w:r>
      <w:r w:rsidR="0066335E">
        <w:t>).</w:t>
      </w:r>
    </w:p>
    <w:p w14:paraId="05EB673E" w14:textId="77777777" w:rsidR="001F2F29" w:rsidRDefault="001F2F29" w:rsidP="00CC4E37">
      <w:pPr>
        <w:pStyle w:val="BodyText"/>
      </w:pPr>
    </w:p>
    <w:p w14:paraId="7FBC953F" w14:textId="5483459C" w:rsidR="001F2F29" w:rsidRDefault="001F2F29" w:rsidP="00CC4E37">
      <w:pPr>
        <w:pStyle w:val="BodyText"/>
      </w:pPr>
      <w:r w:rsidRPr="0066335E">
        <w:rPr>
          <w:highlight w:val="green"/>
        </w:rPr>
        <w:t>Table x.</w:t>
      </w:r>
      <w:r>
        <w:t xml:space="preserve"> Mean fork length, height, wet weight and condition factor for</w:t>
      </w:r>
      <w:r w:rsidR="0066335E">
        <w:t xml:space="preserve"> key</w:t>
      </w:r>
      <w:r>
        <w:t xml:space="preserve"> juvenile salmonids </w:t>
      </w:r>
      <w:r w:rsidR="0066335E">
        <w:t xml:space="preserve">encountered in the RST from 2023-2025. Averages are given with standard error in brackets. </w:t>
      </w:r>
    </w:p>
    <w:p w14:paraId="594F7BDC" w14:textId="77777777" w:rsidR="00750102" w:rsidRDefault="00750102" w:rsidP="00CC4E37">
      <w:pPr>
        <w:pStyle w:val="BodyText"/>
      </w:pPr>
    </w:p>
    <w:tbl>
      <w:tblPr>
        <w:tblW w:w="9618" w:type="dxa"/>
        <w:tblLook w:val="04A0" w:firstRow="1" w:lastRow="0" w:firstColumn="1" w:lastColumn="0" w:noHBand="0" w:noVBand="1"/>
      </w:tblPr>
      <w:tblGrid>
        <w:gridCol w:w="661"/>
        <w:gridCol w:w="2399"/>
        <w:gridCol w:w="550"/>
        <w:gridCol w:w="1430"/>
        <w:gridCol w:w="1440"/>
        <w:gridCol w:w="1350"/>
        <w:gridCol w:w="1788"/>
      </w:tblGrid>
      <w:tr w:rsidR="001F2F29" w:rsidRPr="001F2F29" w14:paraId="5177BEFA" w14:textId="77777777" w:rsidTr="001F2F29">
        <w:trPr>
          <w:trHeight w:val="225"/>
        </w:trPr>
        <w:tc>
          <w:tcPr>
            <w:tcW w:w="661" w:type="dxa"/>
            <w:tcBorders>
              <w:top w:val="single" w:sz="12" w:space="0" w:color="auto"/>
              <w:bottom w:val="single" w:sz="4" w:space="0" w:color="auto"/>
            </w:tcBorders>
            <w:shd w:val="clear" w:color="auto" w:fill="auto"/>
            <w:noWrap/>
            <w:vAlign w:val="center"/>
            <w:hideMark/>
          </w:tcPr>
          <w:p w14:paraId="507D7C82" w14:textId="2BD9D281"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Year</w:t>
            </w:r>
          </w:p>
        </w:tc>
        <w:tc>
          <w:tcPr>
            <w:tcW w:w="2399" w:type="dxa"/>
            <w:tcBorders>
              <w:top w:val="single" w:sz="12" w:space="0" w:color="auto"/>
              <w:bottom w:val="single" w:sz="4" w:space="0" w:color="auto"/>
            </w:tcBorders>
            <w:shd w:val="clear" w:color="auto" w:fill="auto"/>
            <w:noWrap/>
            <w:vAlign w:val="center"/>
            <w:hideMark/>
          </w:tcPr>
          <w:p w14:paraId="791E5766" w14:textId="4B17A45F"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Species/life history</w:t>
            </w:r>
          </w:p>
        </w:tc>
        <w:tc>
          <w:tcPr>
            <w:tcW w:w="550" w:type="dxa"/>
            <w:tcBorders>
              <w:top w:val="single" w:sz="12" w:space="0" w:color="auto"/>
              <w:bottom w:val="single" w:sz="4" w:space="0" w:color="auto"/>
            </w:tcBorders>
            <w:vAlign w:val="center"/>
          </w:tcPr>
          <w:p w14:paraId="31C78927" w14:textId="2749BD35" w:rsidR="001F2F29" w:rsidRPr="001F2F29" w:rsidRDefault="001F2F29" w:rsidP="001F2F29">
            <w:pPr>
              <w:jc w:val="center"/>
              <w:rPr>
                <w:rFonts w:ascii="Arial" w:hAnsi="Arial" w:cs="Arial"/>
                <w:b/>
                <w:bCs/>
                <w:color w:val="000000"/>
                <w:sz w:val="20"/>
                <w:szCs w:val="20"/>
                <w:lang w:val="en-US"/>
              </w:rPr>
            </w:pPr>
            <w:r w:rsidRPr="001F2F29">
              <w:rPr>
                <w:rFonts w:ascii="Arial" w:hAnsi="Arial" w:cs="Arial"/>
                <w:b/>
                <w:bCs/>
                <w:color w:val="000000"/>
                <w:sz w:val="20"/>
                <w:szCs w:val="20"/>
                <w:lang w:val="en-US"/>
              </w:rPr>
              <w:t>n</w:t>
            </w:r>
          </w:p>
        </w:tc>
        <w:tc>
          <w:tcPr>
            <w:tcW w:w="1430" w:type="dxa"/>
            <w:tcBorders>
              <w:top w:val="single" w:sz="12" w:space="0" w:color="auto"/>
              <w:bottom w:val="single" w:sz="4" w:space="0" w:color="auto"/>
            </w:tcBorders>
            <w:shd w:val="clear" w:color="auto" w:fill="auto"/>
            <w:noWrap/>
            <w:vAlign w:val="center"/>
            <w:hideMark/>
          </w:tcPr>
          <w:p w14:paraId="132BDEA6" w14:textId="4E7EAC19"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fork length (mm)</w:t>
            </w:r>
          </w:p>
        </w:tc>
        <w:tc>
          <w:tcPr>
            <w:tcW w:w="1440" w:type="dxa"/>
            <w:tcBorders>
              <w:top w:val="single" w:sz="12" w:space="0" w:color="auto"/>
              <w:bottom w:val="single" w:sz="4" w:space="0" w:color="auto"/>
            </w:tcBorders>
            <w:shd w:val="clear" w:color="auto" w:fill="auto"/>
            <w:noWrap/>
            <w:vAlign w:val="center"/>
            <w:hideMark/>
          </w:tcPr>
          <w:p w14:paraId="29A9565A" w14:textId="7EC32EFF"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height (mm)</w:t>
            </w:r>
          </w:p>
        </w:tc>
        <w:tc>
          <w:tcPr>
            <w:tcW w:w="1350" w:type="dxa"/>
            <w:tcBorders>
              <w:top w:val="single" w:sz="12" w:space="0" w:color="auto"/>
              <w:bottom w:val="single" w:sz="4" w:space="0" w:color="auto"/>
            </w:tcBorders>
            <w:shd w:val="clear" w:color="auto" w:fill="auto"/>
            <w:noWrap/>
            <w:vAlign w:val="center"/>
            <w:hideMark/>
          </w:tcPr>
          <w:p w14:paraId="565E7592" w14:textId="722194A7"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wet weight (g)</w:t>
            </w:r>
          </w:p>
        </w:tc>
        <w:tc>
          <w:tcPr>
            <w:tcW w:w="1788" w:type="dxa"/>
            <w:tcBorders>
              <w:top w:val="single" w:sz="12" w:space="0" w:color="auto"/>
              <w:bottom w:val="single" w:sz="4" w:space="0" w:color="auto"/>
            </w:tcBorders>
            <w:shd w:val="clear" w:color="auto" w:fill="auto"/>
            <w:noWrap/>
            <w:vAlign w:val="center"/>
            <w:hideMark/>
          </w:tcPr>
          <w:p w14:paraId="24599D33" w14:textId="6B502E16" w:rsidR="001F2F29" w:rsidRPr="001F2F29" w:rsidRDefault="001F2F29" w:rsidP="001F2F29">
            <w:pPr>
              <w:rPr>
                <w:rFonts w:ascii="Arial" w:hAnsi="Arial" w:cs="Arial"/>
                <w:b/>
                <w:bCs/>
                <w:color w:val="000000"/>
                <w:sz w:val="20"/>
                <w:szCs w:val="20"/>
                <w:lang w:val="en-US"/>
              </w:rPr>
            </w:pPr>
            <w:r w:rsidRPr="001F2F29">
              <w:rPr>
                <w:rFonts w:ascii="Arial" w:hAnsi="Arial" w:cs="Arial"/>
                <w:b/>
                <w:bCs/>
                <w:color w:val="000000"/>
                <w:sz w:val="20"/>
                <w:szCs w:val="20"/>
                <w:lang w:val="en-US"/>
              </w:rPr>
              <w:t>Mean condition factor</w:t>
            </w:r>
          </w:p>
        </w:tc>
      </w:tr>
      <w:tr w:rsidR="001F2F29" w:rsidRPr="001F2F29" w14:paraId="58C990F1" w14:textId="77777777" w:rsidTr="001F2F29">
        <w:trPr>
          <w:trHeight w:val="225"/>
        </w:trPr>
        <w:tc>
          <w:tcPr>
            <w:tcW w:w="661" w:type="dxa"/>
            <w:vMerge w:val="restart"/>
            <w:tcBorders>
              <w:top w:val="single" w:sz="4" w:space="0" w:color="auto"/>
            </w:tcBorders>
            <w:shd w:val="clear" w:color="auto" w:fill="auto"/>
            <w:noWrap/>
            <w:vAlign w:val="center"/>
            <w:hideMark/>
          </w:tcPr>
          <w:p w14:paraId="79E659F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3</w:t>
            </w:r>
          </w:p>
        </w:tc>
        <w:tc>
          <w:tcPr>
            <w:tcW w:w="2399" w:type="dxa"/>
            <w:tcBorders>
              <w:top w:val="single" w:sz="4" w:space="0" w:color="auto"/>
            </w:tcBorders>
            <w:shd w:val="clear" w:color="auto" w:fill="auto"/>
            <w:noWrap/>
            <w:vAlign w:val="bottom"/>
            <w:hideMark/>
          </w:tcPr>
          <w:p w14:paraId="1515DD61"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auto"/>
            </w:tcBorders>
            <w:vAlign w:val="center"/>
          </w:tcPr>
          <w:p w14:paraId="54F66F2E" w14:textId="41284A8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03</w:t>
            </w:r>
          </w:p>
        </w:tc>
        <w:tc>
          <w:tcPr>
            <w:tcW w:w="1430" w:type="dxa"/>
            <w:tcBorders>
              <w:top w:val="single" w:sz="4" w:space="0" w:color="auto"/>
            </w:tcBorders>
            <w:shd w:val="clear" w:color="auto" w:fill="auto"/>
            <w:noWrap/>
            <w:vAlign w:val="bottom"/>
            <w:hideMark/>
          </w:tcPr>
          <w:p w14:paraId="5410E5B0" w14:textId="52F954DF"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9.1</w:t>
            </w:r>
            <w:r w:rsidR="0066335E">
              <w:rPr>
                <w:rFonts w:ascii="Arial" w:hAnsi="Arial" w:cs="Arial"/>
                <w:color w:val="000000"/>
                <w:sz w:val="20"/>
                <w:szCs w:val="20"/>
                <w:lang w:val="en-US"/>
              </w:rPr>
              <w:t>0</w:t>
            </w:r>
            <w:r w:rsidRPr="001F2F29">
              <w:rPr>
                <w:rFonts w:ascii="Arial" w:hAnsi="Arial" w:cs="Arial"/>
                <w:color w:val="000000"/>
                <w:sz w:val="20"/>
                <w:szCs w:val="20"/>
                <w:lang w:val="en-US"/>
              </w:rPr>
              <w:t xml:space="preserve"> (0.21)</w:t>
            </w:r>
          </w:p>
        </w:tc>
        <w:tc>
          <w:tcPr>
            <w:tcW w:w="1440" w:type="dxa"/>
            <w:tcBorders>
              <w:top w:val="single" w:sz="4" w:space="0" w:color="auto"/>
            </w:tcBorders>
            <w:shd w:val="clear" w:color="auto" w:fill="auto"/>
            <w:noWrap/>
            <w:vAlign w:val="center"/>
            <w:hideMark/>
          </w:tcPr>
          <w:p w14:paraId="0A02AB23" w14:textId="68056170"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auto"/>
            </w:tcBorders>
            <w:shd w:val="clear" w:color="auto" w:fill="auto"/>
            <w:noWrap/>
            <w:vAlign w:val="bottom"/>
            <w:hideMark/>
          </w:tcPr>
          <w:p w14:paraId="03E6954D"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43 (0.01)</w:t>
            </w:r>
          </w:p>
        </w:tc>
        <w:tc>
          <w:tcPr>
            <w:tcW w:w="1788" w:type="dxa"/>
            <w:tcBorders>
              <w:top w:val="single" w:sz="4" w:space="0" w:color="auto"/>
            </w:tcBorders>
            <w:shd w:val="clear" w:color="auto" w:fill="auto"/>
            <w:noWrap/>
            <w:vAlign w:val="bottom"/>
            <w:hideMark/>
          </w:tcPr>
          <w:p w14:paraId="6C6E2F2A"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73 (0.01)</w:t>
            </w:r>
          </w:p>
        </w:tc>
      </w:tr>
      <w:tr w:rsidR="001F2F29" w:rsidRPr="001F2F29" w14:paraId="41EA8F98" w14:textId="77777777" w:rsidTr="001F2F29">
        <w:trPr>
          <w:trHeight w:val="225"/>
        </w:trPr>
        <w:tc>
          <w:tcPr>
            <w:tcW w:w="661" w:type="dxa"/>
            <w:vMerge/>
            <w:shd w:val="clear" w:color="auto" w:fill="auto"/>
            <w:noWrap/>
            <w:vAlign w:val="center"/>
          </w:tcPr>
          <w:p w14:paraId="47CA4238" w14:textId="52EC7238"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355B41ED" w14:textId="1F7292E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alevin</w:t>
            </w:r>
          </w:p>
        </w:tc>
        <w:tc>
          <w:tcPr>
            <w:tcW w:w="550" w:type="dxa"/>
            <w:vAlign w:val="center"/>
          </w:tcPr>
          <w:p w14:paraId="58D4DEA8" w14:textId="41C050D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7</w:t>
            </w:r>
          </w:p>
        </w:tc>
        <w:tc>
          <w:tcPr>
            <w:tcW w:w="1430" w:type="dxa"/>
            <w:shd w:val="clear" w:color="auto" w:fill="auto"/>
            <w:noWrap/>
            <w:vAlign w:val="bottom"/>
            <w:hideMark/>
          </w:tcPr>
          <w:p w14:paraId="5457C6E0" w14:textId="0887B88B"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3.14 (0.34)</w:t>
            </w:r>
          </w:p>
        </w:tc>
        <w:tc>
          <w:tcPr>
            <w:tcW w:w="1440" w:type="dxa"/>
            <w:shd w:val="clear" w:color="auto" w:fill="auto"/>
            <w:noWrap/>
            <w:vAlign w:val="center"/>
            <w:hideMark/>
          </w:tcPr>
          <w:p w14:paraId="245648EB" w14:textId="4EC1106C"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EE7816E"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47 (0.06)</w:t>
            </w:r>
          </w:p>
        </w:tc>
        <w:tc>
          <w:tcPr>
            <w:tcW w:w="1788" w:type="dxa"/>
            <w:shd w:val="clear" w:color="auto" w:fill="auto"/>
            <w:noWrap/>
            <w:vAlign w:val="bottom"/>
            <w:hideMark/>
          </w:tcPr>
          <w:p w14:paraId="0026A3A4"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28 (0.13)</w:t>
            </w:r>
          </w:p>
        </w:tc>
      </w:tr>
      <w:tr w:rsidR="001F2F29" w:rsidRPr="001F2F29" w14:paraId="391AC062" w14:textId="77777777" w:rsidTr="001F2F29">
        <w:trPr>
          <w:trHeight w:val="225"/>
        </w:trPr>
        <w:tc>
          <w:tcPr>
            <w:tcW w:w="661" w:type="dxa"/>
            <w:vMerge/>
            <w:shd w:val="clear" w:color="auto" w:fill="auto"/>
            <w:noWrap/>
            <w:vAlign w:val="center"/>
          </w:tcPr>
          <w:p w14:paraId="5E93A344" w14:textId="53E6B19F"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60EB5ADE" w14:textId="47C45F20"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281B3F78" w14:textId="09EB5275"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54</w:t>
            </w:r>
          </w:p>
        </w:tc>
        <w:tc>
          <w:tcPr>
            <w:tcW w:w="1430" w:type="dxa"/>
            <w:shd w:val="clear" w:color="auto" w:fill="auto"/>
            <w:noWrap/>
            <w:vAlign w:val="bottom"/>
            <w:hideMark/>
          </w:tcPr>
          <w:p w14:paraId="6A4CFFD9" w14:textId="20D6E258"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9.13 (0.23)</w:t>
            </w:r>
          </w:p>
        </w:tc>
        <w:tc>
          <w:tcPr>
            <w:tcW w:w="1440" w:type="dxa"/>
            <w:shd w:val="clear" w:color="auto" w:fill="auto"/>
            <w:noWrap/>
            <w:vAlign w:val="center"/>
            <w:hideMark/>
          </w:tcPr>
          <w:p w14:paraId="1AAA1307" w14:textId="13D00EA3"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7454D63C"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59 (0.02)</w:t>
            </w:r>
          </w:p>
        </w:tc>
        <w:tc>
          <w:tcPr>
            <w:tcW w:w="1788" w:type="dxa"/>
            <w:shd w:val="clear" w:color="auto" w:fill="auto"/>
            <w:noWrap/>
            <w:vAlign w:val="bottom"/>
            <w:hideMark/>
          </w:tcPr>
          <w:p w14:paraId="5FC216DE"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93 (0.01)</w:t>
            </w:r>
          </w:p>
        </w:tc>
      </w:tr>
      <w:tr w:rsidR="001F2F29" w:rsidRPr="001F2F29" w14:paraId="06EACDE7" w14:textId="77777777" w:rsidTr="001F2F29">
        <w:trPr>
          <w:trHeight w:val="225"/>
        </w:trPr>
        <w:tc>
          <w:tcPr>
            <w:tcW w:w="661" w:type="dxa"/>
            <w:vMerge/>
            <w:shd w:val="clear" w:color="auto" w:fill="auto"/>
            <w:noWrap/>
            <w:vAlign w:val="center"/>
          </w:tcPr>
          <w:p w14:paraId="52533522" w14:textId="54391473"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5D2A48C5" w14:textId="3F3B765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1F55CB5E" w14:textId="23C70502"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35</w:t>
            </w:r>
          </w:p>
        </w:tc>
        <w:tc>
          <w:tcPr>
            <w:tcW w:w="1430" w:type="dxa"/>
            <w:shd w:val="clear" w:color="auto" w:fill="auto"/>
            <w:noWrap/>
            <w:vAlign w:val="bottom"/>
            <w:hideMark/>
          </w:tcPr>
          <w:p w14:paraId="533BBDF4" w14:textId="574FEA02"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83.04 (1.52)</w:t>
            </w:r>
          </w:p>
        </w:tc>
        <w:tc>
          <w:tcPr>
            <w:tcW w:w="1440" w:type="dxa"/>
            <w:shd w:val="clear" w:color="auto" w:fill="auto"/>
            <w:noWrap/>
            <w:vAlign w:val="center"/>
            <w:hideMark/>
          </w:tcPr>
          <w:p w14:paraId="2A570484" w14:textId="14995B89"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23F7486"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7.33 (0.49)</w:t>
            </w:r>
          </w:p>
        </w:tc>
        <w:tc>
          <w:tcPr>
            <w:tcW w:w="1788" w:type="dxa"/>
            <w:shd w:val="clear" w:color="auto" w:fill="auto"/>
            <w:noWrap/>
            <w:vAlign w:val="bottom"/>
            <w:hideMark/>
          </w:tcPr>
          <w:p w14:paraId="23669091"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1 (0.02)</w:t>
            </w:r>
          </w:p>
        </w:tc>
      </w:tr>
      <w:tr w:rsidR="001F2F29" w:rsidRPr="001F2F29" w14:paraId="171B3730" w14:textId="77777777" w:rsidTr="001F2F29">
        <w:trPr>
          <w:trHeight w:val="225"/>
        </w:trPr>
        <w:tc>
          <w:tcPr>
            <w:tcW w:w="661" w:type="dxa"/>
            <w:vMerge/>
            <w:tcBorders>
              <w:bottom w:val="single" w:sz="4" w:space="0" w:color="BFBFBF" w:themeColor="background1" w:themeShade="BF"/>
            </w:tcBorders>
            <w:shd w:val="clear" w:color="auto" w:fill="auto"/>
            <w:noWrap/>
            <w:vAlign w:val="center"/>
          </w:tcPr>
          <w:p w14:paraId="78E9D8DA" w14:textId="2CD26B00" w:rsidR="001F2F29" w:rsidRPr="001F2F29" w:rsidRDefault="001F2F29" w:rsidP="001F2F29">
            <w:pPr>
              <w:rPr>
                <w:rFonts w:ascii="Arial" w:hAnsi="Arial" w:cs="Arial"/>
                <w:color w:val="000000"/>
                <w:sz w:val="20"/>
                <w:szCs w:val="20"/>
                <w:lang w:val="en-US"/>
              </w:rPr>
            </w:pPr>
          </w:p>
        </w:tc>
        <w:tc>
          <w:tcPr>
            <w:tcW w:w="2399" w:type="dxa"/>
            <w:tcBorders>
              <w:bottom w:val="single" w:sz="4" w:space="0" w:color="BFBFBF" w:themeColor="background1" w:themeShade="BF"/>
            </w:tcBorders>
            <w:shd w:val="clear" w:color="auto" w:fill="auto"/>
            <w:noWrap/>
            <w:vAlign w:val="bottom"/>
            <w:hideMark/>
          </w:tcPr>
          <w:p w14:paraId="3E311D67" w14:textId="180AFDA6"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tcBorders>
              <w:bottom w:val="single" w:sz="4" w:space="0" w:color="BFBFBF" w:themeColor="background1" w:themeShade="BF"/>
            </w:tcBorders>
            <w:vAlign w:val="center"/>
          </w:tcPr>
          <w:p w14:paraId="57890A69" w14:textId="2517E18A"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25</w:t>
            </w:r>
          </w:p>
        </w:tc>
        <w:tc>
          <w:tcPr>
            <w:tcW w:w="1430" w:type="dxa"/>
            <w:tcBorders>
              <w:bottom w:val="single" w:sz="4" w:space="0" w:color="BFBFBF" w:themeColor="background1" w:themeShade="BF"/>
            </w:tcBorders>
            <w:shd w:val="clear" w:color="auto" w:fill="auto"/>
            <w:noWrap/>
            <w:vAlign w:val="bottom"/>
            <w:hideMark/>
          </w:tcPr>
          <w:p w14:paraId="4C49F669" w14:textId="05B7D83B"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40.9 (0.2)</w:t>
            </w:r>
          </w:p>
        </w:tc>
        <w:tc>
          <w:tcPr>
            <w:tcW w:w="1440" w:type="dxa"/>
            <w:tcBorders>
              <w:bottom w:val="single" w:sz="4" w:space="0" w:color="BFBFBF" w:themeColor="background1" w:themeShade="BF"/>
            </w:tcBorders>
            <w:shd w:val="clear" w:color="auto" w:fill="auto"/>
            <w:noWrap/>
            <w:vAlign w:val="bottom"/>
            <w:hideMark/>
          </w:tcPr>
          <w:p w14:paraId="2FE3342A"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0.62 (1.24)</w:t>
            </w:r>
          </w:p>
        </w:tc>
        <w:tc>
          <w:tcPr>
            <w:tcW w:w="1350" w:type="dxa"/>
            <w:tcBorders>
              <w:bottom w:val="single" w:sz="4" w:space="0" w:color="BFBFBF" w:themeColor="background1" w:themeShade="BF"/>
            </w:tcBorders>
            <w:shd w:val="clear" w:color="auto" w:fill="auto"/>
            <w:noWrap/>
            <w:vAlign w:val="bottom"/>
            <w:hideMark/>
          </w:tcPr>
          <w:p w14:paraId="5AD9AD8E"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56 (0.01)</w:t>
            </w:r>
          </w:p>
        </w:tc>
        <w:tc>
          <w:tcPr>
            <w:tcW w:w="1788" w:type="dxa"/>
            <w:tcBorders>
              <w:bottom w:val="single" w:sz="4" w:space="0" w:color="BFBFBF" w:themeColor="background1" w:themeShade="BF"/>
            </w:tcBorders>
            <w:shd w:val="clear" w:color="auto" w:fill="auto"/>
            <w:noWrap/>
            <w:vAlign w:val="bottom"/>
            <w:hideMark/>
          </w:tcPr>
          <w:p w14:paraId="074F83CC"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83 (0.01)</w:t>
            </w:r>
          </w:p>
        </w:tc>
      </w:tr>
      <w:tr w:rsidR="001F2F29" w:rsidRPr="001F2F29" w14:paraId="608C2102" w14:textId="77777777" w:rsidTr="001F2F29">
        <w:trPr>
          <w:trHeight w:val="225"/>
        </w:trPr>
        <w:tc>
          <w:tcPr>
            <w:tcW w:w="661" w:type="dxa"/>
            <w:vMerge w:val="restart"/>
            <w:tcBorders>
              <w:top w:val="single" w:sz="4" w:space="0" w:color="BFBFBF" w:themeColor="background1" w:themeShade="BF"/>
            </w:tcBorders>
            <w:shd w:val="clear" w:color="auto" w:fill="auto"/>
            <w:noWrap/>
            <w:vAlign w:val="center"/>
            <w:hideMark/>
          </w:tcPr>
          <w:p w14:paraId="0A20F6C5"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4</w:t>
            </w:r>
          </w:p>
        </w:tc>
        <w:tc>
          <w:tcPr>
            <w:tcW w:w="2399" w:type="dxa"/>
            <w:tcBorders>
              <w:top w:val="single" w:sz="4" w:space="0" w:color="BFBFBF" w:themeColor="background1" w:themeShade="BF"/>
            </w:tcBorders>
            <w:shd w:val="clear" w:color="auto" w:fill="auto"/>
            <w:noWrap/>
            <w:vAlign w:val="bottom"/>
            <w:hideMark/>
          </w:tcPr>
          <w:p w14:paraId="2DA79E3D"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BFBFBF" w:themeColor="background1" w:themeShade="BF"/>
            </w:tcBorders>
            <w:vAlign w:val="center"/>
          </w:tcPr>
          <w:p w14:paraId="1334279D" w14:textId="20342D5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83</w:t>
            </w:r>
          </w:p>
        </w:tc>
        <w:tc>
          <w:tcPr>
            <w:tcW w:w="1430" w:type="dxa"/>
            <w:tcBorders>
              <w:top w:val="single" w:sz="4" w:space="0" w:color="BFBFBF" w:themeColor="background1" w:themeShade="BF"/>
            </w:tcBorders>
            <w:shd w:val="clear" w:color="auto" w:fill="auto"/>
            <w:noWrap/>
            <w:vAlign w:val="bottom"/>
            <w:hideMark/>
          </w:tcPr>
          <w:p w14:paraId="6722DA47" w14:textId="0585E85A"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8.95 (0.24)</w:t>
            </w:r>
          </w:p>
        </w:tc>
        <w:tc>
          <w:tcPr>
            <w:tcW w:w="1440" w:type="dxa"/>
            <w:tcBorders>
              <w:top w:val="single" w:sz="4" w:space="0" w:color="BFBFBF" w:themeColor="background1" w:themeShade="BF"/>
            </w:tcBorders>
            <w:shd w:val="clear" w:color="auto" w:fill="auto"/>
            <w:noWrap/>
            <w:vAlign w:val="center"/>
            <w:hideMark/>
          </w:tcPr>
          <w:p w14:paraId="3068C726" w14:textId="57CEE86F"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BFBFBF" w:themeColor="background1" w:themeShade="BF"/>
            </w:tcBorders>
            <w:shd w:val="clear" w:color="auto" w:fill="auto"/>
            <w:noWrap/>
            <w:vAlign w:val="bottom"/>
            <w:hideMark/>
          </w:tcPr>
          <w:p w14:paraId="25C74AB0" w14:textId="24D67954"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4</w:t>
            </w:r>
            <w:r w:rsidR="0066335E">
              <w:rPr>
                <w:rFonts w:ascii="Arial" w:hAnsi="Arial" w:cs="Arial"/>
                <w:color w:val="000000"/>
                <w:sz w:val="20"/>
                <w:szCs w:val="20"/>
                <w:lang w:val="en-US"/>
              </w:rPr>
              <w:t>0</w:t>
            </w:r>
            <w:r w:rsidRPr="001F2F29">
              <w:rPr>
                <w:rFonts w:ascii="Arial" w:hAnsi="Arial" w:cs="Arial"/>
                <w:color w:val="000000"/>
                <w:sz w:val="20"/>
                <w:szCs w:val="20"/>
                <w:lang w:val="en-US"/>
              </w:rPr>
              <w:t xml:space="preserve"> (0.01)</w:t>
            </w:r>
          </w:p>
        </w:tc>
        <w:tc>
          <w:tcPr>
            <w:tcW w:w="1788" w:type="dxa"/>
            <w:tcBorders>
              <w:top w:val="single" w:sz="4" w:space="0" w:color="BFBFBF" w:themeColor="background1" w:themeShade="BF"/>
            </w:tcBorders>
            <w:shd w:val="clear" w:color="auto" w:fill="auto"/>
            <w:noWrap/>
            <w:vAlign w:val="bottom"/>
            <w:hideMark/>
          </w:tcPr>
          <w:p w14:paraId="7900EC64"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68 (0.01)</w:t>
            </w:r>
          </w:p>
        </w:tc>
      </w:tr>
      <w:tr w:rsidR="001F2F29" w:rsidRPr="001F2F29" w14:paraId="4EBA5526" w14:textId="77777777" w:rsidTr="001F2F29">
        <w:trPr>
          <w:trHeight w:val="225"/>
        </w:trPr>
        <w:tc>
          <w:tcPr>
            <w:tcW w:w="661" w:type="dxa"/>
            <w:vMerge/>
            <w:shd w:val="clear" w:color="auto" w:fill="auto"/>
            <w:noWrap/>
            <w:vAlign w:val="center"/>
          </w:tcPr>
          <w:p w14:paraId="7ADB44C1" w14:textId="1F5FB612"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48E9AA0E" w14:textId="792CB8FC"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071E9332" w14:textId="0CBD5EDF"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868</w:t>
            </w:r>
          </w:p>
        </w:tc>
        <w:tc>
          <w:tcPr>
            <w:tcW w:w="1430" w:type="dxa"/>
            <w:shd w:val="clear" w:color="auto" w:fill="auto"/>
            <w:noWrap/>
            <w:vAlign w:val="bottom"/>
            <w:hideMark/>
          </w:tcPr>
          <w:p w14:paraId="51C6C96F" w14:textId="2360E7CB"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6.3 (0.19)</w:t>
            </w:r>
          </w:p>
        </w:tc>
        <w:tc>
          <w:tcPr>
            <w:tcW w:w="1440" w:type="dxa"/>
            <w:shd w:val="clear" w:color="auto" w:fill="auto"/>
            <w:noWrap/>
            <w:vAlign w:val="center"/>
            <w:hideMark/>
          </w:tcPr>
          <w:p w14:paraId="3BEA5724" w14:textId="2099C92C"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76976FD3"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46 (0.03)</w:t>
            </w:r>
          </w:p>
        </w:tc>
        <w:tc>
          <w:tcPr>
            <w:tcW w:w="1788" w:type="dxa"/>
            <w:shd w:val="clear" w:color="auto" w:fill="auto"/>
            <w:noWrap/>
            <w:vAlign w:val="bottom"/>
            <w:hideMark/>
          </w:tcPr>
          <w:p w14:paraId="4749AFF6"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85 (0)</w:t>
            </w:r>
          </w:p>
        </w:tc>
      </w:tr>
      <w:tr w:rsidR="001F2F29" w:rsidRPr="001F2F29" w14:paraId="45DE3C51" w14:textId="77777777" w:rsidTr="001F2F29">
        <w:trPr>
          <w:trHeight w:val="225"/>
        </w:trPr>
        <w:tc>
          <w:tcPr>
            <w:tcW w:w="661" w:type="dxa"/>
            <w:vMerge/>
            <w:shd w:val="clear" w:color="auto" w:fill="auto"/>
            <w:noWrap/>
            <w:vAlign w:val="center"/>
          </w:tcPr>
          <w:p w14:paraId="5D616826" w14:textId="35D8869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7CE54F5F" w14:textId="1A6A322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462FE9ED" w14:textId="57ED3DD1"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131</w:t>
            </w:r>
          </w:p>
        </w:tc>
        <w:tc>
          <w:tcPr>
            <w:tcW w:w="1430" w:type="dxa"/>
            <w:shd w:val="clear" w:color="auto" w:fill="auto"/>
            <w:noWrap/>
            <w:vAlign w:val="bottom"/>
            <w:hideMark/>
          </w:tcPr>
          <w:p w14:paraId="6104CA22" w14:textId="0DE55CC2"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93.37 (1.29)</w:t>
            </w:r>
          </w:p>
        </w:tc>
        <w:tc>
          <w:tcPr>
            <w:tcW w:w="1440" w:type="dxa"/>
            <w:shd w:val="clear" w:color="auto" w:fill="auto"/>
            <w:noWrap/>
            <w:vAlign w:val="center"/>
            <w:hideMark/>
          </w:tcPr>
          <w:p w14:paraId="41E951ED" w14:textId="6A85AC96"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33B84A11"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8.96 (0.33)</w:t>
            </w:r>
          </w:p>
        </w:tc>
        <w:tc>
          <w:tcPr>
            <w:tcW w:w="1788" w:type="dxa"/>
            <w:shd w:val="clear" w:color="auto" w:fill="auto"/>
            <w:noWrap/>
            <w:vAlign w:val="bottom"/>
            <w:hideMark/>
          </w:tcPr>
          <w:p w14:paraId="0CC958CD"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04 (0.01)</w:t>
            </w:r>
          </w:p>
        </w:tc>
      </w:tr>
      <w:tr w:rsidR="001F2F29" w:rsidRPr="001F2F29" w14:paraId="419116D8" w14:textId="77777777" w:rsidTr="001F2F29">
        <w:trPr>
          <w:trHeight w:val="225"/>
        </w:trPr>
        <w:tc>
          <w:tcPr>
            <w:tcW w:w="661" w:type="dxa"/>
            <w:vMerge/>
            <w:shd w:val="clear" w:color="auto" w:fill="auto"/>
            <w:noWrap/>
            <w:vAlign w:val="center"/>
          </w:tcPr>
          <w:p w14:paraId="79BCD088" w14:textId="4EAF1ABA"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5B98DAD4" w14:textId="32CC9738"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vAlign w:val="center"/>
          </w:tcPr>
          <w:p w14:paraId="786AA2EE" w14:textId="43696C98"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315</w:t>
            </w:r>
          </w:p>
        </w:tc>
        <w:tc>
          <w:tcPr>
            <w:tcW w:w="1430" w:type="dxa"/>
            <w:shd w:val="clear" w:color="auto" w:fill="auto"/>
            <w:noWrap/>
            <w:vAlign w:val="bottom"/>
            <w:hideMark/>
          </w:tcPr>
          <w:p w14:paraId="1426FFE6" w14:textId="0EF36B70"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41.4 (0.39)</w:t>
            </w:r>
          </w:p>
        </w:tc>
        <w:tc>
          <w:tcPr>
            <w:tcW w:w="1440" w:type="dxa"/>
            <w:shd w:val="clear" w:color="auto" w:fill="auto"/>
            <w:noWrap/>
            <w:vAlign w:val="bottom"/>
            <w:hideMark/>
          </w:tcPr>
          <w:p w14:paraId="57DF746E"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5.28 (0.09)</w:t>
            </w:r>
          </w:p>
        </w:tc>
        <w:tc>
          <w:tcPr>
            <w:tcW w:w="1350" w:type="dxa"/>
            <w:shd w:val="clear" w:color="auto" w:fill="auto"/>
            <w:noWrap/>
            <w:vAlign w:val="bottom"/>
            <w:hideMark/>
          </w:tcPr>
          <w:p w14:paraId="0D4F0320"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66 (0.04)</w:t>
            </w:r>
          </w:p>
        </w:tc>
        <w:tc>
          <w:tcPr>
            <w:tcW w:w="1788" w:type="dxa"/>
            <w:shd w:val="clear" w:color="auto" w:fill="auto"/>
            <w:noWrap/>
            <w:vAlign w:val="bottom"/>
            <w:hideMark/>
          </w:tcPr>
          <w:p w14:paraId="323654A6"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84 (0.01)</w:t>
            </w:r>
          </w:p>
        </w:tc>
      </w:tr>
      <w:tr w:rsidR="001F2F29" w:rsidRPr="001F2F29" w14:paraId="3409B39B" w14:textId="77777777" w:rsidTr="001F2F29">
        <w:trPr>
          <w:trHeight w:val="225"/>
        </w:trPr>
        <w:tc>
          <w:tcPr>
            <w:tcW w:w="661" w:type="dxa"/>
            <w:vMerge/>
            <w:tcBorders>
              <w:bottom w:val="single" w:sz="4" w:space="0" w:color="BFBFBF" w:themeColor="background1" w:themeShade="BF"/>
            </w:tcBorders>
            <w:shd w:val="clear" w:color="auto" w:fill="auto"/>
            <w:noWrap/>
            <w:vAlign w:val="center"/>
          </w:tcPr>
          <w:p w14:paraId="762634A8" w14:textId="2EA1384C" w:rsidR="001F2F29" w:rsidRPr="001F2F29" w:rsidRDefault="001F2F29" w:rsidP="001F2F29">
            <w:pPr>
              <w:rPr>
                <w:rFonts w:ascii="Arial" w:hAnsi="Arial" w:cs="Arial"/>
                <w:color w:val="000000"/>
                <w:sz w:val="20"/>
                <w:szCs w:val="20"/>
                <w:lang w:val="en-US"/>
              </w:rPr>
            </w:pPr>
          </w:p>
        </w:tc>
        <w:tc>
          <w:tcPr>
            <w:tcW w:w="2399" w:type="dxa"/>
            <w:tcBorders>
              <w:bottom w:val="single" w:sz="4" w:space="0" w:color="BFBFBF" w:themeColor="background1" w:themeShade="BF"/>
            </w:tcBorders>
            <w:shd w:val="clear" w:color="auto" w:fill="auto"/>
            <w:noWrap/>
            <w:vAlign w:val="bottom"/>
            <w:hideMark/>
          </w:tcPr>
          <w:p w14:paraId="32BF0938" w14:textId="62E1422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hatchery)</w:t>
            </w:r>
          </w:p>
        </w:tc>
        <w:tc>
          <w:tcPr>
            <w:tcW w:w="550" w:type="dxa"/>
            <w:tcBorders>
              <w:bottom w:val="single" w:sz="4" w:space="0" w:color="BFBFBF" w:themeColor="background1" w:themeShade="BF"/>
            </w:tcBorders>
            <w:vAlign w:val="center"/>
          </w:tcPr>
          <w:p w14:paraId="56411813" w14:textId="3E77CBC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38</w:t>
            </w:r>
          </w:p>
        </w:tc>
        <w:tc>
          <w:tcPr>
            <w:tcW w:w="1430" w:type="dxa"/>
            <w:tcBorders>
              <w:bottom w:val="single" w:sz="4" w:space="0" w:color="BFBFBF" w:themeColor="background1" w:themeShade="BF"/>
            </w:tcBorders>
            <w:shd w:val="clear" w:color="auto" w:fill="auto"/>
            <w:noWrap/>
            <w:vAlign w:val="bottom"/>
            <w:hideMark/>
          </w:tcPr>
          <w:p w14:paraId="3CEDEC14" w14:textId="1BF63B74"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64.79 (1.03)</w:t>
            </w:r>
          </w:p>
        </w:tc>
        <w:tc>
          <w:tcPr>
            <w:tcW w:w="1440" w:type="dxa"/>
            <w:tcBorders>
              <w:bottom w:val="single" w:sz="4" w:space="0" w:color="BFBFBF" w:themeColor="background1" w:themeShade="BF"/>
            </w:tcBorders>
            <w:shd w:val="clear" w:color="auto" w:fill="auto"/>
            <w:noWrap/>
            <w:vAlign w:val="center"/>
            <w:hideMark/>
          </w:tcPr>
          <w:p w14:paraId="30FC2694" w14:textId="552F7A6E"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bottom w:val="single" w:sz="4" w:space="0" w:color="BFBFBF" w:themeColor="background1" w:themeShade="BF"/>
            </w:tcBorders>
            <w:shd w:val="clear" w:color="auto" w:fill="auto"/>
            <w:noWrap/>
            <w:vAlign w:val="bottom"/>
            <w:hideMark/>
          </w:tcPr>
          <w:p w14:paraId="715AE81A"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14 (0.14)</w:t>
            </w:r>
          </w:p>
        </w:tc>
        <w:tc>
          <w:tcPr>
            <w:tcW w:w="1788" w:type="dxa"/>
            <w:tcBorders>
              <w:bottom w:val="single" w:sz="4" w:space="0" w:color="BFBFBF" w:themeColor="background1" w:themeShade="BF"/>
            </w:tcBorders>
            <w:shd w:val="clear" w:color="auto" w:fill="auto"/>
            <w:noWrap/>
            <w:vAlign w:val="bottom"/>
            <w:hideMark/>
          </w:tcPr>
          <w:p w14:paraId="2CA7A08E"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16 (0.06)</w:t>
            </w:r>
          </w:p>
        </w:tc>
      </w:tr>
      <w:tr w:rsidR="001F2F29" w:rsidRPr="001F2F29" w14:paraId="077C31D1" w14:textId="77777777" w:rsidTr="001F2F29">
        <w:trPr>
          <w:trHeight w:val="225"/>
        </w:trPr>
        <w:tc>
          <w:tcPr>
            <w:tcW w:w="661" w:type="dxa"/>
            <w:vMerge w:val="restart"/>
            <w:tcBorders>
              <w:top w:val="single" w:sz="4" w:space="0" w:color="BFBFBF" w:themeColor="background1" w:themeShade="BF"/>
              <w:bottom w:val="single" w:sz="12" w:space="0" w:color="auto"/>
            </w:tcBorders>
            <w:shd w:val="clear" w:color="auto" w:fill="auto"/>
            <w:noWrap/>
            <w:vAlign w:val="center"/>
            <w:hideMark/>
          </w:tcPr>
          <w:p w14:paraId="733C0078" w14:textId="06B32D64"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2025</w:t>
            </w:r>
          </w:p>
        </w:tc>
        <w:tc>
          <w:tcPr>
            <w:tcW w:w="2399" w:type="dxa"/>
            <w:tcBorders>
              <w:top w:val="single" w:sz="4" w:space="0" w:color="BFBFBF" w:themeColor="background1" w:themeShade="BF"/>
            </w:tcBorders>
            <w:shd w:val="clear" w:color="auto" w:fill="auto"/>
            <w:noWrap/>
            <w:vAlign w:val="bottom"/>
            <w:hideMark/>
          </w:tcPr>
          <w:p w14:paraId="5FEB0084" w14:textId="77777777"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um</w:t>
            </w:r>
          </w:p>
        </w:tc>
        <w:tc>
          <w:tcPr>
            <w:tcW w:w="550" w:type="dxa"/>
            <w:tcBorders>
              <w:top w:val="single" w:sz="4" w:space="0" w:color="BFBFBF" w:themeColor="background1" w:themeShade="BF"/>
            </w:tcBorders>
            <w:vAlign w:val="center"/>
          </w:tcPr>
          <w:p w14:paraId="77728648" w14:textId="14D0580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5</w:t>
            </w:r>
          </w:p>
        </w:tc>
        <w:tc>
          <w:tcPr>
            <w:tcW w:w="1430" w:type="dxa"/>
            <w:tcBorders>
              <w:top w:val="single" w:sz="4" w:space="0" w:color="BFBFBF" w:themeColor="background1" w:themeShade="BF"/>
            </w:tcBorders>
            <w:shd w:val="clear" w:color="auto" w:fill="auto"/>
            <w:noWrap/>
            <w:vAlign w:val="bottom"/>
            <w:hideMark/>
          </w:tcPr>
          <w:p w14:paraId="0FF41725" w14:textId="2E613B1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7.4 (0.4)</w:t>
            </w:r>
          </w:p>
        </w:tc>
        <w:tc>
          <w:tcPr>
            <w:tcW w:w="1440" w:type="dxa"/>
            <w:tcBorders>
              <w:top w:val="single" w:sz="4" w:space="0" w:color="BFBFBF" w:themeColor="background1" w:themeShade="BF"/>
            </w:tcBorders>
            <w:shd w:val="clear" w:color="auto" w:fill="auto"/>
            <w:noWrap/>
            <w:vAlign w:val="center"/>
            <w:hideMark/>
          </w:tcPr>
          <w:p w14:paraId="323F2EB6" w14:textId="4795F4F1"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tcBorders>
              <w:top w:val="single" w:sz="4" w:space="0" w:color="BFBFBF" w:themeColor="background1" w:themeShade="BF"/>
            </w:tcBorders>
            <w:shd w:val="clear" w:color="auto" w:fill="auto"/>
            <w:noWrap/>
            <w:vAlign w:val="bottom"/>
            <w:hideMark/>
          </w:tcPr>
          <w:p w14:paraId="23F184D5"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38 (0.01)</w:t>
            </w:r>
          </w:p>
        </w:tc>
        <w:tc>
          <w:tcPr>
            <w:tcW w:w="1788" w:type="dxa"/>
            <w:tcBorders>
              <w:top w:val="single" w:sz="4" w:space="0" w:color="BFBFBF" w:themeColor="background1" w:themeShade="BF"/>
            </w:tcBorders>
            <w:shd w:val="clear" w:color="auto" w:fill="auto"/>
            <w:noWrap/>
            <w:vAlign w:val="bottom"/>
            <w:hideMark/>
          </w:tcPr>
          <w:p w14:paraId="42D4B4C3"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74 (0.02)</w:t>
            </w:r>
          </w:p>
        </w:tc>
      </w:tr>
      <w:tr w:rsidR="001F2F29" w:rsidRPr="001F2F29" w14:paraId="2E621499" w14:textId="77777777" w:rsidTr="001F2F29">
        <w:trPr>
          <w:trHeight w:val="225"/>
        </w:trPr>
        <w:tc>
          <w:tcPr>
            <w:tcW w:w="661" w:type="dxa"/>
            <w:vMerge/>
            <w:tcBorders>
              <w:bottom w:val="single" w:sz="12" w:space="0" w:color="auto"/>
            </w:tcBorders>
            <w:shd w:val="clear" w:color="auto" w:fill="auto"/>
            <w:noWrap/>
            <w:hideMark/>
          </w:tcPr>
          <w:p w14:paraId="428FCB35" w14:textId="2B3C6DA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21739782" w14:textId="7527CA6E"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fry (sub-yearling)</w:t>
            </w:r>
          </w:p>
        </w:tc>
        <w:tc>
          <w:tcPr>
            <w:tcW w:w="550" w:type="dxa"/>
            <w:vAlign w:val="center"/>
          </w:tcPr>
          <w:p w14:paraId="4B0FCDAF" w14:textId="17CCA3E9"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561</w:t>
            </w:r>
          </w:p>
        </w:tc>
        <w:tc>
          <w:tcPr>
            <w:tcW w:w="1430" w:type="dxa"/>
            <w:shd w:val="clear" w:color="auto" w:fill="auto"/>
            <w:noWrap/>
            <w:vAlign w:val="bottom"/>
            <w:hideMark/>
          </w:tcPr>
          <w:p w14:paraId="0175C25E" w14:textId="1128D61E"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36.12 (0.18)</w:t>
            </w:r>
          </w:p>
        </w:tc>
        <w:tc>
          <w:tcPr>
            <w:tcW w:w="1440" w:type="dxa"/>
            <w:shd w:val="clear" w:color="auto" w:fill="auto"/>
            <w:noWrap/>
            <w:vAlign w:val="center"/>
            <w:hideMark/>
          </w:tcPr>
          <w:p w14:paraId="40028562" w14:textId="37D1AD18"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454F2554"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46 (0.01)</w:t>
            </w:r>
          </w:p>
        </w:tc>
        <w:tc>
          <w:tcPr>
            <w:tcW w:w="1788" w:type="dxa"/>
            <w:shd w:val="clear" w:color="auto" w:fill="auto"/>
            <w:noWrap/>
            <w:vAlign w:val="bottom"/>
            <w:hideMark/>
          </w:tcPr>
          <w:p w14:paraId="1DE9A2F6"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93 (0.01)</w:t>
            </w:r>
          </w:p>
        </w:tc>
      </w:tr>
      <w:tr w:rsidR="001F2F29" w:rsidRPr="001F2F29" w14:paraId="20E197F2" w14:textId="77777777" w:rsidTr="001F2F29">
        <w:trPr>
          <w:trHeight w:val="225"/>
        </w:trPr>
        <w:tc>
          <w:tcPr>
            <w:tcW w:w="661" w:type="dxa"/>
            <w:vMerge/>
            <w:tcBorders>
              <w:bottom w:val="single" w:sz="12" w:space="0" w:color="auto"/>
            </w:tcBorders>
            <w:shd w:val="clear" w:color="auto" w:fill="auto"/>
            <w:noWrap/>
            <w:hideMark/>
          </w:tcPr>
          <w:p w14:paraId="03BD0C8D" w14:textId="5321E6C3"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06971DF8" w14:textId="39E4B149"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oho smolt (yearling)</w:t>
            </w:r>
          </w:p>
        </w:tc>
        <w:tc>
          <w:tcPr>
            <w:tcW w:w="550" w:type="dxa"/>
            <w:vAlign w:val="center"/>
          </w:tcPr>
          <w:p w14:paraId="505AA1C4" w14:textId="20B8E60E"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68</w:t>
            </w:r>
          </w:p>
        </w:tc>
        <w:tc>
          <w:tcPr>
            <w:tcW w:w="1430" w:type="dxa"/>
            <w:shd w:val="clear" w:color="auto" w:fill="auto"/>
            <w:noWrap/>
            <w:vAlign w:val="bottom"/>
            <w:hideMark/>
          </w:tcPr>
          <w:p w14:paraId="642FB47A" w14:textId="48B18F14"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95.66 (1.83)</w:t>
            </w:r>
          </w:p>
        </w:tc>
        <w:tc>
          <w:tcPr>
            <w:tcW w:w="1440" w:type="dxa"/>
            <w:shd w:val="clear" w:color="auto" w:fill="auto"/>
            <w:noWrap/>
            <w:vAlign w:val="center"/>
            <w:hideMark/>
          </w:tcPr>
          <w:p w14:paraId="6A2FE350" w14:textId="1316ED7F"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w:t>
            </w:r>
          </w:p>
        </w:tc>
        <w:tc>
          <w:tcPr>
            <w:tcW w:w="1350" w:type="dxa"/>
            <w:shd w:val="clear" w:color="auto" w:fill="auto"/>
            <w:noWrap/>
            <w:vAlign w:val="bottom"/>
            <w:hideMark/>
          </w:tcPr>
          <w:p w14:paraId="1A3B7562"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9.7 (0.52)</w:t>
            </w:r>
          </w:p>
        </w:tc>
        <w:tc>
          <w:tcPr>
            <w:tcW w:w="1788" w:type="dxa"/>
            <w:shd w:val="clear" w:color="auto" w:fill="auto"/>
            <w:noWrap/>
            <w:vAlign w:val="bottom"/>
            <w:hideMark/>
          </w:tcPr>
          <w:p w14:paraId="48C0B73C"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06 (0.01)</w:t>
            </w:r>
          </w:p>
        </w:tc>
      </w:tr>
      <w:tr w:rsidR="001F2F29" w:rsidRPr="001F2F29" w14:paraId="6C725589" w14:textId="77777777" w:rsidTr="001F2F29">
        <w:trPr>
          <w:trHeight w:val="225"/>
        </w:trPr>
        <w:tc>
          <w:tcPr>
            <w:tcW w:w="661" w:type="dxa"/>
            <w:vMerge/>
            <w:tcBorders>
              <w:bottom w:val="single" w:sz="12" w:space="0" w:color="auto"/>
            </w:tcBorders>
            <w:shd w:val="clear" w:color="auto" w:fill="auto"/>
            <w:noWrap/>
            <w:hideMark/>
          </w:tcPr>
          <w:p w14:paraId="098EF589" w14:textId="0DE53F30" w:rsidR="001F2F29" w:rsidRPr="001F2F29" w:rsidRDefault="001F2F29" w:rsidP="001F2F29">
            <w:pPr>
              <w:rPr>
                <w:rFonts w:ascii="Arial" w:hAnsi="Arial" w:cs="Arial"/>
                <w:color w:val="000000"/>
                <w:sz w:val="20"/>
                <w:szCs w:val="20"/>
                <w:lang w:val="en-US"/>
              </w:rPr>
            </w:pPr>
          </w:p>
        </w:tc>
        <w:tc>
          <w:tcPr>
            <w:tcW w:w="2399" w:type="dxa"/>
            <w:shd w:val="clear" w:color="auto" w:fill="auto"/>
            <w:noWrap/>
            <w:vAlign w:val="bottom"/>
            <w:hideMark/>
          </w:tcPr>
          <w:p w14:paraId="4C6E3B58" w14:textId="5732231D"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natural)</w:t>
            </w:r>
          </w:p>
        </w:tc>
        <w:tc>
          <w:tcPr>
            <w:tcW w:w="550" w:type="dxa"/>
            <w:vAlign w:val="center"/>
          </w:tcPr>
          <w:p w14:paraId="60502E18" w14:textId="705E7AB4"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239</w:t>
            </w:r>
          </w:p>
        </w:tc>
        <w:tc>
          <w:tcPr>
            <w:tcW w:w="1430" w:type="dxa"/>
            <w:shd w:val="clear" w:color="auto" w:fill="auto"/>
            <w:noWrap/>
            <w:vAlign w:val="bottom"/>
            <w:hideMark/>
          </w:tcPr>
          <w:p w14:paraId="67BEDE65" w14:textId="25EAEF23"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42.95 (0.47)</w:t>
            </w:r>
          </w:p>
        </w:tc>
        <w:tc>
          <w:tcPr>
            <w:tcW w:w="1440" w:type="dxa"/>
            <w:shd w:val="clear" w:color="auto" w:fill="auto"/>
            <w:noWrap/>
            <w:vAlign w:val="bottom"/>
            <w:hideMark/>
          </w:tcPr>
          <w:p w14:paraId="6F4C188B"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7.59 (0.2)</w:t>
            </w:r>
          </w:p>
        </w:tc>
        <w:tc>
          <w:tcPr>
            <w:tcW w:w="1350" w:type="dxa"/>
            <w:shd w:val="clear" w:color="auto" w:fill="auto"/>
            <w:noWrap/>
            <w:vAlign w:val="bottom"/>
            <w:hideMark/>
          </w:tcPr>
          <w:p w14:paraId="125E91BC"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81 (0.04)</w:t>
            </w:r>
          </w:p>
        </w:tc>
        <w:tc>
          <w:tcPr>
            <w:tcW w:w="1788" w:type="dxa"/>
            <w:shd w:val="clear" w:color="auto" w:fill="auto"/>
            <w:noWrap/>
            <w:vAlign w:val="bottom"/>
            <w:hideMark/>
          </w:tcPr>
          <w:p w14:paraId="060013B9"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0.91 (0.01)</w:t>
            </w:r>
          </w:p>
        </w:tc>
      </w:tr>
      <w:tr w:rsidR="001F2F29" w:rsidRPr="001F2F29" w14:paraId="2F131E0D" w14:textId="77777777" w:rsidTr="001F2F29">
        <w:trPr>
          <w:trHeight w:val="225"/>
        </w:trPr>
        <w:tc>
          <w:tcPr>
            <w:tcW w:w="661" w:type="dxa"/>
            <w:vMerge/>
            <w:tcBorders>
              <w:bottom w:val="single" w:sz="12" w:space="0" w:color="auto"/>
            </w:tcBorders>
            <w:shd w:val="clear" w:color="auto" w:fill="auto"/>
            <w:noWrap/>
            <w:hideMark/>
          </w:tcPr>
          <w:p w14:paraId="79484800" w14:textId="7D5915B2" w:rsidR="001F2F29" w:rsidRPr="001F2F29" w:rsidRDefault="001F2F29" w:rsidP="001F2F29">
            <w:pPr>
              <w:rPr>
                <w:rFonts w:ascii="Arial" w:hAnsi="Arial" w:cs="Arial"/>
                <w:color w:val="000000"/>
                <w:sz w:val="20"/>
                <w:szCs w:val="20"/>
                <w:lang w:val="en-US"/>
              </w:rPr>
            </w:pPr>
          </w:p>
        </w:tc>
        <w:tc>
          <w:tcPr>
            <w:tcW w:w="2399" w:type="dxa"/>
            <w:tcBorders>
              <w:bottom w:val="single" w:sz="12" w:space="0" w:color="auto"/>
            </w:tcBorders>
            <w:shd w:val="clear" w:color="auto" w:fill="auto"/>
            <w:noWrap/>
            <w:vAlign w:val="bottom"/>
            <w:hideMark/>
          </w:tcPr>
          <w:p w14:paraId="64FF231B" w14:textId="48CB97A2" w:rsidR="001F2F29" w:rsidRPr="001F2F29" w:rsidRDefault="001F2F29" w:rsidP="001F2F29">
            <w:pPr>
              <w:rPr>
                <w:rFonts w:ascii="Arial" w:hAnsi="Arial" w:cs="Arial"/>
                <w:color w:val="000000"/>
                <w:sz w:val="20"/>
                <w:szCs w:val="20"/>
                <w:lang w:val="en-US"/>
              </w:rPr>
            </w:pPr>
            <w:r w:rsidRPr="001F2F29">
              <w:rPr>
                <w:rFonts w:ascii="Arial" w:hAnsi="Arial" w:cs="Arial"/>
                <w:color w:val="000000"/>
                <w:sz w:val="20"/>
                <w:szCs w:val="20"/>
                <w:lang w:val="en-US"/>
              </w:rPr>
              <w:t>Chinook (hatchery)</w:t>
            </w:r>
          </w:p>
        </w:tc>
        <w:tc>
          <w:tcPr>
            <w:tcW w:w="550" w:type="dxa"/>
            <w:tcBorders>
              <w:bottom w:val="single" w:sz="12" w:space="0" w:color="auto"/>
            </w:tcBorders>
            <w:vAlign w:val="center"/>
          </w:tcPr>
          <w:p w14:paraId="049E3FDE" w14:textId="73964080" w:rsidR="001F2F29" w:rsidRPr="001F2F29" w:rsidRDefault="001F2F29" w:rsidP="001F2F29">
            <w:pPr>
              <w:jc w:val="center"/>
              <w:rPr>
                <w:rFonts w:ascii="Arial" w:hAnsi="Arial" w:cs="Arial"/>
                <w:color w:val="000000"/>
                <w:sz w:val="20"/>
                <w:szCs w:val="20"/>
                <w:lang w:val="en-US"/>
              </w:rPr>
            </w:pPr>
            <w:r w:rsidRPr="001F2F29">
              <w:rPr>
                <w:rFonts w:ascii="Arial" w:hAnsi="Arial" w:cs="Arial"/>
                <w:color w:val="000000"/>
                <w:sz w:val="20"/>
                <w:szCs w:val="20"/>
                <w:lang w:val="en-US"/>
              </w:rPr>
              <w:t>250</w:t>
            </w:r>
          </w:p>
        </w:tc>
        <w:tc>
          <w:tcPr>
            <w:tcW w:w="1430" w:type="dxa"/>
            <w:tcBorders>
              <w:bottom w:val="single" w:sz="12" w:space="0" w:color="auto"/>
            </w:tcBorders>
            <w:shd w:val="clear" w:color="auto" w:fill="auto"/>
            <w:noWrap/>
            <w:vAlign w:val="bottom"/>
            <w:hideMark/>
          </w:tcPr>
          <w:p w14:paraId="476EC0B8" w14:textId="25B2605A"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61.96 (0.3)</w:t>
            </w:r>
          </w:p>
        </w:tc>
        <w:tc>
          <w:tcPr>
            <w:tcW w:w="1440" w:type="dxa"/>
            <w:tcBorders>
              <w:bottom w:val="single" w:sz="12" w:space="0" w:color="auto"/>
            </w:tcBorders>
            <w:shd w:val="clear" w:color="auto" w:fill="auto"/>
            <w:noWrap/>
            <w:vAlign w:val="bottom"/>
            <w:hideMark/>
          </w:tcPr>
          <w:p w14:paraId="434F6DCD"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2.14 (0.04)</w:t>
            </w:r>
          </w:p>
        </w:tc>
        <w:tc>
          <w:tcPr>
            <w:tcW w:w="1350" w:type="dxa"/>
            <w:tcBorders>
              <w:bottom w:val="single" w:sz="12" w:space="0" w:color="auto"/>
            </w:tcBorders>
            <w:shd w:val="clear" w:color="auto" w:fill="auto"/>
            <w:noWrap/>
            <w:vAlign w:val="bottom"/>
            <w:hideMark/>
          </w:tcPr>
          <w:p w14:paraId="0916BBBE"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2.58 (0.04)</w:t>
            </w:r>
          </w:p>
        </w:tc>
        <w:tc>
          <w:tcPr>
            <w:tcW w:w="1788" w:type="dxa"/>
            <w:tcBorders>
              <w:bottom w:val="single" w:sz="12" w:space="0" w:color="auto"/>
            </w:tcBorders>
            <w:shd w:val="clear" w:color="auto" w:fill="auto"/>
            <w:noWrap/>
            <w:vAlign w:val="bottom"/>
            <w:hideMark/>
          </w:tcPr>
          <w:p w14:paraId="58C15090" w14:textId="77777777" w:rsidR="001F2F29" w:rsidRPr="001F2F29" w:rsidRDefault="001F2F29" w:rsidP="002F2855">
            <w:pPr>
              <w:jc w:val="center"/>
              <w:rPr>
                <w:rFonts w:ascii="Arial" w:hAnsi="Arial" w:cs="Arial"/>
                <w:color w:val="000000"/>
                <w:sz w:val="20"/>
                <w:szCs w:val="20"/>
                <w:lang w:val="en-US"/>
              </w:rPr>
            </w:pPr>
            <w:r w:rsidRPr="001F2F29">
              <w:rPr>
                <w:rFonts w:ascii="Arial" w:hAnsi="Arial" w:cs="Arial"/>
                <w:color w:val="000000"/>
                <w:sz w:val="20"/>
                <w:szCs w:val="20"/>
                <w:lang w:val="en-US"/>
              </w:rPr>
              <w:t>1.07 (0.01)</w:t>
            </w:r>
          </w:p>
        </w:tc>
      </w:tr>
    </w:tbl>
    <w:p w14:paraId="5DA920DE" w14:textId="79139C00" w:rsidR="00750102" w:rsidRDefault="00750102" w:rsidP="00CC4E37">
      <w:pPr>
        <w:pStyle w:val="BodyText"/>
      </w:pPr>
    </w:p>
    <w:p w14:paraId="1C08F8B4" w14:textId="77777777" w:rsidR="00750102" w:rsidRDefault="00750102" w:rsidP="00CC4E37">
      <w:pPr>
        <w:pStyle w:val="BodyText"/>
      </w:pPr>
    </w:p>
    <w:p w14:paraId="3D1559F7" w14:textId="7D4BF8AF" w:rsidR="00CE1A53" w:rsidRDefault="00610B93" w:rsidP="00CC4E37">
      <w:pPr>
        <w:pStyle w:val="BodyText"/>
      </w:pPr>
      <w:r>
        <w:t xml:space="preserve">We observed </w:t>
      </w:r>
      <w:r w:rsidR="00A554CD">
        <w:t>a</w:t>
      </w:r>
      <w:r w:rsidR="00CE1A53">
        <w:t xml:space="preserve"> significant difference in Chinook fork length over stat weeks (</w:t>
      </w:r>
      <w:r w:rsidR="00CE1A53" w:rsidRPr="00CE1A53">
        <w:rPr>
          <w:highlight w:val="green"/>
        </w:rPr>
        <w:t>STATS</w:t>
      </w:r>
      <w:r w:rsidR="00CE1A53">
        <w:t>), with size increasing from around 40 mm in March and early April to over 60 mm by late May. Change in condition factor was less pronounced and did not change significantly over stat weeks (</w:t>
      </w:r>
      <w:r w:rsidR="00CE1A53" w:rsidRPr="00CE1A53">
        <w:rPr>
          <w:highlight w:val="green"/>
        </w:rPr>
        <w:t>STATS</w:t>
      </w:r>
      <w:r w:rsidR="00CE1A53">
        <w:t>)</w:t>
      </w:r>
      <w:r w:rsidR="008D2575">
        <w:t xml:space="preserve">. </w:t>
      </w:r>
    </w:p>
    <w:p w14:paraId="036052E3" w14:textId="77777777" w:rsidR="00CE1A53" w:rsidRDefault="00CE1A53" w:rsidP="00CC4E37">
      <w:pPr>
        <w:pStyle w:val="BodyText"/>
      </w:pPr>
    </w:p>
    <w:p w14:paraId="5A80D79A" w14:textId="77777777" w:rsidR="00CE1A53" w:rsidRDefault="00CE1A53" w:rsidP="00CC4E37">
      <w:pPr>
        <w:pStyle w:val="BodyText"/>
      </w:pPr>
    </w:p>
    <w:p w14:paraId="65D37B76" w14:textId="77777777" w:rsidR="00CE1A53" w:rsidRDefault="00CE1A53" w:rsidP="00CC4E37">
      <w:pPr>
        <w:pStyle w:val="BodyText"/>
      </w:pPr>
    </w:p>
    <w:p w14:paraId="5B603D5A" w14:textId="77777777" w:rsidR="00CE1A53" w:rsidRDefault="00CE1A53" w:rsidP="00CC4E37">
      <w:pPr>
        <w:pStyle w:val="BodyText"/>
      </w:pPr>
    </w:p>
    <w:p w14:paraId="165F06EA" w14:textId="5A95A694" w:rsidR="00CE1A53" w:rsidRDefault="00CE1A53" w:rsidP="00CC4E37">
      <w:pPr>
        <w:pStyle w:val="BodyText"/>
      </w:pPr>
      <w:r w:rsidRPr="00CE1A53">
        <w:rPr>
          <w:noProof/>
        </w:rPr>
        <w:lastRenderedPageBreak/>
        <w:drawing>
          <wp:anchor distT="0" distB="0" distL="114300" distR="114300" simplePos="0" relativeHeight="251655168" behindDoc="1" locked="0" layoutInCell="1" allowOverlap="1" wp14:anchorId="3FD3FAAB" wp14:editId="40413F6E">
            <wp:simplePos x="0" y="0"/>
            <wp:positionH relativeFrom="margin">
              <wp:align>center</wp:align>
            </wp:positionH>
            <wp:positionV relativeFrom="paragraph">
              <wp:posOffset>0</wp:posOffset>
            </wp:positionV>
            <wp:extent cx="4924425" cy="3800475"/>
            <wp:effectExtent l="0" t="0" r="9525" b="9525"/>
            <wp:wrapTight wrapText="bothSides">
              <wp:wrapPolygon edited="0">
                <wp:start x="0" y="0"/>
                <wp:lineTo x="0" y="21546"/>
                <wp:lineTo x="21558" y="21546"/>
                <wp:lineTo x="21558" y="0"/>
                <wp:lineTo x="0" y="0"/>
              </wp:wrapPolygon>
            </wp:wrapTight>
            <wp:docPr id="2014185272" name="Picture 1" descr="A graph of a graph with numbers and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85272" name="Picture 1" descr="A graph of a graph with numbers and a graph of a graph&#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924425" cy="3800475"/>
                    </a:xfrm>
                    <a:prstGeom prst="rect">
                      <a:avLst/>
                    </a:prstGeom>
                  </pic:spPr>
                </pic:pic>
              </a:graphicData>
            </a:graphic>
            <wp14:sizeRelH relativeFrom="page">
              <wp14:pctWidth>0</wp14:pctWidth>
            </wp14:sizeRelH>
            <wp14:sizeRelV relativeFrom="page">
              <wp14:pctHeight>0</wp14:pctHeight>
            </wp14:sizeRelV>
          </wp:anchor>
        </w:drawing>
      </w:r>
    </w:p>
    <w:p w14:paraId="254F7AB1" w14:textId="77777777" w:rsidR="00BA2F47" w:rsidRDefault="00BA2F47" w:rsidP="00CC4E37">
      <w:pPr>
        <w:pStyle w:val="BodyText"/>
        <w:rPr>
          <w:highlight w:val="green"/>
        </w:rPr>
      </w:pPr>
    </w:p>
    <w:p w14:paraId="4C168369" w14:textId="77777777" w:rsidR="00BA2F47" w:rsidRDefault="00BA2F47" w:rsidP="00CC4E37">
      <w:pPr>
        <w:pStyle w:val="BodyText"/>
        <w:rPr>
          <w:highlight w:val="green"/>
        </w:rPr>
      </w:pPr>
    </w:p>
    <w:p w14:paraId="4AD49FB4" w14:textId="77777777" w:rsidR="00BA2F47" w:rsidRDefault="00BA2F47" w:rsidP="00CC4E37">
      <w:pPr>
        <w:pStyle w:val="BodyText"/>
        <w:rPr>
          <w:highlight w:val="green"/>
        </w:rPr>
      </w:pPr>
    </w:p>
    <w:p w14:paraId="3D4FE5D0" w14:textId="77777777" w:rsidR="00BA2F47" w:rsidRDefault="00BA2F47" w:rsidP="00CC4E37">
      <w:pPr>
        <w:pStyle w:val="BodyText"/>
        <w:rPr>
          <w:highlight w:val="green"/>
        </w:rPr>
      </w:pPr>
    </w:p>
    <w:p w14:paraId="7D2564C7" w14:textId="77777777" w:rsidR="00BA2F47" w:rsidRDefault="00BA2F47" w:rsidP="00CC4E37">
      <w:pPr>
        <w:pStyle w:val="BodyText"/>
        <w:rPr>
          <w:highlight w:val="green"/>
        </w:rPr>
      </w:pPr>
    </w:p>
    <w:p w14:paraId="4C65FAC4" w14:textId="77777777" w:rsidR="00BA2F47" w:rsidRDefault="00BA2F47" w:rsidP="00CC4E37">
      <w:pPr>
        <w:pStyle w:val="BodyText"/>
        <w:rPr>
          <w:highlight w:val="green"/>
        </w:rPr>
      </w:pPr>
    </w:p>
    <w:p w14:paraId="08A6E05F" w14:textId="77777777" w:rsidR="00BA2F47" w:rsidRDefault="00BA2F47" w:rsidP="00CC4E37">
      <w:pPr>
        <w:pStyle w:val="BodyText"/>
        <w:rPr>
          <w:highlight w:val="green"/>
        </w:rPr>
      </w:pPr>
    </w:p>
    <w:p w14:paraId="12206B7B" w14:textId="77777777" w:rsidR="00BA2F47" w:rsidRDefault="00BA2F47" w:rsidP="00CC4E37">
      <w:pPr>
        <w:pStyle w:val="BodyText"/>
        <w:rPr>
          <w:highlight w:val="green"/>
        </w:rPr>
      </w:pPr>
    </w:p>
    <w:p w14:paraId="163CF869" w14:textId="77777777" w:rsidR="00BA2F47" w:rsidRDefault="00BA2F47" w:rsidP="00CC4E37">
      <w:pPr>
        <w:pStyle w:val="BodyText"/>
        <w:rPr>
          <w:highlight w:val="green"/>
        </w:rPr>
      </w:pPr>
    </w:p>
    <w:p w14:paraId="30621F7C" w14:textId="77777777" w:rsidR="00BA2F47" w:rsidRDefault="00BA2F47" w:rsidP="00CC4E37">
      <w:pPr>
        <w:pStyle w:val="BodyText"/>
        <w:rPr>
          <w:highlight w:val="green"/>
        </w:rPr>
      </w:pPr>
    </w:p>
    <w:p w14:paraId="2D571499" w14:textId="77777777" w:rsidR="00BA2F47" w:rsidRDefault="00BA2F47" w:rsidP="00CC4E37">
      <w:pPr>
        <w:pStyle w:val="BodyText"/>
        <w:rPr>
          <w:highlight w:val="green"/>
        </w:rPr>
      </w:pPr>
    </w:p>
    <w:p w14:paraId="12DAC1AA" w14:textId="77777777" w:rsidR="00BA2F47" w:rsidRDefault="00BA2F47" w:rsidP="00CC4E37">
      <w:pPr>
        <w:pStyle w:val="BodyText"/>
        <w:rPr>
          <w:highlight w:val="green"/>
        </w:rPr>
      </w:pPr>
    </w:p>
    <w:p w14:paraId="70061B49" w14:textId="77777777" w:rsidR="00BA2F47" w:rsidRDefault="00BA2F47" w:rsidP="00CC4E37">
      <w:pPr>
        <w:pStyle w:val="BodyText"/>
        <w:rPr>
          <w:highlight w:val="green"/>
        </w:rPr>
      </w:pPr>
    </w:p>
    <w:p w14:paraId="1C126F82" w14:textId="77777777" w:rsidR="00BA2F47" w:rsidRDefault="00BA2F47" w:rsidP="00CC4E37">
      <w:pPr>
        <w:pStyle w:val="BodyText"/>
        <w:rPr>
          <w:highlight w:val="green"/>
        </w:rPr>
      </w:pPr>
    </w:p>
    <w:p w14:paraId="36BC29AC" w14:textId="77777777" w:rsidR="00BA2F47" w:rsidRDefault="00BA2F47" w:rsidP="00CC4E37">
      <w:pPr>
        <w:pStyle w:val="BodyText"/>
        <w:rPr>
          <w:highlight w:val="green"/>
        </w:rPr>
      </w:pPr>
    </w:p>
    <w:p w14:paraId="2D6A03C4" w14:textId="77777777" w:rsidR="00BA2F47" w:rsidRDefault="00BA2F47" w:rsidP="00CC4E37">
      <w:pPr>
        <w:pStyle w:val="BodyText"/>
        <w:rPr>
          <w:highlight w:val="green"/>
        </w:rPr>
      </w:pPr>
    </w:p>
    <w:p w14:paraId="67AA8387" w14:textId="77777777" w:rsidR="00BA2F47" w:rsidRDefault="00BA2F47" w:rsidP="00CC4E37">
      <w:pPr>
        <w:pStyle w:val="BodyText"/>
        <w:rPr>
          <w:highlight w:val="green"/>
        </w:rPr>
      </w:pPr>
    </w:p>
    <w:p w14:paraId="66ED6A4D" w14:textId="77777777" w:rsidR="00BA2F47" w:rsidRDefault="00BA2F47" w:rsidP="00CC4E37">
      <w:pPr>
        <w:pStyle w:val="BodyText"/>
        <w:rPr>
          <w:highlight w:val="green"/>
        </w:rPr>
      </w:pPr>
    </w:p>
    <w:p w14:paraId="43638032" w14:textId="77777777" w:rsidR="00BA2F47" w:rsidRDefault="00BA2F47" w:rsidP="00CC4E37">
      <w:pPr>
        <w:pStyle w:val="BodyText"/>
        <w:rPr>
          <w:highlight w:val="green"/>
        </w:rPr>
      </w:pPr>
    </w:p>
    <w:p w14:paraId="53AAC0D9" w14:textId="77777777" w:rsidR="00BA2F47" w:rsidRDefault="00BA2F47" w:rsidP="00CC4E37">
      <w:pPr>
        <w:pStyle w:val="BodyText"/>
        <w:rPr>
          <w:highlight w:val="green"/>
        </w:rPr>
      </w:pPr>
    </w:p>
    <w:p w14:paraId="37218143" w14:textId="77777777" w:rsidR="00BA2F47" w:rsidRDefault="00BA2F47" w:rsidP="00CC4E37">
      <w:pPr>
        <w:pStyle w:val="BodyText"/>
        <w:rPr>
          <w:highlight w:val="green"/>
        </w:rPr>
      </w:pPr>
    </w:p>
    <w:p w14:paraId="1A49B019" w14:textId="77777777" w:rsidR="00BA2F47" w:rsidRDefault="00BA2F47" w:rsidP="00CC4E37">
      <w:pPr>
        <w:pStyle w:val="BodyText"/>
        <w:rPr>
          <w:highlight w:val="green"/>
        </w:rPr>
      </w:pPr>
    </w:p>
    <w:p w14:paraId="3AE1647C" w14:textId="77777777" w:rsidR="00BA2F47" w:rsidRDefault="00BA2F47" w:rsidP="00CC4E37">
      <w:pPr>
        <w:pStyle w:val="BodyText"/>
        <w:rPr>
          <w:highlight w:val="green"/>
        </w:rPr>
      </w:pPr>
    </w:p>
    <w:p w14:paraId="2A6E83AF" w14:textId="17F55C44" w:rsidR="00CE1A53" w:rsidRDefault="00CE1A53" w:rsidP="00CC4E37">
      <w:pPr>
        <w:pStyle w:val="BodyText"/>
      </w:pPr>
      <w:r w:rsidRPr="00CE1A53">
        <w:rPr>
          <w:highlight w:val="green"/>
        </w:rPr>
        <w:t>Figure x.</w:t>
      </w:r>
      <w:r>
        <w:t xml:space="preserve"> </w:t>
      </w:r>
      <w:r w:rsidR="00B25C0E">
        <w:t>Weekly m</w:t>
      </w:r>
      <w:r>
        <w:t xml:space="preserve">ean (± standard error) fork length and condition factor for juvenile San Juan Chinook </w:t>
      </w:r>
      <w:r w:rsidR="008D2575">
        <w:t xml:space="preserve">encountered in the RST </w:t>
      </w:r>
      <w:r>
        <w:t>each year</w:t>
      </w:r>
      <w:r w:rsidR="008D2575">
        <w:t xml:space="preserve"> by stat week</w:t>
      </w:r>
      <w:r w:rsidR="00695185">
        <w:t xml:space="preserve"> (given as </w:t>
      </w:r>
      <w:r w:rsidR="008D2575">
        <w:t>the month and week number</w:t>
      </w:r>
      <w:r w:rsidR="00695185">
        <w:t xml:space="preserve">, </w:t>
      </w:r>
      <w:r w:rsidR="008D2575">
        <w:t>e.g., 03-2 indicates the second week of March).</w:t>
      </w:r>
    </w:p>
    <w:p w14:paraId="3EEAA373" w14:textId="77777777" w:rsidR="00BA2F47" w:rsidRDefault="00BA2F47" w:rsidP="00CC4E37">
      <w:pPr>
        <w:pStyle w:val="BodyText"/>
      </w:pPr>
    </w:p>
    <w:p w14:paraId="77E96163" w14:textId="77777777" w:rsidR="00034D91" w:rsidRDefault="00034D91" w:rsidP="00CC4E37">
      <w:pPr>
        <w:pStyle w:val="BodyText"/>
      </w:pPr>
    </w:p>
    <w:p w14:paraId="675B2F8A" w14:textId="218D8A59" w:rsidR="00034D91" w:rsidRDefault="00034D91" w:rsidP="00034D91">
      <w:pPr>
        <w:pStyle w:val="Heading3"/>
        <w:rPr>
          <w:lang w:val="en-US"/>
        </w:rPr>
      </w:pPr>
      <w:bookmarkStart w:id="35" w:name="_Toc220606403"/>
      <w:r>
        <w:rPr>
          <w:lang w:val="en-US"/>
        </w:rPr>
        <w:t>Size-specific survival (otolith microchemistry)</w:t>
      </w:r>
      <w:bookmarkEnd w:id="35"/>
      <w:r>
        <w:rPr>
          <w:lang w:val="en-US"/>
        </w:rPr>
        <w:t xml:space="preserve"> </w:t>
      </w:r>
    </w:p>
    <w:p w14:paraId="1E453283" w14:textId="2D22650E" w:rsidR="00034D91" w:rsidRPr="00034D91" w:rsidRDefault="00034D91" w:rsidP="00034D91">
      <w:pPr>
        <w:rPr>
          <w:lang w:val="en-US"/>
        </w:rPr>
      </w:pPr>
      <w:r w:rsidRPr="00034D91">
        <w:rPr>
          <w:lang w:val="en-US"/>
        </w:rPr>
        <w:t xml:space="preserve">FROM MICAH: </w:t>
      </w:r>
    </w:p>
    <w:p w14:paraId="7A6242F2" w14:textId="77777777" w:rsidR="00034D91" w:rsidRPr="00034D91" w:rsidRDefault="00034D91" w:rsidP="00034D91">
      <w:pPr>
        <w:rPr>
          <w:i/>
          <w:iCs/>
          <w:lang w:val="en-US"/>
        </w:rPr>
      </w:pPr>
      <w:r w:rsidRPr="00034D91">
        <w:rPr>
          <w:i/>
          <w:iCs/>
          <w:lang w:val="en-US"/>
        </w:rPr>
        <w:t>Ok, we have the outlines of the dataset for the San Juan otoliths, just a few clarifying points:</w:t>
      </w:r>
    </w:p>
    <w:p w14:paraId="26AF3055" w14:textId="77777777" w:rsidR="00034D91" w:rsidRPr="00034D91" w:rsidRDefault="00034D91" w:rsidP="00034D91">
      <w:pPr>
        <w:rPr>
          <w:i/>
          <w:iCs/>
          <w:lang w:val="en-US"/>
        </w:rPr>
      </w:pPr>
      <w:r w:rsidRPr="00034D91">
        <w:rPr>
          <w:i/>
          <w:iCs/>
          <w:lang w:val="en-US"/>
        </w:rPr>
        <w:t> </w:t>
      </w:r>
    </w:p>
    <w:p w14:paraId="29DDEE71" w14:textId="77777777" w:rsidR="00034D91" w:rsidRPr="00034D91" w:rsidRDefault="00034D91" w:rsidP="00034D91">
      <w:pPr>
        <w:rPr>
          <w:i/>
          <w:iCs/>
          <w:lang w:val="en-US"/>
        </w:rPr>
      </w:pPr>
      <w:r w:rsidRPr="00034D91">
        <w:rPr>
          <w:i/>
          <w:iCs/>
          <w:lang w:val="en-US"/>
        </w:rPr>
        <w:t>1) We are not really sure what the reality of some of the growth conditions of the fish rearing in a brackish lake, but the fork length regression is potentially unreliable for a good number of samples. This is especially problematic due to some fish that are larger than anticipated by the original FL regression. It may be more accurate to use the otoliths to identify length achieved before entering any brackish environment, which we can switch to, but this system is just a lot different than ones we have looked at here so I am not sure how to best overcome this challenge.</w:t>
      </w:r>
    </w:p>
    <w:p w14:paraId="42113C6B" w14:textId="77777777" w:rsidR="00034D91" w:rsidRPr="00034D91" w:rsidRDefault="00034D91" w:rsidP="00034D91">
      <w:pPr>
        <w:rPr>
          <w:i/>
          <w:iCs/>
          <w:lang w:val="en-US"/>
        </w:rPr>
      </w:pPr>
      <w:r w:rsidRPr="00034D91">
        <w:rPr>
          <w:i/>
          <w:iCs/>
          <w:lang w:val="en-US"/>
        </w:rPr>
        <w:t> </w:t>
      </w:r>
    </w:p>
    <w:p w14:paraId="2A47A6C5" w14:textId="77777777" w:rsidR="00034D91" w:rsidRPr="00034D91" w:rsidRDefault="00034D91" w:rsidP="00034D91">
      <w:pPr>
        <w:rPr>
          <w:i/>
          <w:iCs/>
          <w:lang w:val="en-US"/>
        </w:rPr>
      </w:pPr>
      <w:r w:rsidRPr="00034D91">
        <w:rPr>
          <w:i/>
          <w:iCs/>
          <w:lang w:val="en-US"/>
        </w:rPr>
        <w:t xml:space="preserve">2) There were a number of discrepancies between the scales and otoliths, 19/77 adults had age disagreements, and these were concentrated in the 2024 adults (12/40). If we looked at the biodata for these fish we could probably indicate which age is more likely to be accurate. This is not much different than standard disagreements between otolith and scale ages as seen in other </w:t>
      </w:r>
      <w:proofErr w:type="spellStart"/>
      <w:r w:rsidRPr="00034D91">
        <w:rPr>
          <w:i/>
          <w:iCs/>
          <w:lang w:val="en-US"/>
        </w:rPr>
        <w:t>subyearling</w:t>
      </w:r>
      <w:proofErr w:type="spellEnd"/>
      <w:r w:rsidRPr="00034D91">
        <w:rPr>
          <w:i/>
          <w:iCs/>
          <w:lang w:val="en-US"/>
        </w:rPr>
        <w:t xml:space="preserve"> Chinook. One of these fish is a clear yearling which we have indicated.</w:t>
      </w:r>
    </w:p>
    <w:p w14:paraId="19D59B80" w14:textId="77777777" w:rsidR="00034D91" w:rsidRPr="00034D91" w:rsidRDefault="00034D91" w:rsidP="00034D91">
      <w:pPr>
        <w:rPr>
          <w:i/>
          <w:iCs/>
          <w:lang w:val="en-US"/>
        </w:rPr>
      </w:pPr>
      <w:r w:rsidRPr="00034D91">
        <w:rPr>
          <w:i/>
          <w:iCs/>
          <w:lang w:val="en-US"/>
        </w:rPr>
        <w:t> </w:t>
      </w:r>
    </w:p>
    <w:p w14:paraId="32BB3F5D" w14:textId="77777777" w:rsidR="00034D91" w:rsidRDefault="00034D91" w:rsidP="00034D91">
      <w:pPr>
        <w:rPr>
          <w:i/>
          <w:iCs/>
          <w:lang w:val="en-US"/>
        </w:rPr>
      </w:pPr>
      <w:r w:rsidRPr="00034D91">
        <w:rPr>
          <w:i/>
          <w:iCs/>
          <w:lang w:val="en-US"/>
        </w:rPr>
        <w:t>3) We have included basic data only at the moment but plan to conduct several analyses. We will have diagnostic plots showing the estuary entry size by origin by year, estuary residence by origin by year, age at return by origin, estuary entry size by age at return, estuary residence by age at return, relative size at end of first marine winter by age at return, and what we assume to be fairy lake usage by natural origin fish and age at return. If we have access to the biodata we can also compare how length at return is a factor in some of these variables.</w:t>
      </w:r>
    </w:p>
    <w:p w14:paraId="7E13E837" w14:textId="77777777" w:rsidR="00034D91" w:rsidRDefault="00034D91" w:rsidP="00034D91">
      <w:pPr>
        <w:rPr>
          <w:i/>
          <w:iCs/>
          <w:lang w:val="en-US"/>
        </w:rPr>
      </w:pPr>
    </w:p>
    <w:p w14:paraId="5D8A319E" w14:textId="1566DC96" w:rsidR="00034D91" w:rsidRDefault="00034D91" w:rsidP="00034D91">
      <w:pPr>
        <w:rPr>
          <w:i/>
          <w:iCs/>
          <w:lang w:val="en-US"/>
        </w:rPr>
      </w:pPr>
      <w:r>
        <w:rPr>
          <w:i/>
          <w:iCs/>
          <w:lang w:val="en-US"/>
        </w:rPr>
        <w:t>..</w:t>
      </w:r>
    </w:p>
    <w:p w14:paraId="13CFFA02" w14:textId="41341942" w:rsidR="00034D91" w:rsidRDefault="00034D91" w:rsidP="00034D91">
      <w:pPr>
        <w:rPr>
          <w:i/>
          <w:iCs/>
        </w:rPr>
      </w:pPr>
      <w:r w:rsidRPr="00034D91">
        <w:rPr>
          <w:i/>
          <w:iCs/>
        </w:rPr>
        <w:lastRenderedPageBreak/>
        <w:t>Well, it is just more that otolith to FL relationships can change drastically between pure FW growth and estuarine growth, so we don't really know what the fairy lake growth will do to these fish, but the regression can change completely, let me grab an example</w:t>
      </w:r>
    </w:p>
    <w:p w14:paraId="44F8B0F1" w14:textId="77777777" w:rsidR="00034D91" w:rsidRDefault="00034D91" w:rsidP="00034D91">
      <w:pPr>
        <w:rPr>
          <w:i/>
          <w:iCs/>
        </w:rPr>
      </w:pPr>
    </w:p>
    <w:p w14:paraId="67CCBE07" w14:textId="7183FC18" w:rsidR="00034D91" w:rsidRPr="00034D91" w:rsidRDefault="00034D91" w:rsidP="00034D91">
      <w:pPr>
        <w:rPr>
          <w:i/>
          <w:iCs/>
          <w:lang w:val="en-US"/>
        </w:rPr>
      </w:pPr>
      <w:r w:rsidRPr="00034D91">
        <w:rPr>
          <w:i/>
          <w:iCs/>
          <w:noProof/>
          <w:lang w:val="en-US"/>
        </w:rPr>
        <w:drawing>
          <wp:inline distT="0" distB="0" distL="0" distR="0" wp14:anchorId="17BDCF77" wp14:editId="069B9451">
            <wp:extent cx="5733415" cy="4171315"/>
            <wp:effectExtent l="0" t="0" r="635" b="635"/>
            <wp:docPr id="1594519464" name="Picture 2" descr="A diagram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19464" name="Picture 2" descr="A diagram of a river&#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3415" cy="4171315"/>
                    </a:xfrm>
                    <a:prstGeom prst="rect">
                      <a:avLst/>
                    </a:prstGeom>
                    <a:noFill/>
                    <a:ln>
                      <a:noFill/>
                    </a:ln>
                  </pic:spPr>
                </pic:pic>
              </a:graphicData>
            </a:graphic>
          </wp:inline>
        </w:drawing>
      </w:r>
    </w:p>
    <w:p w14:paraId="50BC24C5" w14:textId="5CA541DD" w:rsidR="00034D91" w:rsidRDefault="00034D91" w:rsidP="00034D91">
      <w:pPr>
        <w:rPr>
          <w:i/>
          <w:iCs/>
        </w:rPr>
      </w:pPr>
      <w:r w:rsidRPr="00034D91">
        <w:rPr>
          <w:i/>
          <w:iCs/>
        </w:rPr>
        <w:t>Here for example is the fork length to otolith radius relationship for Cowichan split between samples collected in the estuary vs those collected in the RST</w:t>
      </w:r>
    </w:p>
    <w:p w14:paraId="46050B86" w14:textId="77777777" w:rsidR="00034D91" w:rsidRDefault="00034D91" w:rsidP="00034D91">
      <w:pPr>
        <w:rPr>
          <w:i/>
          <w:iCs/>
        </w:rPr>
      </w:pPr>
    </w:p>
    <w:p w14:paraId="3F7D5023" w14:textId="77777777" w:rsidR="00034D91" w:rsidRDefault="00034D91" w:rsidP="00034D91">
      <w:pPr>
        <w:rPr>
          <w:i/>
          <w:iCs/>
        </w:rPr>
      </w:pPr>
    </w:p>
    <w:p w14:paraId="2EF7B2E7" w14:textId="77777777" w:rsidR="00034D91" w:rsidRDefault="00034D91" w:rsidP="00034D91">
      <w:pPr>
        <w:rPr>
          <w:i/>
          <w:iCs/>
        </w:rPr>
      </w:pPr>
    </w:p>
    <w:p w14:paraId="1455BCE2" w14:textId="45F6289A" w:rsidR="00034D91" w:rsidRDefault="00034D91" w:rsidP="00034D91">
      <w:pPr>
        <w:rPr>
          <w:i/>
          <w:iCs/>
        </w:rPr>
      </w:pPr>
      <w:r w:rsidRPr="00034D91">
        <w:rPr>
          <w:i/>
          <w:iCs/>
        </w:rPr>
        <w:t>we just want to make sure that we could give you some sort of reliable metric of size, we may have to just count fairy lake as the start of the estuary for fish that chose to hang out there</w:t>
      </w:r>
    </w:p>
    <w:p w14:paraId="111CA083" w14:textId="77777777" w:rsidR="00034D91" w:rsidRPr="00034D91" w:rsidRDefault="00034D91" w:rsidP="00034D91">
      <w:pPr>
        <w:rPr>
          <w:i/>
          <w:iCs/>
          <w:lang w:val="en-US"/>
        </w:rPr>
      </w:pPr>
      <w:r w:rsidRPr="00034D91">
        <w:rPr>
          <w:i/>
          <w:iCs/>
          <w:lang w:val="en-US"/>
        </w:rPr>
        <w:t>Looking at the regression sizes predicted, some of these natural origin fish are clearly too big</w:t>
      </w:r>
    </w:p>
    <w:p w14:paraId="0B2BB135" w14:textId="77777777" w:rsidR="00034D91" w:rsidRDefault="00034D91" w:rsidP="00034D91">
      <w:pPr>
        <w:rPr>
          <w:i/>
          <w:iCs/>
          <w:lang w:val="en-US"/>
        </w:rPr>
      </w:pPr>
    </w:p>
    <w:p w14:paraId="06B4C0FF" w14:textId="77DB81EB" w:rsidR="00034D91" w:rsidRDefault="00034D91" w:rsidP="00034D91">
      <w:pPr>
        <w:rPr>
          <w:i/>
          <w:iCs/>
          <w:lang w:val="en-US"/>
        </w:rPr>
      </w:pPr>
      <w:r w:rsidRPr="00034D91">
        <w:rPr>
          <w:i/>
          <w:iCs/>
        </w:rPr>
        <w:t>Here is the segmented regression for San Juan (including some hatchery individuals)</w:t>
      </w:r>
    </w:p>
    <w:p w14:paraId="29ABBF1D" w14:textId="6CFB6206" w:rsidR="00034D91" w:rsidRPr="00034D91" w:rsidRDefault="00034D91" w:rsidP="00034D91">
      <w:pPr>
        <w:rPr>
          <w:i/>
          <w:iCs/>
          <w:lang w:val="en-US"/>
        </w:rPr>
      </w:pPr>
      <w:r w:rsidRPr="00034D91">
        <w:rPr>
          <w:i/>
          <w:iCs/>
          <w:noProof/>
          <w:lang w:val="en-US"/>
        </w:rPr>
        <w:lastRenderedPageBreak/>
        <w:drawing>
          <wp:inline distT="0" distB="0" distL="0" distR="0" wp14:anchorId="74EFAC23" wp14:editId="294F71FC">
            <wp:extent cx="4953000" cy="5010150"/>
            <wp:effectExtent l="0" t="0" r="0" b="0"/>
            <wp:docPr id="1858566444" name="Picture 4" descr="A graph with a line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566444" name="Picture 4" descr="A graph with a line and dot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5010150"/>
                    </a:xfrm>
                    <a:prstGeom prst="rect">
                      <a:avLst/>
                    </a:prstGeom>
                    <a:noFill/>
                    <a:ln>
                      <a:noFill/>
                    </a:ln>
                  </pic:spPr>
                </pic:pic>
              </a:graphicData>
            </a:graphic>
          </wp:inline>
        </w:drawing>
      </w:r>
    </w:p>
    <w:p w14:paraId="6C59FF94" w14:textId="77777777" w:rsidR="00034D91" w:rsidRDefault="00034D91" w:rsidP="00034D91">
      <w:pPr>
        <w:rPr>
          <w:i/>
          <w:iCs/>
          <w:lang w:val="en-US"/>
        </w:rPr>
      </w:pPr>
    </w:p>
    <w:p w14:paraId="633AB96A" w14:textId="4B9143C2" w:rsidR="00034D91" w:rsidRDefault="00034D91" w:rsidP="00034D91">
      <w:pPr>
        <w:rPr>
          <w:i/>
          <w:iCs/>
        </w:rPr>
      </w:pPr>
      <w:r w:rsidRPr="00034D91">
        <w:rPr>
          <w:i/>
          <w:iCs/>
        </w:rPr>
        <w:t>These individuals follow a standard relationship we expect for the fork length to otolith radius relationship</w:t>
      </w:r>
    </w:p>
    <w:p w14:paraId="27C87843" w14:textId="3AC4FB80" w:rsidR="00034D91" w:rsidRDefault="00034D91" w:rsidP="00034D91">
      <w:pPr>
        <w:rPr>
          <w:i/>
          <w:iCs/>
        </w:rPr>
      </w:pPr>
      <w:r w:rsidRPr="00034D91">
        <w:rPr>
          <w:i/>
          <w:iCs/>
        </w:rPr>
        <w:t>My concern is that fish that enter Fairy Lake might start to grow differently and thus we might not be able to confidently say how larger they are when they leave the lake and use the estuary below the lake</w:t>
      </w:r>
    </w:p>
    <w:p w14:paraId="71AB26E3" w14:textId="77777777" w:rsidR="00034D91" w:rsidRDefault="00034D91" w:rsidP="00034D91">
      <w:pPr>
        <w:rPr>
          <w:i/>
          <w:iCs/>
        </w:rPr>
      </w:pPr>
    </w:p>
    <w:p w14:paraId="66D7E32E" w14:textId="675E9A7A" w:rsidR="00034D91" w:rsidRDefault="00034D91" w:rsidP="00034D91">
      <w:pPr>
        <w:rPr>
          <w:i/>
          <w:iCs/>
          <w:lang w:val="en-US"/>
        </w:rPr>
      </w:pPr>
      <w:r w:rsidRPr="00034D91">
        <w:rPr>
          <w:i/>
          <w:iCs/>
          <w:lang w:val="en-US"/>
        </w:rPr>
        <w:t>Ok, for interest, we found that roughly 31 natural origin fish did not appear to use the lake while 27 did of the successfully returning natural origin adults</w:t>
      </w:r>
    </w:p>
    <w:p w14:paraId="4D4AA721" w14:textId="7F0539D2" w:rsidR="00034D91" w:rsidRDefault="00034D91" w:rsidP="00034D91">
      <w:pPr>
        <w:rPr>
          <w:i/>
          <w:iCs/>
        </w:rPr>
      </w:pPr>
      <w:r w:rsidRPr="00034D91">
        <w:rPr>
          <w:i/>
          <w:iCs/>
        </w:rPr>
        <w:t xml:space="preserve">The yearling was 297560 in </w:t>
      </w:r>
      <w:proofErr w:type="spellStart"/>
      <w:r w:rsidRPr="00034D91">
        <w:rPr>
          <w:i/>
          <w:iCs/>
        </w:rPr>
        <w:t>otomanager</w:t>
      </w:r>
      <w:proofErr w:type="spellEnd"/>
    </w:p>
    <w:p w14:paraId="684ACD74" w14:textId="77777777" w:rsidR="00034D91" w:rsidRPr="00034D91" w:rsidRDefault="00034D91" w:rsidP="00034D91">
      <w:pPr>
        <w:rPr>
          <w:i/>
          <w:iCs/>
          <w:lang w:val="en-US"/>
        </w:rPr>
      </w:pPr>
      <w:r w:rsidRPr="00034D91">
        <w:rPr>
          <w:i/>
          <w:iCs/>
          <w:lang w:val="en-US"/>
        </w:rPr>
        <w:t>For instance, all but one of the EU 0.2 fish used the lake</w:t>
      </w:r>
    </w:p>
    <w:p w14:paraId="18B8C5FE" w14:textId="77777777" w:rsidR="00034D91" w:rsidRPr="00034D91" w:rsidRDefault="00034D91" w:rsidP="00034D91">
      <w:pPr>
        <w:rPr>
          <w:i/>
          <w:iCs/>
          <w:lang w:val="en-US"/>
        </w:rPr>
      </w:pPr>
      <w:r w:rsidRPr="00034D91">
        <w:rPr>
          <w:i/>
          <w:iCs/>
          <w:lang w:val="en-US"/>
        </w:rPr>
        <w:t> </w:t>
      </w:r>
    </w:p>
    <w:p w14:paraId="03905581" w14:textId="77777777" w:rsidR="00034D91" w:rsidRPr="00034D91" w:rsidRDefault="00034D91" w:rsidP="00034D91">
      <w:pPr>
        <w:rPr>
          <w:i/>
          <w:iCs/>
          <w:lang w:val="en-US"/>
        </w:rPr>
      </w:pPr>
      <w:r w:rsidRPr="00034D91">
        <w:rPr>
          <w:i/>
          <w:iCs/>
          <w:lang w:val="en-US"/>
        </w:rPr>
        <w:t>And only 3 of the 13 age 0.4 fish used the lake</w:t>
      </w:r>
    </w:p>
    <w:p w14:paraId="3AEF84B7" w14:textId="532CDA21" w:rsidR="00034D91" w:rsidRDefault="00034D91" w:rsidP="00034D91">
      <w:pPr>
        <w:rPr>
          <w:i/>
          <w:iCs/>
          <w:lang w:val="en-US"/>
        </w:rPr>
      </w:pPr>
      <w:r w:rsidRPr="00034D91">
        <w:rPr>
          <w:i/>
          <w:iCs/>
          <w:lang w:val="en-US"/>
        </w:rPr>
        <w:t> </w:t>
      </w:r>
    </w:p>
    <w:p w14:paraId="6FDF21F3" w14:textId="77777777" w:rsidR="00034D91" w:rsidRDefault="00034D91" w:rsidP="00034D91">
      <w:pPr>
        <w:rPr>
          <w:i/>
          <w:iCs/>
          <w:lang w:val="en-US"/>
        </w:rPr>
      </w:pPr>
    </w:p>
    <w:p w14:paraId="0259CBA4" w14:textId="77777777" w:rsidR="00034D91" w:rsidRPr="00034D91" w:rsidRDefault="00034D91" w:rsidP="00034D91">
      <w:pPr>
        <w:rPr>
          <w:i/>
          <w:iCs/>
          <w:lang w:val="en-US"/>
        </w:rPr>
      </w:pPr>
    </w:p>
    <w:p w14:paraId="6BC9F3EA" w14:textId="77777777" w:rsidR="00034D91" w:rsidRPr="00034D91" w:rsidRDefault="00034D91" w:rsidP="00034D91">
      <w:pPr>
        <w:rPr>
          <w:lang w:val="en-US"/>
        </w:rPr>
      </w:pPr>
    </w:p>
    <w:p w14:paraId="015D82ED" w14:textId="77777777" w:rsidR="00EF7793" w:rsidRDefault="00EF7793" w:rsidP="00CC4E37">
      <w:pPr>
        <w:pStyle w:val="BodyText"/>
      </w:pPr>
    </w:p>
    <w:p w14:paraId="1677BBDA" w14:textId="377A239E" w:rsidR="007F7277" w:rsidRDefault="007F7277" w:rsidP="007F7277">
      <w:pPr>
        <w:pStyle w:val="Heading3"/>
      </w:pPr>
      <w:bookmarkStart w:id="36" w:name="_Toc220606404"/>
      <w:r>
        <w:t>Stomach contents</w:t>
      </w:r>
      <w:bookmarkEnd w:id="36"/>
    </w:p>
    <w:p w14:paraId="099E1ACC" w14:textId="5356D10D" w:rsidR="007F7277" w:rsidRDefault="007F7277" w:rsidP="007F7277">
      <w:pPr>
        <w:pStyle w:val="BodyText"/>
      </w:pPr>
      <w:r>
        <w:t xml:space="preserve">We collected a total of n=96 juvenile Chinook stomachs from the RST, primarily in 2024 and 2025. </w:t>
      </w:r>
      <w:r w:rsidR="00BA3337">
        <w:t>Each year approximately 40% of stomachs were empty, while the rest had either trace amounts of material and/or identifiable, weighable prey items (</w:t>
      </w:r>
      <w:r w:rsidR="00BA3337" w:rsidRPr="00BA3337">
        <w:rPr>
          <w:highlight w:val="green"/>
        </w:rPr>
        <w:t>Figure x</w:t>
      </w:r>
      <w:r w:rsidR="00BA3337">
        <w:t xml:space="preserve">). </w:t>
      </w:r>
    </w:p>
    <w:p w14:paraId="29A2CD9C" w14:textId="04876149" w:rsidR="007F7277" w:rsidRDefault="00BA3337" w:rsidP="007F7277">
      <w:pPr>
        <w:pStyle w:val="BodyText"/>
      </w:pPr>
      <w:r w:rsidRPr="007F7277">
        <w:rPr>
          <w:noProof/>
        </w:rPr>
        <w:lastRenderedPageBreak/>
        <w:drawing>
          <wp:anchor distT="0" distB="0" distL="114300" distR="114300" simplePos="0" relativeHeight="251652096" behindDoc="1" locked="0" layoutInCell="1" allowOverlap="1" wp14:anchorId="378C7F53" wp14:editId="127C2918">
            <wp:simplePos x="0" y="0"/>
            <wp:positionH relativeFrom="margin">
              <wp:align>center</wp:align>
            </wp:positionH>
            <wp:positionV relativeFrom="paragraph">
              <wp:posOffset>130810</wp:posOffset>
            </wp:positionV>
            <wp:extent cx="4200525" cy="3160395"/>
            <wp:effectExtent l="0" t="0" r="9525" b="1905"/>
            <wp:wrapTight wrapText="bothSides">
              <wp:wrapPolygon edited="0">
                <wp:start x="0" y="0"/>
                <wp:lineTo x="0" y="21483"/>
                <wp:lineTo x="21551" y="21483"/>
                <wp:lineTo x="21551" y="0"/>
                <wp:lineTo x="0" y="0"/>
              </wp:wrapPolygon>
            </wp:wrapTight>
            <wp:docPr id="1080565872"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65872" name="Picture 1" descr="A graph of a diagram&#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00525" cy="3160395"/>
                    </a:xfrm>
                    <a:prstGeom prst="rect">
                      <a:avLst/>
                    </a:prstGeom>
                  </pic:spPr>
                </pic:pic>
              </a:graphicData>
            </a:graphic>
            <wp14:sizeRelH relativeFrom="page">
              <wp14:pctWidth>0</wp14:pctWidth>
            </wp14:sizeRelH>
            <wp14:sizeRelV relativeFrom="page">
              <wp14:pctHeight>0</wp14:pctHeight>
            </wp14:sizeRelV>
          </wp:anchor>
        </w:drawing>
      </w:r>
    </w:p>
    <w:p w14:paraId="2BB2CA0A" w14:textId="261176E2" w:rsidR="007F7277" w:rsidRDefault="007F7277" w:rsidP="007F7277">
      <w:pPr>
        <w:pStyle w:val="BodyText"/>
      </w:pPr>
    </w:p>
    <w:p w14:paraId="039695BD" w14:textId="58CA5FCA" w:rsidR="00BA3337" w:rsidRDefault="00BA3337" w:rsidP="007F7277">
      <w:pPr>
        <w:pStyle w:val="BodyText"/>
      </w:pPr>
    </w:p>
    <w:p w14:paraId="39442DF0" w14:textId="224059F2" w:rsidR="00BA3337" w:rsidRDefault="00BA3337" w:rsidP="007F7277">
      <w:pPr>
        <w:pStyle w:val="BodyText"/>
      </w:pPr>
    </w:p>
    <w:p w14:paraId="1881EC60" w14:textId="02EEC4B3" w:rsidR="00BA3337" w:rsidRDefault="00BA3337" w:rsidP="007F7277">
      <w:pPr>
        <w:pStyle w:val="BodyText"/>
      </w:pPr>
    </w:p>
    <w:p w14:paraId="36F212AD" w14:textId="43E69953" w:rsidR="00BA3337" w:rsidRDefault="00BA3337" w:rsidP="007F7277">
      <w:pPr>
        <w:pStyle w:val="BodyText"/>
      </w:pPr>
    </w:p>
    <w:p w14:paraId="047C7049" w14:textId="0C32F1F3" w:rsidR="00BA3337" w:rsidRDefault="00BA3337" w:rsidP="007F7277">
      <w:pPr>
        <w:pStyle w:val="BodyText"/>
      </w:pPr>
    </w:p>
    <w:p w14:paraId="67094A35" w14:textId="6D248A5B" w:rsidR="00BA3337" w:rsidRDefault="00BA3337" w:rsidP="007F7277">
      <w:pPr>
        <w:pStyle w:val="BodyText"/>
      </w:pPr>
    </w:p>
    <w:p w14:paraId="0195ED69" w14:textId="77777777" w:rsidR="00BA3337" w:rsidRDefault="00BA3337" w:rsidP="007F7277">
      <w:pPr>
        <w:pStyle w:val="BodyText"/>
      </w:pPr>
    </w:p>
    <w:p w14:paraId="6D109F8A" w14:textId="3B413B4C" w:rsidR="00BA3337" w:rsidRDefault="00BA3337" w:rsidP="007F7277">
      <w:pPr>
        <w:pStyle w:val="BodyText"/>
      </w:pPr>
    </w:p>
    <w:p w14:paraId="7ABCEE79" w14:textId="77777777" w:rsidR="00BA3337" w:rsidRDefault="00BA3337" w:rsidP="007F7277">
      <w:pPr>
        <w:pStyle w:val="BodyText"/>
      </w:pPr>
    </w:p>
    <w:p w14:paraId="01304693" w14:textId="77777777" w:rsidR="00BA3337" w:rsidRDefault="00BA3337" w:rsidP="007F7277">
      <w:pPr>
        <w:pStyle w:val="BodyText"/>
      </w:pPr>
    </w:p>
    <w:p w14:paraId="6898CCF5" w14:textId="77777777" w:rsidR="00BA3337" w:rsidRDefault="00BA3337" w:rsidP="007F7277">
      <w:pPr>
        <w:pStyle w:val="BodyText"/>
      </w:pPr>
    </w:p>
    <w:p w14:paraId="7B1B50EA" w14:textId="494489A8" w:rsidR="00BA3337" w:rsidRDefault="00BA3337" w:rsidP="007F7277">
      <w:pPr>
        <w:pStyle w:val="BodyText"/>
      </w:pPr>
    </w:p>
    <w:p w14:paraId="1E4E407D" w14:textId="77777777" w:rsidR="00BA3337" w:rsidRDefault="00BA3337" w:rsidP="007F7277">
      <w:pPr>
        <w:pStyle w:val="BodyText"/>
      </w:pPr>
    </w:p>
    <w:p w14:paraId="759D3295" w14:textId="77777777" w:rsidR="00BA3337" w:rsidRDefault="00BA3337" w:rsidP="007F7277">
      <w:pPr>
        <w:pStyle w:val="BodyText"/>
      </w:pPr>
    </w:p>
    <w:p w14:paraId="6ACE686A" w14:textId="77777777" w:rsidR="00BA3337" w:rsidRDefault="00BA3337" w:rsidP="007F7277">
      <w:pPr>
        <w:pStyle w:val="BodyText"/>
      </w:pPr>
    </w:p>
    <w:p w14:paraId="1021B275" w14:textId="77777777" w:rsidR="00BA3337" w:rsidRDefault="00BA3337" w:rsidP="007F7277">
      <w:pPr>
        <w:pStyle w:val="BodyText"/>
      </w:pPr>
    </w:p>
    <w:p w14:paraId="4C80AC54" w14:textId="77777777" w:rsidR="00BA3337" w:rsidRDefault="00BA3337" w:rsidP="007F7277">
      <w:pPr>
        <w:pStyle w:val="BodyText"/>
      </w:pPr>
    </w:p>
    <w:p w14:paraId="1CA7FFFE" w14:textId="77777777" w:rsidR="00BA3337" w:rsidRDefault="00BA3337" w:rsidP="007F7277">
      <w:pPr>
        <w:pStyle w:val="BodyText"/>
      </w:pPr>
    </w:p>
    <w:p w14:paraId="5187F973" w14:textId="77777777" w:rsidR="00BA3337" w:rsidRDefault="00BA3337" w:rsidP="007F7277">
      <w:pPr>
        <w:pStyle w:val="BodyText"/>
      </w:pPr>
    </w:p>
    <w:p w14:paraId="1C798209" w14:textId="13031517" w:rsidR="00BA3337" w:rsidRDefault="00BA3337" w:rsidP="007F7277">
      <w:pPr>
        <w:pStyle w:val="BodyText"/>
      </w:pPr>
      <w:r>
        <w:t xml:space="preserve">Figure x. Juvenile Chinook stomach fullness in the San Juan RST from 2023-2025. Labels at the bottom of bars indicate number of stomachs collected each year. Identifiable prey items included those which could be weighed, while ‘trace’ refers to presumed prey fragments too light to be weighed. </w:t>
      </w:r>
    </w:p>
    <w:p w14:paraId="149D915A" w14:textId="06AF0CB6" w:rsidR="00BA3337" w:rsidRDefault="00BA3337" w:rsidP="007F7277">
      <w:pPr>
        <w:pStyle w:val="BodyText"/>
      </w:pPr>
    </w:p>
    <w:p w14:paraId="0CF00AD4" w14:textId="0E9B0460" w:rsidR="00BA3337" w:rsidRDefault="00BA3337" w:rsidP="007F7277">
      <w:pPr>
        <w:pStyle w:val="BodyText"/>
      </w:pPr>
    </w:p>
    <w:p w14:paraId="69672BA7" w14:textId="1C086FA6" w:rsidR="00BA3337" w:rsidRDefault="00BA3337" w:rsidP="007F7277">
      <w:pPr>
        <w:pStyle w:val="BodyText"/>
      </w:pPr>
    </w:p>
    <w:p w14:paraId="1597DC6D" w14:textId="69DD5F95" w:rsidR="007F7277" w:rsidRPr="007F7277" w:rsidRDefault="007F7277" w:rsidP="007F7277">
      <w:pPr>
        <w:pStyle w:val="BodyText"/>
      </w:pPr>
    </w:p>
    <w:p w14:paraId="0B2B138E" w14:textId="77777777" w:rsidR="001E4E0B" w:rsidRPr="00F57D54" w:rsidRDefault="001E4E0B" w:rsidP="00AA50E8">
      <w:pPr>
        <w:rPr>
          <w:rFonts w:ascii="Arial" w:hAnsi="Arial" w:cs="Arial"/>
          <w:b/>
        </w:rPr>
      </w:pPr>
    </w:p>
    <w:p w14:paraId="0E99F1F3" w14:textId="16EB8851" w:rsidR="001E4E0B" w:rsidRPr="00F57D54" w:rsidRDefault="001E4E0B" w:rsidP="00AA50E8">
      <w:pPr>
        <w:rPr>
          <w:rFonts w:ascii="Arial" w:hAnsi="Arial" w:cs="Arial"/>
        </w:rPr>
      </w:pPr>
    </w:p>
    <w:p w14:paraId="34CC8C42" w14:textId="26D10F31" w:rsidR="001E4E0B" w:rsidRPr="00F57D54" w:rsidRDefault="001E4E0B" w:rsidP="00AA50E8">
      <w:pPr>
        <w:rPr>
          <w:rFonts w:ascii="Arial" w:hAnsi="Arial" w:cs="Arial"/>
        </w:rPr>
      </w:pPr>
    </w:p>
    <w:p w14:paraId="262D90E7" w14:textId="77777777" w:rsidR="001E4E0B" w:rsidRPr="00F57D54" w:rsidRDefault="001E4E0B" w:rsidP="00AA50E8">
      <w:pPr>
        <w:rPr>
          <w:rFonts w:ascii="Arial" w:hAnsi="Arial" w:cs="Arial"/>
          <w:b/>
        </w:rPr>
      </w:pPr>
    </w:p>
    <w:p w14:paraId="7AC31AC8" w14:textId="2573C93D" w:rsidR="00292B7F" w:rsidRPr="00695185" w:rsidRDefault="003E5A35" w:rsidP="00AA50E8">
      <w:pPr>
        <w:rPr>
          <w:rFonts w:ascii="Arial" w:hAnsi="Arial" w:cs="Arial"/>
        </w:rPr>
      </w:pPr>
      <w:r w:rsidRPr="00F57D54">
        <w:rPr>
          <w:rFonts w:ascii="Arial" w:hAnsi="Arial" w:cs="Arial"/>
        </w:rPr>
        <w:br w:type="page"/>
      </w:r>
    </w:p>
    <w:p w14:paraId="0B4F39CF" w14:textId="4DD5709B" w:rsidR="001E4E0B" w:rsidRPr="00F57D54" w:rsidRDefault="00B30014" w:rsidP="00C30BB5">
      <w:pPr>
        <w:pStyle w:val="Heading1"/>
      </w:pPr>
      <w:bookmarkStart w:id="37" w:name="_Toc220606405"/>
      <w:r>
        <w:lastRenderedPageBreak/>
        <w:t>DISCUSSION</w:t>
      </w:r>
      <w:bookmarkEnd w:id="37"/>
    </w:p>
    <w:p w14:paraId="69422ECA" w14:textId="35BCA48D" w:rsidR="001E4E0B" w:rsidRPr="00F57D54" w:rsidRDefault="003E5A35" w:rsidP="00C30BB5">
      <w:pPr>
        <w:pStyle w:val="Heading1"/>
      </w:pPr>
      <w:bookmarkStart w:id="38" w:name="_Toc220606406"/>
      <w:r w:rsidRPr="00F57D54">
        <w:lastRenderedPageBreak/>
        <w:t>CONCLUSION</w:t>
      </w:r>
      <w:bookmarkEnd w:id="38"/>
    </w:p>
    <w:p w14:paraId="658A8110" w14:textId="77777777" w:rsidR="001E4E0B" w:rsidRPr="00F57D54" w:rsidRDefault="001E4E0B" w:rsidP="00AA50E8">
      <w:pPr>
        <w:rPr>
          <w:rFonts w:ascii="Arial" w:hAnsi="Arial" w:cs="Arial"/>
        </w:rPr>
        <w:sectPr w:rsidR="001E4E0B" w:rsidRPr="00F57D54" w:rsidSect="008E550D">
          <w:type w:val="continuous"/>
          <w:pgSz w:w="11909" w:h="16834"/>
          <w:pgMar w:top="1440" w:right="1440" w:bottom="1440" w:left="1440" w:header="720" w:footer="720" w:gutter="0"/>
          <w:cols w:space="720"/>
        </w:sectPr>
      </w:pPr>
    </w:p>
    <w:p w14:paraId="0D8628F1" w14:textId="5CE21442" w:rsidR="001E4E0B" w:rsidRPr="00F57D54" w:rsidRDefault="003E5A35" w:rsidP="00C30BB5">
      <w:pPr>
        <w:pStyle w:val="Heading1"/>
      </w:pPr>
      <w:bookmarkStart w:id="39" w:name="_Toc220606407"/>
      <w:r w:rsidRPr="00F57D54">
        <w:lastRenderedPageBreak/>
        <w:t>ACKNOWLEDGEMENTS</w:t>
      </w:r>
      <w:bookmarkEnd w:id="39"/>
    </w:p>
    <w:p w14:paraId="018E5272" w14:textId="48F49842" w:rsidR="00FF53A1" w:rsidRDefault="00572858" w:rsidP="00572858">
      <w:pPr>
        <w:rPr>
          <w:rFonts w:ascii="Arial" w:hAnsi="Arial" w:cs="Arial"/>
        </w:rPr>
      </w:pPr>
      <w:r w:rsidRPr="00572858">
        <w:rPr>
          <w:rFonts w:ascii="Arial" w:hAnsi="Arial" w:cs="Arial"/>
        </w:rPr>
        <w:t xml:space="preserve">This project would not have been possible without Pacheedaht First Nation's </w:t>
      </w:r>
      <w:r w:rsidR="00FF53A1">
        <w:rPr>
          <w:rFonts w:ascii="Arial" w:hAnsi="Arial" w:cs="Arial"/>
        </w:rPr>
        <w:t>Fisheries</w:t>
      </w:r>
      <w:r w:rsidRPr="00572858">
        <w:rPr>
          <w:rFonts w:ascii="Arial" w:hAnsi="Arial" w:cs="Arial"/>
        </w:rPr>
        <w:t xml:space="preserve"> </w:t>
      </w:r>
      <w:r w:rsidR="00FF53A1">
        <w:rPr>
          <w:rFonts w:ascii="Arial" w:hAnsi="Arial" w:cs="Arial"/>
        </w:rPr>
        <w:t>Program staff</w:t>
      </w:r>
      <w:r w:rsidRPr="00572858">
        <w:rPr>
          <w:rFonts w:ascii="Arial" w:hAnsi="Arial" w:cs="Arial"/>
        </w:rPr>
        <w:t xml:space="preserve">, including Jeff Jones, Mariyah Dunn-Jones, Richard Jones, Jacob Jones, </w:t>
      </w:r>
      <w:r>
        <w:rPr>
          <w:rFonts w:ascii="Arial" w:hAnsi="Arial" w:cs="Arial"/>
        </w:rPr>
        <w:t>Anthony</w:t>
      </w:r>
      <w:r w:rsidRPr="00572858">
        <w:rPr>
          <w:rFonts w:ascii="Arial" w:hAnsi="Arial" w:cs="Arial"/>
        </w:rPr>
        <w:t xml:space="preserve"> Jones, Tom Levac and Frankie Dick</w:t>
      </w:r>
      <w:r w:rsidR="00FF53A1">
        <w:rPr>
          <w:rFonts w:ascii="Arial" w:hAnsi="Arial" w:cs="Arial"/>
        </w:rPr>
        <w:t>. Thank you all for countless laughs, pranks, and overall enjoyable, positive working conditions during the 3 years of this project.</w:t>
      </w:r>
    </w:p>
    <w:p w14:paraId="36AFEE84" w14:textId="192FE889" w:rsidR="00572858" w:rsidRPr="00572858" w:rsidRDefault="00572858" w:rsidP="00572858">
      <w:pPr>
        <w:rPr>
          <w:rFonts w:ascii="Arial" w:hAnsi="Arial" w:cs="Arial"/>
        </w:rPr>
      </w:pPr>
      <w:r w:rsidRPr="00572858">
        <w:rPr>
          <w:rFonts w:ascii="Arial" w:hAnsi="Arial" w:cs="Arial"/>
        </w:rPr>
        <w:t xml:space="preserve">Pacheedaht's relationship with and stewardship of the land in and around the San Juan watershed has existed for </w:t>
      </w:r>
      <w:proofErr w:type="spellStart"/>
      <w:r w:rsidRPr="00572858">
        <w:rPr>
          <w:rFonts w:ascii="Arial" w:hAnsi="Arial" w:cs="Arial"/>
        </w:rPr>
        <w:t>millenia</w:t>
      </w:r>
      <w:proofErr w:type="spellEnd"/>
      <w:r w:rsidRPr="00572858">
        <w:rPr>
          <w:rFonts w:ascii="Arial" w:hAnsi="Arial" w:cs="Arial"/>
        </w:rPr>
        <w:t xml:space="preserve"> and continues to this day. Their dedication and care for the land, waters and animals inhabiting their territory made this work more successful and meaningful, and DFO staff are grateful for their generosity in sharing knowledge and context for this collaborative study.</w:t>
      </w:r>
      <w:r w:rsidR="00FF53A1">
        <w:rPr>
          <w:rFonts w:ascii="Arial" w:hAnsi="Arial" w:cs="Arial"/>
        </w:rPr>
        <w:t xml:space="preserve">  </w:t>
      </w:r>
    </w:p>
    <w:p w14:paraId="165E06C9" w14:textId="77777777" w:rsidR="00572858" w:rsidRPr="00572858" w:rsidRDefault="00572858" w:rsidP="00572858">
      <w:pPr>
        <w:rPr>
          <w:rFonts w:ascii="Arial" w:hAnsi="Arial" w:cs="Arial"/>
        </w:rPr>
      </w:pPr>
    </w:p>
    <w:p w14:paraId="303715C7" w14:textId="77777777" w:rsidR="00572858" w:rsidRPr="00572858" w:rsidRDefault="00572858" w:rsidP="00572858">
      <w:pPr>
        <w:rPr>
          <w:rFonts w:ascii="Arial" w:hAnsi="Arial" w:cs="Arial"/>
        </w:rPr>
      </w:pPr>
      <w:r w:rsidRPr="00572858">
        <w:rPr>
          <w:rFonts w:ascii="Arial" w:hAnsi="Arial" w:cs="Arial"/>
        </w:rPr>
        <w:t>Rod, Linda and Thomas Bealing were also instrumental in providing access, machinery, time, and passion to the project. Thank you to the Bealing Family for welcoming us onto your land and supporting us for several years while we tested the boundaries of what excavators and RSTs can achieve.</w:t>
      </w:r>
    </w:p>
    <w:p w14:paraId="4C4B3514" w14:textId="77777777" w:rsidR="00572858" w:rsidRPr="00572858" w:rsidRDefault="00572858" w:rsidP="00572858">
      <w:pPr>
        <w:rPr>
          <w:rFonts w:ascii="Arial" w:hAnsi="Arial" w:cs="Arial"/>
        </w:rPr>
      </w:pPr>
    </w:p>
    <w:p w14:paraId="7C402C89" w14:textId="1F29FD7B" w:rsidR="00572858" w:rsidRPr="00572858" w:rsidRDefault="00572858" w:rsidP="00572858">
      <w:pPr>
        <w:rPr>
          <w:rFonts w:ascii="Arial" w:hAnsi="Arial" w:cs="Arial"/>
        </w:rPr>
      </w:pPr>
      <w:r w:rsidRPr="00572858">
        <w:rPr>
          <w:rFonts w:ascii="Arial" w:hAnsi="Arial" w:cs="Arial"/>
        </w:rPr>
        <w:t>Thank you as well to Lisa Margetish and Shane Bruinsma from 4 Mile Hatchery, and Heather Wright (DFO Community Advisor) and for their tireless dedication to improving the San Juan Chinook enhancement process, including marking and releasing hatchery Chinook</w:t>
      </w:r>
      <w:r>
        <w:rPr>
          <w:rFonts w:ascii="Arial" w:hAnsi="Arial" w:cs="Arial"/>
        </w:rPr>
        <w:t xml:space="preserve"> which made our RST program more successful</w:t>
      </w:r>
      <w:r w:rsidR="00FF53A1">
        <w:rPr>
          <w:rFonts w:ascii="Arial" w:hAnsi="Arial" w:cs="Arial"/>
        </w:rPr>
        <w:t xml:space="preserve">, and for lending safety signage for the project as well. </w:t>
      </w:r>
    </w:p>
    <w:p w14:paraId="44F96FAB" w14:textId="77777777" w:rsidR="00572858" w:rsidRPr="00572858" w:rsidRDefault="00572858" w:rsidP="00572858">
      <w:pPr>
        <w:rPr>
          <w:rFonts w:ascii="Arial" w:hAnsi="Arial" w:cs="Arial"/>
        </w:rPr>
      </w:pPr>
    </w:p>
    <w:p w14:paraId="335DE6FB" w14:textId="38DA1484" w:rsidR="00572858" w:rsidRDefault="00572858" w:rsidP="00572858">
      <w:pPr>
        <w:rPr>
          <w:rFonts w:ascii="Arial" w:hAnsi="Arial" w:cs="Arial"/>
        </w:rPr>
      </w:pPr>
      <w:r w:rsidRPr="00572858">
        <w:rPr>
          <w:rFonts w:ascii="Arial" w:hAnsi="Arial" w:cs="Arial"/>
        </w:rPr>
        <w:t xml:space="preserve">Last, but not least, the many people from within DFO </w:t>
      </w:r>
      <w:r w:rsidR="00FF53A1">
        <w:rPr>
          <w:rFonts w:ascii="Arial" w:hAnsi="Arial" w:cs="Arial"/>
        </w:rPr>
        <w:t>South Coast Stock Assessment: A</w:t>
      </w:r>
      <w:r w:rsidRPr="00572858">
        <w:rPr>
          <w:rFonts w:ascii="Arial" w:hAnsi="Arial" w:cs="Arial"/>
        </w:rPr>
        <w:t>drian Johnston,</w:t>
      </w:r>
      <w:r>
        <w:rPr>
          <w:rFonts w:ascii="Arial" w:hAnsi="Arial" w:cs="Arial"/>
        </w:rPr>
        <w:t xml:space="preserve"> John Fulton, Kayla Zielke,</w:t>
      </w:r>
      <w:r w:rsidRPr="00572858">
        <w:rPr>
          <w:rFonts w:ascii="Arial" w:hAnsi="Arial" w:cs="Arial"/>
        </w:rPr>
        <w:t xml:space="preserve"> Pat Vek, </w:t>
      </w:r>
      <w:r w:rsidR="005054CE">
        <w:rPr>
          <w:rFonts w:ascii="Arial" w:hAnsi="Arial" w:cs="Arial"/>
        </w:rPr>
        <w:t xml:space="preserve">Brian Hendriks, Wilf Luedke, and </w:t>
      </w:r>
      <w:r w:rsidRPr="00572858">
        <w:rPr>
          <w:rFonts w:ascii="Arial" w:hAnsi="Arial" w:cs="Arial"/>
        </w:rPr>
        <w:t>Pieter Van Will all provided support whether through field</w:t>
      </w:r>
      <w:r>
        <w:rPr>
          <w:rFonts w:ascii="Arial" w:hAnsi="Arial" w:cs="Arial"/>
        </w:rPr>
        <w:t>/lab</w:t>
      </w:r>
      <w:r w:rsidRPr="00572858">
        <w:rPr>
          <w:rFonts w:ascii="Arial" w:hAnsi="Arial" w:cs="Arial"/>
        </w:rPr>
        <w:t xml:space="preserve"> time, project planning</w:t>
      </w:r>
      <w:r>
        <w:rPr>
          <w:rFonts w:ascii="Arial" w:hAnsi="Arial" w:cs="Arial"/>
        </w:rPr>
        <w:t xml:space="preserve">, </w:t>
      </w:r>
      <w:r w:rsidRPr="00572858">
        <w:rPr>
          <w:rFonts w:ascii="Arial" w:hAnsi="Arial" w:cs="Arial"/>
        </w:rPr>
        <w:t>design</w:t>
      </w:r>
      <w:r>
        <w:rPr>
          <w:rFonts w:ascii="Arial" w:hAnsi="Arial" w:cs="Arial"/>
        </w:rPr>
        <w:t>, analytical feedback</w:t>
      </w:r>
      <w:r w:rsidRPr="00572858">
        <w:rPr>
          <w:rFonts w:ascii="Arial" w:hAnsi="Arial" w:cs="Arial"/>
        </w:rPr>
        <w:t xml:space="preserve"> and/or funding.</w:t>
      </w:r>
      <w:r w:rsidR="00322150">
        <w:rPr>
          <w:rFonts w:ascii="Arial" w:hAnsi="Arial" w:cs="Arial"/>
        </w:rPr>
        <w:t xml:space="preserve"> </w:t>
      </w:r>
      <w:r w:rsidR="00322150" w:rsidRPr="005054CE">
        <w:rPr>
          <w:rFonts w:ascii="Arial" w:hAnsi="Arial" w:cs="Arial"/>
        </w:rPr>
        <w:t xml:space="preserve">[ ] and [ ] </w:t>
      </w:r>
      <w:r w:rsidR="00322150" w:rsidRPr="00322150">
        <w:rPr>
          <w:rFonts w:ascii="Arial" w:hAnsi="Arial" w:cs="Arial"/>
        </w:rPr>
        <w:t>provided external report reviews</w:t>
      </w:r>
      <w:r w:rsidR="00322150">
        <w:rPr>
          <w:rFonts w:ascii="Arial" w:hAnsi="Arial" w:cs="Arial"/>
        </w:rPr>
        <w:t>.</w:t>
      </w:r>
      <w:r w:rsidRPr="00572858">
        <w:rPr>
          <w:rFonts w:ascii="Arial" w:hAnsi="Arial" w:cs="Arial"/>
        </w:rPr>
        <w:t xml:space="preserve"> We also thank </w:t>
      </w:r>
      <w:r w:rsidR="00FF53A1">
        <w:rPr>
          <w:rFonts w:ascii="Arial" w:hAnsi="Arial" w:cs="Arial"/>
        </w:rPr>
        <w:t>DFO’s</w:t>
      </w:r>
      <w:r w:rsidRPr="00572858">
        <w:rPr>
          <w:rFonts w:ascii="Arial" w:hAnsi="Arial" w:cs="Arial"/>
        </w:rPr>
        <w:t xml:space="preserve"> Pacific Salmon Strategy Initiative (PSSI) for funding this work</w:t>
      </w:r>
      <w:r w:rsidR="005054CE">
        <w:rPr>
          <w:rFonts w:ascii="Arial" w:hAnsi="Arial" w:cs="Arial"/>
        </w:rPr>
        <w:t>, along with the rest of the Follow the Fish team who collaborated on this project under PSSI</w:t>
      </w:r>
      <w:r w:rsidRPr="00572858">
        <w:rPr>
          <w:rFonts w:ascii="Arial" w:hAnsi="Arial" w:cs="Arial"/>
        </w:rPr>
        <w:t>.</w:t>
      </w:r>
    </w:p>
    <w:p w14:paraId="39A61F19" w14:textId="77777777" w:rsidR="00572858" w:rsidRDefault="00572858" w:rsidP="00AA50E8">
      <w:pPr>
        <w:rPr>
          <w:rFonts w:ascii="Arial" w:hAnsi="Arial" w:cs="Arial"/>
        </w:rPr>
      </w:pPr>
    </w:p>
    <w:p w14:paraId="18CE9518" w14:textId="3F34B610" w:rsidR="001E4E0B" w:rsidRPr="00F57D54" w:rsidRDefault="003E5A35" w:rsidP="00C30BB5">
      <w:pPr>
        <w:pStyle w:val="Heading1"/>
      </w:pPr>
      <w:bookmarkStart w:id="40" w:name="_Toc220606408"/>
      <w:r w:rsidRPr="00F57D54">
        <w:lastRenderedPageBreak/>
        <w:t>AUTHOR CONTRIBUTIONS</w:t>
      </w:r>
      <w:bookmarkEnd w:id="40"/>
    </w:p>
    <w:p w14:paraId="706BB809" w14:textId="56F88415" w:rsidR="00572858" w:rsidRDefault="00572858" w:rsidP="00AA50E8">
      <w:pPr>
        <w:rPr>
          <w:rFonts w:ascii="Arial" w:hAnsi="Arial" w:cs="Arial"/>
        </w:rPr>
      </w:pPr>
      <w:r>
        <w:rPr>
          <w:rFonts w:ascii="Arial" w:hAnsi="Arial" w:cs="Arial"/>
        </w:rPr>
        <w:t xml:space="preserve">Listed in order appearing in authorship list. </w:t>
      </w:r>
    </w:p>
    <w:p w14:paraId="43D7B73F" w14:textId="7C2E0BCA" w:rsidR="00572858" w:rsidRDefault="00572858" w:rsidP="00AA50E8">
      <w:pPr>
        <w:rPr>
          <w:rFonts w:ascii="Arial" w:hAnsi="Arial" w:cs="Arial"/>
        </w:rPr>
      </w:pPr>
      <w:r>
        <w:rPr>
          <w:rFonts w:ascii="Arial" w:hAnsi="Arial" w:cs="Arial"/>
        </w:rPr>
        <w:t>Study conception/funding/coordination: KHD, JB, NL, MQ, WL, HJ</w:t>
      </w:r>
    </w:p>
    <w:p w14:paraId="79F29067" w14:textId="7F96EFAC" w:rsidR="00572858" w:rsidRDefault="00572858" w:rsidP="00AA50E8">
      <w:pPr>
        <w:rPr>
          <w:rFonts w:ascii="Arial" w:hAnsi="Arial" w:cs="Arial"/>
        </w:rPr>
      </w:pPr>
      <w:r>
        <w:rPr>
          <w:rFonts w:ascii="Arial" w:hAnsi="Arial" w:cs="Arial"/>
        </w:rPr>
        <w:t>Field data acquisition: KHD, JA, PFN</w:t>
      </w:r>
    </w:p>
    <w:p w14:paraId="695AA563" w14:textId="486C4E7B" w:rsidR="00572858" w:rsidRDefault="00572858" w:rsidP="00AA50E8">
      <w:pPr>
        <w:rPr>
          <w:rFonts w:ascii="Arial" w:hAnsi="Arial" w:cs="Arial"/>
        </w:rPr>
      </w:pPr>
      <w:r>
        <w:rPr>
          <w:rFonts w:ascii="Arial" w:hAnsi="Arial" w:cs="Arial"/>
        </w:rPr>
        <w:t>Lab work: JA, MQ, NL</w:t>
      </w:r>
    </w:p>
    <w:p w14:paraId="41C90BCB" w14:textId="118CE8B9" w:rsidR="00572858" w:rsidRDefault="00572858" w:rsidP="00AA50E8">
      <w:pPr>
        <w:rPr>
          <w:rFonts w:ascii="Arial" w:hAnsi="Arial" w:cs="Arial"/>
        </w:rPr>
      </w:pPr>
      <w:r>
        <w:rPr>
          <w:rFonts w:ascii="Arial" w:hAnsi="Arial" w:cs="Arial"/>
        </w:rPr>
        <w:t xml:space="preserve">Data analysis and results interpretation: KHD, JB, DB, NL, MQ, HJ </w:t>
      </w:r>
    </w:p>
    <w:p w14:paraId="10B8DFAE" w14:textId="6E7866D9" w:rsidR="00572858" w:rsidRDefault="00572858" w:rsidP="00AA50E8">
      <w:pPr>
        <w:rPr>
          <w:rFonts w:ascii="Arial" w:hAnsi="Arial" w:cs="Arial"/>
        </w:rPr>
      </w:pPr>
      <w:r>
        <w:rPr>
          <w:rFonts w:ascii="Arial" w:hAnsi="Arial" w:cs="Arial"/>
        </w:rPr>
        <w:t>Report development: KHD, JB, HJ</w:t>
      </w:r>
    </w:p>
    <w:p w14:paraId="2EC86E83" w14:textId="0BA6E359" w:rsidR="00572858" w:rsidRPr="00572858" w:rsidRDefault="00572858" w:rsidP="00AA50E8">
      <w:pPr>
        <w:rPr>
          <w:rFonts w:ascii="Arial" w:hAnsi="Arial" w:cs="Arial"/>
        </w:rPr>
      </w:pPr>
      <w:r w:rsidRPr="00572858">
        <w:rPr>
          <w:rFonts w:ascii="Arial" w:hAnsi="Arial" w:cs="Arial"/>
        </w:rPr>
        <w:t xml:space="preserve">Report review: KHD, JB, DB, NL, MQ, HJ, </w:t>
      </w:r>
    </w:p>
    <w:p w14:paraId="683E3D7A" w14:textId="77777777" w:rsidR="00572858" w:rsidRDefault="00572858" w:rsidP="00AA50E8">
      <w:pPr>
        <w:rPr>
          <w:rFonts w:ascii="Arial" w:hAnsi="Arial" w:cs="Arial"/>
        </w:rPr>
      </w:pPr>
    </w:p>
    <w:p w14:paraId="089519A3" w14:textId="77777777" w:rsidR="001E4E0B" w:rsidRPr="00F57D54" w:rsidRDefault="001E4E0B" w:rsidP="00AA50E8">
      <w:pPr>
        <w:rPr>
          <w:rFonts w:ascii="Arial" w:hAnsi="Arial" w:cs="Arial"/>
        </w:rPr>
      </w:pPr>
    </w:p>
    <w:p w14:paraId="5B052D39" w14:textId="6F204354" w:rsidR="001E4E0B" w:rsidRDefault="003E5A35" w:rsidP="00A4109B">
      <w:pPr>
        <w:pStyle w:val="Heading1"/>
      </w:pPr>
      <w:bookmarkStart w:id="41" w:name="_Toc220606409"/>
      <w:r w:rsidRPr="00F57D54">
        <w:lastRenderedPageBreak/>
        <w:t>REFERENCES</w:t>
      </w:r>
      <w:bookmarkEnd w:id="41"/>
    </w:p>
    <w:p w14:paraId="046747AC" w14:textId="77777777" w:rsidR="00675C8E" w:rsidRDefault="00675C8E" w:rsidP="00675C8E">
      <w:pPr>
        <w:pStyle w:val="BodyText"/>
      </w:pPr>
    </w:p>
    <w:p w14:paraId="50757D93" w14:textId="0827BAE8" w:rsidR="004F674A" w:rsidRPr="004F674A" w:rsidRDefault="00675C8E" w:rsidP="004F674A">
      <w:pPr>
        <w:widowControl w:val="0"/>
        <w:autoSpaceDE w:val="0"/>
        <w:autoSpaceDN w:val="0"/>
        <w:adjustRightInd w:val="0"/>
        <w:ind w:left="480" w:hanging="480"/>
        <w:rPr>
          <w:rFonts w:ascii="Arial" w:hAnsi="Arial" w:cs="Arial"/>
          <w:noProof/>
        </w:rPr>
      </w:pPr>
      <w:r>
        <w:fldChar w:fldCharType="begin" w:fldLock="1"/>
      </w:r>
      <w:r>
        <w:instrText xml:space="preserve">ADDIN Mendeley Bibliography CSL_BIBLIOGRAPHY </w:instrText>
      </w:r>
      <w:r>
        <w:fldChar w:fldCharType="separate"/>
      </w:r>
      <w:r w:rsidR="004F674A" w:rsidRPr="004F674A">
        <w:rPr>
          <w:rFonts w:ascii="Arial" w:hAnsi="Arial" w:cs="Arial"/>
          <w:noProof/>
        </w:rPr>
        <w:t>Barnham, C., and Baxter, A. 1998. Condition Factor, K, for Salmonid Fish. Available from https://bamboorods.ca/Trout condition factor.pdf.</w:t>
      </w:r>
    </w:p>
    <w:p w14:paraId="465F55DB"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CCAC. 2005. Canadian Council on Animal Care guidelines on: the care and use of fish in research, teaching and testing. Available from https://ccac.ca/Documents/Standards/Guidelines/Fish.pdf.</w:t>
      </w:r>
    </w:p>
    <w:p w14:paraId="526D8A26"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Gao, N. 2024. Condition Factor for Salmonid Aquaculture. Available from https://www.ontario.ca/files/2024-11/omafa-condition-factor-for-salmonids-en-2024-11-26.pdf.</w:t>
      </w:r>
    </w:p>
    <w:p w14:paraId="4F59BA9B" w14:textId="77777777" w:rsidR="004F674A" w:rsidRPr="004F674A" w:rsidRDefault="004F674A" w:rsidP="004F674A">
      <w:pPr>
        <w:widowControl w:val="0"/>
        <w:autoSpaceDE w:val="0"/>
        <w:autoSpaceDN w:val="0"/>
        <w:adjustRightInd w:val="0"/>
        <w:ind w:left="480" w:hanging="480"/>
        <w:rPr>
          <w:rFonts w:ascii="Arial" w:hAnsi="Arial" w:cs="Arial"/>
          <w:noProof/>
        </w:rPr>
      </w:pPr>
      <w:r w:rsidRPr="004F674A">
        <w:rPr>
          <w:rFonts w:ascii="Arial" w:hAnsi="Arial" w:cs="Arial"/>
          <w:noProof/>
        </w:rPr>
        <w:t xml:space="preserve">Moritz, S., and Bartz-Beielstein, T. 2017. imputeTS: Time series missing value imputation in R. R J. </w:t>
      </w:r>
      <w:r w:rsidRPr="004F674A">
        <w:rPr>
          <w:rFonts w:ascii="Arial" w:hAnsi="Arial" w:cs="Arial"/>
          <w:b/>
          <w:bCs/>
          <w:noProof/>
        </w:rPr>
        <w:t>9</w:t>
      </w:r>
      <w:r w:rsidRPr="004F674A">
        <w:rPr>
          <w:rFonts w:ascii="Arial" w:hAnsi="Arial" w:cs="Arial"/>
          <w:noProof/>
        </w:rPr>
        <w:t>(1): 207–218. doi:10.32614/rj-2017-009.</w:t>
      </w:r>
    </w:p>
    <w:p w14:paraId="3BBA063B" w14:textId="6D305B05" w:rsidR="00675C8E" w:rsidRPr="00675C8E" w:rsidRDefault="00675C8E" w:rsidP="00675C8E">
      <w:pPr>
        <w:pStyle w:val="BodyText"/>
      </w:pPr>
      <w:r>
        <w:fldChar w:fldCharType="end"/>
      </w:r>
    </w:p>
    <w:p w14:paraId="4F4987CF" w14:textId="77777777" w:rsidR="007718D9" w:rsidRDefault="007718D9" w:rsidP="007718D9">
      <w:pPr>
        <w:pStyle w:val="BodyText"/>
      </w:pPr>
    </w:p>
    <w:p w14:paraId="3032CAA2" w14:textId="592D51A4" w:rsidR="007718D9" w:rsidRDefault="007718D9" w:rsidP="007718D9">
      <w:pPr>
        <w:pStyle w:val="BodyText"/>
      </w:pPr>
    </w:p>
    <w:p w14:paraId="65DD4172" w14:textId="77777777" w:rsidR="007718D9" w:rsidRDefault="007718D9" w:rsidP="007718D9">
      <w:pPr>
        <w:pStyle w:val="BodyText"/>
      </w:pPr>
    </w:p>
    <w:p w14:paraId="579D7821" w14:textId="77777777" w:rsidR="007718D9" w:rsidRDefault="007718D9" w:rsidP="007718D9">
      <w:pPr>
        <w:pStyle w:val="BodyText"/>
      </w:pPr>
    </w:p>
    <w:p w14:paraId="2A148146" w14:textId="77777777" w:rsidR="007718D9" w:rsidRDefault="007718D9" w:rsidP="007718D9">
      <w:pPr>
        <w:pStyle w:val="BodyText"/>
      </w:pPr>
    </w:p>
    <w:p w14:paraId="53F4E235" w14:textId="77777777" w:rsidR="007718D9" w:rsidRDefault="007718D9" w:rsidP="007718D9">
      <w:pPr>
        <w:pStyle w:val="BodyText"/>
      </w:pPr>
    </w:p>
    <w:p w14:paraId="23B7328A" w14:textId="73814043" w:rsidR="00B93731" w:rsidRPr="00F57D54" w:rsidRDefault="00B93731" w:rsidP="00B93731">
      <w:pPr>
        <w:pStyle w:val="Heading1"/>
      </w:pPr>
      <w:bookmarkStart w:id="42" w:name="_Toc220606410"/>
      <w:r>
        <w:lastRenderedPageBreak/>
        <w:t>APPENDICES</w:t>
      </w:r>
      <w:bookmarkEnd w:id="42"/>
    </w:p>
    <w:p w14:paraId="787E1583" w14:textId="39E5F17E" w:rsidR="0010706E" w:rsidRDefault="00E46E41" w:rsidP="00B93731">
      <w:pPr>
        <w:pStyle w:val="Heading2"/>
      </w:pPr>
      <w:bookmarkStart w:id="43" w:name="_Toc220606411"/>
      <w:r>
        <w:t>TECHNICAL OPERATIONS</w:t>
      </w:r>
      <w:bookmarkEnd w:id="43"/>
    </w:p>
    <w:p w14:paraId="1EB76D2B" w14:textId="50317481" w:rsidR="00E46E41" w:rsidRDefault="00B30014" w:rsidP="00B93731">
      <w:pPr>
        <w:pStyle w:val="Heading3"/>
      </w:pPr>
      <w:bookmarkStart w:id="44" w:name="_Toc220606412"/>
      <w:r>
        <w:t>RST operations</w:t>
      </w:r>
      <w:bookmarkEnd w:id="44"/>
    </w:p>
    <w:p w14:paraId="16C50571" w14:textId="52011117" w:rsidR="00E16B35" w:rsidRDefault="00484E7C" w:rsidP="00E16B35">
      <w:r>
        <w:rPr>
          <w:noProof/>
        </w:rPr>
        <mc:AlternateContent>
          <mc:Choice Requires="wpg">
            <w:drawing>
              <wp:anchor distT="0" distB="0" distL="114300" distR="114300" simplePos="0" relativeHeight="251687936" behindDoc="0" locked="0" layoutInCell="1" allowOverlap="1" wp14:anchorId="0DF9876F" wp14:editId="222B4444">
                <wp:simplePos x="0" y="0"/>
                <wp:positionH relativeFrom="column">
                  <wp:posOffset>285750</wp:posOffset>
                </wp:positionH>
                <wp:positionV relativeFrom="paragraph">
                  <wp:posOffset>-9525</wp:posOffset>
                </wp:positionV>
                <wp:extent cx="5137785" cy="2057400"/>
                <wp:effectExtent l="0" t="0" r="5715" b="76200"/>
                <wp:wrapNone/>
                <wp:docPr id="1482046981" name="Group 16"/>
                <wp:cNvGraphicFramePr/>
                <a:graphic xmlns:a="http://schemas.openxmlformats.org/drawingml/2006/main">
                  <a:graphicData uri="http://schemas.microsoft.com/office/word/2010/wordprocessingGroup">
                    <wpg:wgp>
                      <wpg:cNvGrpSpPr/>
                      <wpg:grpSpPr>
                        <a:xfrm>
                          <a:off x="0" y="0"/>
                          <a:ext cx="5137785" cy="2057400"/>
                          <a:chOff x="0" y="0"/>
                          <a:chExt cx="5137785" cy="2057400"/>
                        </a:xfrm>
                      </wpg:grpSpPr>
                      <wpg:grpSp>
                        <wpg:cNvPr id="338084107" name="Group 11"/>
                        <wpg:cNvGrpSpPr/>
                        <wpg:grpSpPr>
                          <a:xfrm>
                            <a:off x="0" y="0"/>
                            <a:ext cx="5137785" cy="2052955"/>
                            <a:chOff x="0" y="0"/>
                            <a:chExt cx="5137785" cy="2052955"/>
                          </a:xfrm>
                        </wpg:grpSpPr>
                        <wpg:grpSp>
                          <wpg:cNvPr id="187967954" name="Group 10"/>
                          <wpg:cNvGrpSpPr/>
                          <wpg:grpSpPr>
                            <a:xfrm>
                              <a:off x="19050" y="9525"/>
                              <a:ext cx="5118735" cy="2043430"/>
                              <a:chOff x="0" y="0"/>
                              <a:chExt cx="5118735" cy="2043430"/>
                            </a:xfrm>
                          </wpg:grpSpPr>
                          <pic:pic xmlns:pic="http://schemas.openxmlformats.org/drawingml/2006/picture">
                            <pic:nvPicPr>
                              <pic:cNvPr id="809053753" name="Picture 3" descr="A water turbine in a river&#10;&#10;AI-generated content may be incorrect."/>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24150" cy="2043430"/>
                              </a:xfrm>
                              <a:prstGeom prst="rect">
                                <a:avLst/>
                              </a:prstGeom>
                              <a:noFill/>
                              <a:ln>
                                <a:noFill/>
                              </a:ln>
                            </pic:spPr>
                          </pic:pic>
                          <pic:pic xmlns:pic="http://schemas.openxmlformats.org/drawingml/2006/picture">
                            <pic:nvPicPr>
                              <pic:cNvPr id="1720628945" name="Picture 4" descr="A boat in a river&#10;&#10;AI-generated content may be incorrect."/>
                              <pic:cNvPicPr>
                                <a:picLocks noChangeAspect="1"/>
                              </pic:cNvPicPr>
                            </pic:nvPicPr>
                            <pic:blipFill rotWithShape="1">
                              <a:blip r:embed="rId34" cstate="print">
                                <a:extLst>
                                  <a:ext uri="{28A0092B-C50C-407E-A947-70E740481C1C}">
                                    <a14:useLocalDpi xmlns:a14="http://schemas.microsoft.com/office/drawing/2010/main" val="0"/>
                                  </a:ext>
                                </a:extLst>
                              </a:blip>
                              <a:srcRect t="21821" b="26473"/>
                              <a:stretch/>
                            </pic:blipFill>
                            <pic:spPr bwMode="auto">
                              <a:xfrm>
                                <a:off x="2895600" y="0"/>
                                <a:ext cx="2223135" cy="2043430"/>
                              </a:xfrm>
                              <a:prstGeom prst="rect">
                                <a:avLst/>
                              </a:prstGeom>
                              <a:noFill/>
                              <a:ln>
                                <a:noFill/>
                              </a:ln>
                              <a:extLst>
                                <a:ext uri="{53640926-AAD7-44D8-BBD7-CCE9431645EC}">
                                  <a14:shadowObscured xmlns:a14="http://schemas.microsoft.com/office/drawing/2010/main"/>
                                </a:ext>
                              </a:extLst>
                            </pic:spPr>
                          </pic:pic>
                        </wpg:grpSp>
                        <wps:wsp>
                          <wps:cNvPr id="1408996660" name="Text Box 9"/>
                          <wps:cNvSpPr txBox="1"/>
                          <wps:spPr>
                            <a:xfrm>
                              <a:off x="0" y="0"/>
                              <a:ext cx="400050" cy="276225"/>
                            </a:xfrm>
                            <a:prstGeom prst="rect">
                              <a:avLst/>
                            </a:prstGeom>
                            <a:noFill/>
                            <a:ln w="6350">
                              <a:noFill/>
                            </a:ln>
                          </wps:spPr>
                          <wps:txbx>
                            <w:txbxContent>
                              <w:p w14:paraId="4CD33176" w14:textId="6AF3AB36" w:rsidR="00E16B35" w:rsidRPr="00E16B35" w:rsidRDefault="00E16B35">
                                <w:pPr>
                                  <w:rPr>
                                    <w:rFonts w:ascii="Arial" w:hAnsi="Arial" w:cs="Arial"/>
                                    <w:highlight w:val="none"/>
                                  </w:rPr>
                                </w:pPr>
                                <w:r w:rsidRPr="00E16B35">
                                  <w:rPr>
                                    <w:rFonts w:ascii="Arial" w:hAnsi="Arial" w:cs="Arial"/>
                                    <w:highlight w:val="no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8160441" name="Text Box 9"/>
                          <wps:cNvSpPr txBox="1"/>
                          <wps:spPr>
                            <a:xfrm>
                              <a:off x="4737735" y="38100"/>
                              <a:ext cx="400050" cy="276225"/>
                            </a:xfrm>
                            <a:prstGeom prst="rect">
                              <a:avLst/>
                            </a:prstGeom>
                            <a:noFill/>
                            <a:ln w="6350">
                              <a:noFill/>
                            </a:ln>
                          </wps:spPr>
                          <wps:txbx>
                            <w:txbxContent>
                              <w:p w14:paraId="3FAC8BE3" w14:textId="35BAFECF" w:rsidR="00E16B35" w:rsidRPr="00484E7C" w:rsidRDefault="00E16B35" w:rsidP="00E16B35">
                                <w:pPr>
                                  <w:rPr>
                                    <w:rFonts w:ascii="Arial" w:hAnsi="Arial" w:cs="Arial"/>
                                    <w:color w:val="FFFFFF" w:themeColor="background1"/>
                                    <w:highlight w:val="none"/>
                                  </w:rPr>
                                </w:pPr>
                                <w:r w:rsidRPr="00484E7C">
                                  <w:rPr>
                                    <w:rFonts w:ascii="Arial" w:hAnsi="Arial" w:cs="Arial"/>
                                    <w:color w:val="FFFFFF" w:themeColor="background1"/>
                                    <w:highlight w:val="no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78110343" name="Straight Arrow Connector 14"/>
                        <wps:cNvCnPr/>
                        <wps:spPr>
                          <a:xfrm>
                            <a:off x="1571625" y="476250"/>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38439387" name="Text Box 15"/>
                        <wps:cNvSpPr txBox="1"/>
                        <wps:spPr>
                          <a:xfrm>
                            <a:off x="971550" y="295275"/>
                            <a:ext cx="771525" cy="266700"/>
                          </a:xfrm>
                          <a:prstGeom prst="rect">
                            <a:avLst/>
                          </a:prstGeom>
                          <a:noFill/>
                          <a:ln w="6350">
                            <a:noFill/>
                          </a:ln>
                        </wps:spPr>
                        <wps:txbx>
                          <w:txbxContent>
                            <w:p w14:paraId="74CC17C6" w14:textId="0CDDD5A8" w:rsidR="00484E7C" w:rsidRPr="00484E7C" w:rsidRDefault="00484E7C">
                              <w:pPr>
                                <w:rPr>
                                  <w:rFonts w:ascii="Arial" w:hAnsi="Arial" w:cs="Arial"/>
                                  <w:color w:val="FFC000"/>
                                  <w:sz w:val="20"/>
                                  <w:szCs w:val="20"/>
                                  <w:highlight w:val="none"/>
                                </w:rPr>
                              </w:pPr>
                              <w:r w:rsidRPr="00484E7C">
                                <w:rPr>
                                  <w:rFonts w:ascii="Arial" w:hAnsi="Arial" w:cs="Arial"/>
                                  <w:color w:val="FFC000"/>
                                  <w:sz w:val="20"/>
                                  <w:szCs w:val="20"/>
                                  <w:highlight w:val="none"/>
                                </w:rPr>
                                <w:t>Stump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5030187" name="Straight Arrow Connector 14"/>
                        <wps:cNvCnPr/>
                        <wps:spPr>
                          <a:xfrm>
                            <a:off x="2324100" y="628650"/>
                            <a:ext cx="141300" cy="19050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47985540" name="Text Box 15"/>
                        <wps:cNvSpPr txBox="1"/>
                        <wps:spPr>
                          <a:xfrm>
                            <a:off x="2076450" y="409575"/>
                            <a:ext cx="771525" cy="266700"/>
                          </a:xfrm>
                          <a:prstGeom prst="rect">
                            <a:avLst/>
                          </a:prstGeom>
                          <a:noFill/>
                          <a:ln w="6350">
                            <a:noFill/>
                          </a:ln>
                        </wps:spPr>
                        <wps:txbx>
                          <w:txbxContent>
                            <w:p w14:paraId="4195D1D3" w14:textId="06F89CE7" w:rsidR="00484E7C" w:rsidRPr="00484E7C" w:rsidRDefault="00484E7C" w:rsidP="00484E7C">
                              <w:pPr>
                                <w:rPr>
                                  <w:rFonts w:ascii="Arial" w:hAnsi="Arial" w:cs="Arial"/>
                                  <w:color w:val="00B0F0"/>
                                  <w:sz w:val="20"/>
                                  <w:szCs w:val="20"/>
                                  <w:highlight w:val="none"/>
                                </w:rPr>
                              </w:pPr>
                              <w:r w:rsidRPr="00484E7C">
                                <w:rPr>
                                  <w:rFonts w:ascii="Arial" w:hAnsi="Arial" w:cs="Arial"/>
                                  <w:color w:val="00B0F0"/>
                                  <w:sz w:val="20"/>
                                  <w:szCs w:val="20"/>
                                  <w:highlight w:val="none"/>
                                </w:rPr>
                                <w:t>Stump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6018729" name="Straight Arrow Connector 14"/>
                        <wps:cNvCnPr/>
                        <wps:spPr>
                          <a:xfrm>
                            <a:off x="4419600" y="40957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275606002" name="Straight Arrow Connector 14"/>
                        <wps:cNvCnPr/>
                        <wps:spPr>
                          <a:xfrm flipH="1">
                            <a:off x="4219575" y="1771650"/>
                            <a:ext cx="297180" cy="2857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DF9876F" id="Group 16" o:spid="_x0000_s1032" style="position:absolute;margin-left:22.5pt;margin-top:-.75pt;width:404.55pt;height:162pt;z-index:251687936" coordsize="51377,205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">
                <v:group id="Group 11" o:spid="_x0000_s1033" style="position:absolute;width:51377;height:20529" coordsize="51377,20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">
                  <v:group id="Group 10" o:spid="_x0000_s1034" style="position:absolute;left:190;top:95;width:51187;height:20434" coordsize="51187,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">
                    <v:shape id="Picture 3" o:spid="_x0000_s1035" type="#_x0000_t75" alt="A water turbine in a river&#10;&#10;AI-generated content may be incorrect." style="position:absolute;width:27241;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">
                      <v:imagedata r:id="rId35" o:title="A water turbine in a river&#10;&#10;AI-generated content may be incorrect"/>
                    </v:shape>
                    <v:shape id="Picture 4" o:spid="_x0000_s1036" type="#_x0000_t75" alt="A boat in a river&#10;&#10;AI-generated content may be incorrect." style="position:absolute;left:28956;width:22231;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">
                      <v:imagedata r:id="rId36" o:title="A boat in a river&#10;&#10;AI-generated content may be incorrect" croptop="14301f" cropbottom="17349f"/>
                    </v:shape>
                  </v:group>
                  <v:shape id="Text Box 9" o:spid="_x0000_s1037" type="#_x0000_t202" style="position:absolute;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" filled="f" stroked="f" strokeweight=".5pt">
                    <v:textbox>
                      <w:txbxContent>
                        <w:p w14:paraId="4CD33176" w14:textId="6AF3AB36" w:rsidR="00E16B35" w:rsidRPr="00E16B35" w:rsidRDefault="00E16B35">
                          <w:pPr>
                            <w:rPr>
                              <w:rFonts w:ascii="Arial" w:hAnsi="Arial" w:cs="Arial"/>
                              <w:highlight w:val="none"/>
                            </w:rPr>
                          </w:pPr>
                          <w:r w:rsidRPr="00E16B35">
                            <w:rPr>
                              <w:rFonts w:ascii="Arial" w:hAnsi="Arial" w:cs="Arial"/>
                              <w:highlight w:val="none"/>
                            </w:rPr>
                            <w:t>A)</w:t>
                          </w:r>
                        </w:p>
                      </w:txbxContent>
                    </v:textbox>
                  </v:shape>
                  <v:shape id="Text Box 9" o:spid="_x0000_s1038" type="#_x0000_t202" style="position:absolute;left:47377;top:381;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" filled="f" stroked="f" strokeweight=".5pt">
                    <v:textbox>
                      <w:txbxContent>
                        <w:p w14:paraId="3FAC8BE3" w14:textId="35BAFECF" w:rsidR="00E16B35" w:rsidRPr="00484E7C" w:rsidRDefault="00E16B35" w:rsidP="00E16B35">
                          <w:pPr>
                            <w:rPr>
                              <w:rFonts w:ascii="Arial" w:hAnsi="Arial" w:cs="Arial"/>
                              <w:color w:val="FFFFFF" w:themeColor="background1"/>
                              <w:highlight w:val="none"/>
                            </w:rPr>
                          </w:pPr>
                          <w:r w:rsidRPr="00484E7C">
                            <w:rPr>
                              <w:rFonts w:ascii="Arial" w:hAnsi="Arial" w:cs="Arial"/>
                              <w:color w:val="FFFFFF" w:themeColor="background1"/>
                              <w:highlight w:val="none"/>
                            </w:rPr>
                            <w:t>B)</w:t>
                          </w:r>
                        </w:p>
                      </w:txbxContent>
                    </v:textbox>
                  </v:shape>
                </v:group>
                <v:shapetype id="_x0000_t32" coordsize="21600,21600" o:spt="32" o:oned="t" path="m,l21600,21600e" filled="f">
                  <v:path arrowok="t" fillok="f" o:connecttype="none"/>
                  <o:lock v:ext="edit" shapetype="t"/>
                </v:shapetype>
                <v:shape id="Straight Arrow Connector 14" o:spid="_x0000_s1039" type="#_x0000_t32" style="position:absolute;left:15716;top:4762;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" strokecolor="#ffc000" strokeweight="2.25pt">
                  <v:stroke endarrow="block"/>
                  <v:shadow on="t" color="black" opacity="24903f" origin=",.5" offset="0,.55556mm"/>
                </v:shape>
                <v:shape id="Text Box 15" o:spid="_x0000_s1040" type="#_x0000_t202" style="position:absolute;left:9715;top:2952;width:7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" filled="f" stroked="f" strokeweight=".5pt">
                  <v:textbox>
                    <w:txbxContent>
                      <w:p w14:paraId="74CC17C6" w14:textId="0CDDD5A8" w:rsidR="00484E7C" w:rsidRPr="00484E7C" w:rsidRDefault="00484E7C">
                        <w:pPr>
                          <w:rPr>
                            <w:rFonts w:ascii="Arial" w:hAnsi="Arial" w:cs="Arial"/>
                            <w:color w:val="FFC000"/>
                            <w:sz w:val="20"/>
                            <w:szCs w:val="20"/>
                            <w:highlight w:val="none"/>
                          </w:rPr>
                        </w:pPr>
                        <w:r w:rsidRPr="00484E7C">
                          <w:rPr>
                            <w:rFonts w:ascii="Arial" w:hAnsi="Arial" w:cs="Arial"/>
                            <w:color w:val="FFC000"/>
                            <w:sz w:val="20"/>
                            <w:szCs w:val="20"/>
                            <w:highlight w:val="none"/>
                          </w:rPr>
                          <w:t>Stump 2</w:t>
                        </w:r>
                      </w:p>
                    </w:txbxContent>
                  </v:textbox>
                </v:shape>
                <v:shape id="Straight Arrow Connector 14" o:spid="_x0000_s1041" type="#_x0000_t32" style="position:absolute;left:23241;top:6286;width:1413;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" strokecolor="#00b0f0" strokeweight="2.25pt">
                  <v:stroke endarrow="block"/>
                  <v:shadow on="t" color="black" opacity="24903f" origin=",.5" offset="0,.55556mm"/>
                </v:shape>
                <v:shape id="Text Box 15" o:spid="_x0000_s1042" type="#_x0000_t202" style="position:absolute;left:20764;top:4095;width:7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" filled="f" stroked="f" strokeweight=".5pt">
                  <v:textbox>
                    <w:txbxContent>
                      <w:p w14:paraId="4195D1D3" w14:textId="06F89CE7" w:rsidR="00484E7C" w:rsidRPr="00484E7C" w:rsidRDefault="00484E7C" w:rsidP="00484E7C">
                        <w:pPr>
                          <w:rPr>
                            <w:rFonts w:ascii="Arial" w:hAnsi="Arial" w:cs="Arial"/>
                            <w:color w:val="00B0F0"/>
                            <w:sz w:val="20"/>
                            <w:szCs w:val="20"/>
                            <w:highlight w:val="none"/>
                          </w:rPr>
                        </w:pPr>
                        <w:r w:rsidRPr="00484E7C">
                          <w:rPr>
                            <w:rFonts w:ascii="Arial" w:hAnsi="Arial" w:cs="Arial"/>
                            <w:color w:val="00B0F0"/>
                            <w:sz w:val="20"/>
                            <w:szCs w:val="20"/>
                            <w:highlight w:val="none"/>
                          </w:rPr>
                          <w:t>Stump 1</w:t>
                        </w:r>
                      </w:p>
                    </w:txbxContent>
                  </v:textbox>
                </v:shape>
                <v:shape id="Straight Arrow Connector 14" o:spid="_x0000_s1043" type="#_x0000_t32" style="position:absolute;left:44196;top:4095;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" strokecolor="#ffc000" strokeweight="2.25pt">
                  <v:stroke endarrow="block"/>
                  <v:shadow on="t" color="black" opacity="24903f" origin=",.5" offset="0,.55556mm"/>
                </v:shape>
                <v:shape id="Straight Arrow Connector 14" o:spid="_x0000_s1044" type="#_x0000_t32" style="position:absolute;left:42195;top:17716;width:2972;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" strokecolor="#00b0f0" strokeweight="2.25pt">
                  <v:stroke endarrow="block"/>
                  <v:shadow on="t" color="black" opacity="24903f" origin=",.5" offset="0,.55556mm"/>
                </v:shape>
              </v:group>
            </w:pict>
          </mc:Fallback>
        </mc:AlternateContent>
      </w:r>
    </w:p>
    <w:p w14:paraId="6B15FAA2" w14:textId="2FF64C0B" w:rsidR="00E16B35" w:rsidRDefault="00E16B35" w:rsidP="00E16B35">
      <w:pPr>
        <w:pStyle w:val="BodyText"/>
      </w:pPr>
    </w:p>
    <w:p w14:paraId="4F7C135C" w14:textId="72F7CEA2" w:rsidR="00E16B35" w:rsidRDefault="00E16B35" w:rsidP="00E16B35">
      <w:pPr>
        <w:pStyle w:val="BodyText"/>
      </w:pPr>
    </w:p>
    <w:p w14:paraId="168AA7F9" w14:textId="63903CF9" w:rsidR="00E16B35" w:rsidRDefault="00E16B35" w:rsidP="00E16B35">
      <w:pPr>
        <w:pStyle w:val="BodyText"/>
      </w:pPr>
    </w:p>
    <w:p w14:paraId="1374274C" w14:textId="67FF3FBF" w:rsidR="00E16B35" w:rsidRDefault="00E16B35" w:rsidP="00E16B35">
      <w:pPr>
        <w:pStyle w:val="BodyText"/>
      </w:pPr>
    </w:p>
    <w:p w14:paraId="2A40093D" w14:textId="2C3F12A0" w:rsidR="00E16B35" w:rsidRDefault="00E16B35" w:rsidP="00E16B35">
      <w:pPr>
        <w:pStyle w:val="BodyText"/>
      </w:pPr>
    </w:p>
    <w:p w14:paraId="5C5A2ED2" w14:textId="65A06322" w:rsidR="00E16B35" w:rsidRDefault="00E16B35" w:rsidP="00E16B35">
      <w:pPr>
        <w:pStyle w:val="BodyText"/>
      </w:pPr>
    </w:p>
    <w:p w14:paraId="7B03FEA7" w14:textId="4B17F220" w:rsidR="00E16B35" w:rsidRDefault="00E16B35" w:rsidP="00E16B35">
      <w:pPr>
        <w:pStyle w:val="BodyText"/>
      </w:pPr>
    </w:p>
    <w:p w14:paraId="254632E2" w14:textId="5E94DD5B" w:rsidR="00E16B35" w:rsidRDefault="00E16B35" w:rsidP="00E16B35">
      <w:pPr>
        <w:pStyle w:val="BodyText"/>
      </w:pPr>
    </w:p>
    <w:p w14:paraId="4E9A14E3" w14:textId="199E41A5" w:rsidR="00E16B35" w:rsidRDefault="00E16B35" w:rsidP="00E16B35">
      <w:pPr>
        <w:pStyle w:val="BodyText"/>
      </w:pPr>
    </w:p>
    <w:p w14:paraId="54E1EFB9" w14:textId="57570BAA" w:rsidR="00E16B35" w:rsidRDefault="00E16B35" w:rsidP="00E16B35">
      <w:pPr>
        <w:pStyle w:val="BodyText"/>
      </w:pPr>
    </w:p>
    <w:p w14:paraId="41369A63" w14:textId="4D3BF87D" w:rsidR="00E16B35" w:rsidRDefault="00E16B35" w:rsidP="00E16B35">
      <w:pPr>
        <w:pStyle w:val="BodyText"/>
      </w:pPr>
    </w:p>
    <w:p w14:paraId="183C7A62" w14:textId="7A76DA87" w:rsidR="00484E7C" w:rsidRDefault="00484E7C" w:rsidP="00E16B35">
      <w:pPr>
        <w:pStyle w:val="BodyText"/>
      </w:pPr>
    </w:p>
    <w:p w14:paraId="196F5627" w14:textId="4FDEFCDA" w:rsidR="00484E7C" w:rsidRDefault="00484E7C" w:rsidP="00E16B35">
      <w:pPr>
        <w:pStyle w:val="BodyText"/>
      </w:pPr>
      <w:r>
        <w:rPr>
          <w:noProof/>
          <w:highlight w:val="white"/>
        </w:rPr>
        <mc:AlternateContent>
          <mc:Choice Requires="wpg">
            <w:drawing>
              <wp:anchor distT="0" distB="0" distL="114300" distR="114300" simplePos="0" relativeHeight="251695104" behindDoc="0" locked="0" layoutInCell="1" allowOverlap="1" wp14:anchorId="755A0ED7" wp14:editId="70E6AE5B">
                <wp:simplePos x="0" y="0"/>
                <wp:positionH relativeFrom="column">
                  <wp:posOffset>104775</wp:posOffset>
                </wp:positionH>
                <wp:positionV relativeFrom="paragraph">
                  <wp:posOffset>130810</wp:posOffset>
                </wp:positionV>
                <wp:extent cx="5524500" cy="2146935"/>
                <wp:effectExtent l="0" t="0" r="0" b="5715"/>
                <wp:wrapNone/>
                <wp:docPr id="2028090527" name="Group 17"/>
                <wp:cNvGraphicFramePr/>
                <a:graphic xmlns:a="http://schemas.openxmlformats.org/drawingml/2006/main">
                  <a:graphicData uri="http://schemas.microsoft.com/office/word/2010/wordprocessingGroup">
                    <wpg:wgp>
                      <wpg:cNvGrpSpPr/>
                      <wpg:grpSpPr>
                        <a:xfrm>
                          <a:off x="0" y="0"/>
                          <a:ext cx="5524500" cy="2146935"/>
                          <a:chOff x="0" y="0"/>
                          <a:chExt cx="5524500" cy="2146935"/>
                        </a:xfrm>
                      </wpg:grpSpPr>
                      <wpg:grpSp>
                        <wpg:cNvPr id="621872965" name="Group 12"/>
                        <wpg:cNvGrpSpPr/>
                        <wpg:grpSpPr>
                          <a:xfrm>
                            <a:off x="0" y="0"/>
                            <a:ext cx="5524500" cy="2146935"/>
                            <a:chOff x="0" y="0"/>
                            <a:chExt cx="5524500" cy="2146935"/>
                          </a:xfrm>
                        </wpg:grpSpPr>
                        <pic:pic xmlns:pic="http://schemas.openxmlformats.org/drawingml/2006/picture">
                          <pic:nvPicPr>
                            <pic:cNvPr id="1085727528" name="Picture 5" descr="A river with a raft in it&#10;&#10;AI-generated content may be incorrect."/>
                            <pic:cNvPicPr>
                              <a:picLocks noChangeAspect="1"/>
                            </pic:cNvPicPr>
                          </pic:nvPicPr>
                          <pic:blipFill rotWithShape="1">
                            <a:blip r:embed="rId37" cstate="print">
                              <a:extLst>
                                <a:ext uri="{28A0092B-C50C-407E-A947-70E740481C1C}">
                                  <a14:useLocalDpi xmlns:a14="http://schemas.microsoft.com/office/drawing/2010/main" val="0"/>
                                </a:ext>
                              </a:extLst>
                            </a:blip>
                            <a:srcRect l="22168" t="31281" b="30306"/>
                            <a:stretch/>
                          </pic:blipFill>
                          <pic:spPr bwMode="auto">
                            <a:xfrm>
                              <a:off x="19050" y="0"/>
                              <a:ext cx="2447925" cy="21469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59391428" name="Picture 6" descr="A boat in a river&#10;&#10;AI-generated content may be incorrect."/>
                            <pic:cNvPicPr>
                              <a:picLocks noChangeAspect="1"/>
                            </pic:cNvPicPr>
                          </pic:nvPicPr>
                          <pic:blipFill rotWithShape="1">
                            <a:blip r:embed="rId38" cstate="print">
                              <a:extLst>
                                <a:ext uri="{28A0092B-C50C-407E-A947-70E740481C1C}">
                                  <a14:useLocalDpi xmlns:a14="http://schemas.microsoft.com/office/drawing/2010/main" val="0"/>
                                </a:ext>
                              </a:extLst>
                            </a:blip>
                            <a:srcRect l="6977" r="6136" b="16716"/>
                            <a:stretch/>
                          </pic:blipFill>
                          <pic:spPr bwMode="auto">
                            <a:xfrm>
                              <a:off x="2647950" y="19050"/>
                              <a:ext cx="2876550" cy="2068195"/>
                            </a:xfrm>
                            <a:prstGeom prst="rect">
                              <a:avLst/>
                            </a:prstGeom>
                            <a:noFill/>
                            <a:ln>
                              <a:noFill/>
                            </a:ln>
                            <a:extLst>
                              <a:ext uri="{53640926-AAD7-44D8-BBD7-CCE9431645EC}">
                                <a14:shadowObscured xmlns:a14="http://schemas.microsoft.com/office/drawing/2010/main"/>
                              </a:ext>
                            </a:extLst>
                          </pic:spPr>
                        </pic:pic>
                        <wps:wsp>
                          <wps:cNvPr id="182988638" name="Text Box 9"/>
                          <wps:cNvSpPr txBox="1"/>
                          <wps:spPr>
                            <a:xfrm>
                              <a:off x="0" y="0"/>
                              <a:ext cx="400050" cy="276225"/>
                            </a:xfrm>
                            <a:prstGeom prst="rect">
                              <a:avLst/>
                            </a:prstGeom>
                            <a:noFill/>
                            <a:ln w="6350">
                              <a:noFill/>
                            </a:ln>
                          </wps:spPr>
                          <wps:txbx>
                            <w:txbxContent>
                              <w:p w14:paraId="19A2E0B5" w14:textId="2F2A6CFD" w:rsidR="00E16B35" w:rsidRPr="00E16B35" w:rsidRDefault="00E16B35" w:rsidP="00E16B35">
                                <w:pPr>
                                  <w:rPr>
                                    <w:rFonts w:ascii="Arial" w:hAnsi="Arial" w:cs="Arial"/>
                                    <w:highlight w:val="none"/>
                                  </w:rPr>
                                </w:pPr>
                                <w:r>
                                  <w:rPr>
                                    <w:rFonts w:ascii="Arial" w:hAnsi="Arial" w:cs="Arial"/>
                                    <w:highlight w:val="none"/>
                                  </w:rPr>
                                  <w:t>C</w:t>
                                </w:r>
                                <w:r w:rsidRPr="00E16B35">
                                  <w:rPr>
                                    <w:rFonts w:ascii="Arial" w:hAnsi="Arial" w:cs="Arial"/>
                                    <w:highlight w:val="no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2224368" name="Text Box 9"/>
                          <wps:cNvSpPr txBox="1"/>
                          <wps:spPr>
                            <a:xfrm>
                              <a:off x="2647950" y="19050"/>
                              <a:ext cx="400050" cy="276225"/>
                            </a:xfrm>
                            <a:prstGeom prst="rect">
                              <a:avLst/>
                            </a:prstGeom>
                            <a:noFill/>
                            <a:ln w="6350">
                              <a:noFill/>
                            </a:ln>
                          </wps:spPr>
                          <wps:txbx>
                            <w:txbxContent>
                              <w:p w14:paraId="4450C17E" w14:textId="3088D028" w:rsidR="00E16B35" w:rsidRPr="00E16B35" w:rsidRDefault="00E16B35" w:rsidP="00E16B35">
                                <w:pPr>
                                  <w:rPr>
                                    <w:rFonts w:ascii="Arial" w:hAnsi="Arial" w:cs="Arial"/>
                                    <w:highlight w:val="none"/>
                                  </w:rPr>
                                </w:pPr>
                                <w:r>
                                  <w:rPr>
                                    <w:rFonts w:ascii="Arial" w:hAnsi="Arial" w:cs="Arial"/>
                                    <w:highlight w:val="none"/>
                                  </w:rPr>
                                  <w:t>D</w:t>
                                </w:r>
                                <w:r w:rsidRPr="00E16B35">
                                  <w:rPr>
                                    <w:rFonts w:ascii="Arial" w:hAnsi="Arial" w:cs="Arial"/>
                                    <w:highlight w:val="no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371122" name="Straight Arrow Connector 14"/>
                        <wps:cNvCnPr/>
                        <wps:spPr>
                          <a:xfrm>
                            <a:off x="1752600" y="571500"/>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83024538" name="Straight Arrow Connector 14"/>
                        <wps:cNvCnPr/>
                        <wps:spPr>
                          <a:xfrm>
                            <a:off x="1552575" y="1562100"/>
                            <a:ext cx="264795" cy="1333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11077344" name="Straight Arrow Connector 14"/>
                        <wps:cNvCnPr/>
                        <wps:spPr>
                          <a:xfrm>
                            <a:off x="4152900" y="71437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3216345" name="Straight Arrow Connector 14"/>
                        <wps:cNvCnPr/>
                        <wps:spPr>
                          <a:xfrm>
                            <a:off x="4676775" y="1238250"/>
                            <a:ext cx="264795" cy="1333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55A0ED7" id="Group 17" o:spid="_x0000_s1045" style="position:absolute;margin-left:8.25pt;margin-top:10.3pt;width:435pt;height:169.05pt;z-index:251695104" coordsize="55245,214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">
                <v:group id="Group 12" o:spid="_x0000_s1046" style="position:absolute;width:55245;height:21469" coordsize="55245,21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">
                  <v:shape id="Picture 5" o:spid="_x0000_s1047" type="#_x0000_t75" alt="A river with a raft in it&#10;&#10;AI-generated content may be incorrect." style="position:absolute;left:190;width:24479;height:21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">
                    <v:imagedata r:id="rId39" o:title="A river with a raft in it&#10;&#10;AI-generated content may be incorrect" croptop="20500f" cropbottom="19861f" cropleft="14528f"/>
                  </v:shape>
                  <v:shape id="Picture 6" o:spid="_x0000_s1048" type="#_x0000_t75" alt="A boat in a river&#10;&#10;AI-generated content may be incorrect." style="position:absolute;left:26479;top:190;width:28766;height:20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">
                    <v:imagedata r:id="rId40" o:title="A boat in a river&#10;&#10;AI-generated content may be incorrect" cropbottom="10955f" cropleft="4572f" cropright="4021f"/>
                  </v:shape>
                  <v:shape id="Text Box 9" o:spid="_x0000_s1049" type="#_x0000_t202" style="position:absolute;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" filled="f" stroked="f" strokeweight=".5pt">
                    <v:textbox>
                      <w:txbxContent>
                        <w:p w14:paraId="19A2E0B5" w14:textId="2F2A6CFD" w:rsidR="00E16B35" w:rsidRPr="00E16B35" w:rsidRDefault="00E16B35" w:rsidP="00E16B35">
                          <w:pPr>
                            <w:rPr>
                              <w:rFonts w:ascii="Arial" w:hAnsi="Arial" w:cs="Arial"/>
                              <w:highlight w:val="none"/>
                            </w:rPr>
                          </w:pPr>
                          <w:r>
                            <w:rPr>
                              <w:rFonts w:ascii="Arial" w:hAnsi="Arial" w:cs="Arial"/>
                              <w:highlight w:val="none"/>
                            </w:rPr>
                            <w:t>C</w:t>
                          </w:r>
                          <w:r w:rsidRPr="00E16B35">
                            <w:rPr>
                              <w:rFonts w:ascii="Arial" w:hAnsi="Arial" w:cs="Arial"/>
                              <w:highlight w:val="none"/>
                            </w:rPr>
                            <w:t>)</w:t>
                          </w:r>
                        </w:p>
                      </w:txbxContent>
                    </v:textbox>
                  </v:shape>
                  <v:shape id="Text Box 9" o:spid="_x0000_s1050" type="#_x0000_t202" style="position:absolute;left:26479;top:190;width:40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" filled="f" stroked="f" strokeweight=".5pt">
                    <v:textbox>
                      <w:txbxContent>
                        <w:p w14:paraId="4450C17E" w14:textId="3088D028" w:rsidR="00E16B35" w:rsidRPr="00E16B35" w:rsidRDefault="00E16B35" w:rsidP="00E16B35">
                          <w:pPr>
                            <w:rPr>
                              <w:rFonts w:ascii="Arial" w:hAnsi="Arial" w:cs="Arial"/>
                              <w:highlight w:val="none"/>
                            </w:rPr>
                          </w:pPr>
                          <w:r>
                            <w:rPr>
                              <w:rFonts w:ascii="Arial" w:hAnsi="Arial" w:cs="Arial"/>
                              <w:highlight w:val="none"/>
                            </w:rPr>
                            <w:t>D</w:t>
                          </w:r>
                          <w:r w:rsidRPr="00E16B35">
                            <w:rPr>
                              <w:rFonts w:ascii="Arial" w:hAnsi="Arial" w:cs="Arial"/>
                              <w:highlight w:val="none"/>
                            </w:rPr>
                            <w:t>)</w:t>
                          </w:r>
                        </w:p>
                      </w:txbxContent>
                    </v:textbox>
                  </v:shape>
                </v:group>
                <v:shape id="Straight Arrow Connector 14" o:spid="_x0000_s1051" type="#_x0000_t32" style="position:absolute;left:17526;top:5715;width:3238;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" strokecolor="#ffc000" strokeweight="2.25pt">
                  <v:stroke endarrow="block"/>
                  <v:shadow on="t" color="black" opacity="24903f" origin=",.5" offset="0,.55556mm"/>
                </v:shape>
                <v:shape id="Straight Arrow Connector 14" o:spid="_x0000_s1052" type="#_x0000_t32" style="position:absolute;left:15525;top:15621;width:2648;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" strokecolor="#00b0f0" strokeweight="2.25pt">
                  <v:stroke endarrow="block"/>
                  <v:shadow on="t" color="black" opacity="24903f" origin=",.5" offset="0,.55556mm"/>
                </v:shape>
                <v:shape id="Straight Arrow Connector 14" o:spid="_x0000_s1053" type="#_x0000_t32" style="position:absolute;left:41529;top:7143;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" strokecolor="#ffc000" strokeweight="2.25pt">
                  <v:stroke endarrow="block"/>
                  <v:shadow on="t" color="black" opacity="24903f" origin=",.5" offset="0,.55556mm"/>
                </v:shape>
                <v:shape id="Straight Arrow Connector 14" o:spid="_x0000_s1054" type="#_x0000_t32" style="position:absolute;left:46767;top:12382;width:2648;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" strokecolor="#00b0f0" strokeweight="2.25pt">
                  <v:stroke endarrow="block"/>
                  <v:shadow on="t" color="black" opacity="24903f" origin=",.5" offset="0,.55556mm"/>
                </v:shape>
              </v:group>
            </w:pict>
          </mc:Fallback>
        </mc:AlternateContent>
      </w:r>
    </w:p>
    <w:p w14:paraId="098BACAA" w14:textId="0C0A9016" w:rsidR="00484E7C" w:rsidRDefault="00484E7C" w:rsidP="00E16B35">
      <w:pPr>
        <w:pStyle w:val="BodyText"/>
      </w:pPr>
    </w:p>
    <w:p w14:paraId="14002C32" w14:textId="11084CB2" w:rsidR="00484E7C" w:rsidRDefault="00484E7C" w:rsidP="00E16B35">
      <w:pPr>
        <w:pStyle w:val="BodyText"/>
      </w:pPr>
    </w:p>
    <w:p w14:paraId="1A0676C0" w14:textId="7912F6BC" w:rsidR="00484E7C" w:rsidRDefault="00484E7C" w:rsidP="00E16B35">
      <w:pPr>
        <w:pStyle w:val="BodyText"/>
      </w:pPr>
    </w:p>
    <w:p w14:paraId="63A86B90" w14:textId="252EF9EC" w:rsidR="00484E7C" w:rsidRDefault="00484E7C" w:rsidP="00E16B35">
      <w:pPr>
        <w:pStyle w:val="BodyText"/>
      </w:pPr>
    </w:p>
    <w:p w14:paraId="7FE9CE67" w14:textId="0A332CF4" w:rsidR="00484E7C" w:rsidRDefault="00484E7C" w:rsidP="00E16B35">
      <w:pPr>
        <w:pStyle w:val="BodyText"/>
      </w:pPr>
    </w:p>
    <w:p w14:paraId="6AB2B579" w14:textId="4BECD725" w:rsidR="00484E7C" w:rsidRDefault="00484E7C" w:rsidP="00E16B35">
      <w:pPr>
        <w:pStyle w:val="BodyText"/>
      </w:pPr>
    </w:p>
    <w:p w14:paraId="5168BB38" w14:textId="6A17302F" w:rsidR="00484E7C" w:rsidRDefault="00484E7C" w:rsidP="00E16B35">
      <w:pPr>
        <w:pStyle w:val="BodyText"/>
      </w:pPr>
    </w:p>
    <w:p w14:paraId="5AC21BD3" w14:textId="6AC2E4C9" w:rsidR="00484E7C" w:rsidRDefault="00484E7C" w:rsidP="00E16B35">
      <w:pPr>
        <w:pStyle w:val="BodyText"/>
      </w:pPr>
    </w:p>
    <w:p w14:paraId="49A41BFD" w14:textId="35FBC7B5" w:rsidR="00484E7C" w:rsidRDefault="00484E7C" w:rsidP="00E16B35">
      <w:pPr>
        <w:pStyle w:val="BodyText"/>
      </w:pPr>
    </w:p>
    <w:p w14:paraId="240704EA" w14:textId="56E74C15" w:rsidR="00484E7C" w:rsidRDefault="00484E7C" w:rsidP="00E16B35">
      <w:pPr>
        <w:pStyle w:val="BodyText"/>
      </w:pPr>
    </w:p>
    <w:p w14:paraId="0B23A3E1" w14:textId="00DEF66A" w:rsidR="00484E7C" w:rsidRDefault="00484E7C" w:rsidP="00E16B35">
      <w:pPr>
        <w:pStyle w:val="BodyText"/>
      </w:pPr>
    </w:p>
    <w:p w14:paraId="1628B15F" w14:textId="77777777" w:rsidR="00732F42" w:rsidRDefault="00732F42" w:rsidP="00E16B35">
      <w:pPr>
        <w:pStyle w:val="BodyText"/>
      </w:pPr>
    </w:p>
    <w:p w14:paraId="3AD2870D" w14:textId="77777777" w:rsidR="00732F42" w:rsidRDefault="00732F42" w:rsidP="00E16B35">
      <w:pPr>
        <w:pStyle w:val="BodyText"/>
      </w:pPr>
    </w:p>
    <w:p w14:paraId="75B65885" w14:textId="2F80EDAE" w:rsidR="00732F42" w:rsidRDefault="00732F42" w:rsidP="00E16B35">
      <w:pPr>
        <w:pStyle w:val="BodyText"/>
      </w:pPr>
      <w:r>
        <w:rPr>
          <w:noProof/>
          <w:highlight w:val="white"/>
        </w:rPr>
        <mc:AlternateContent>
          <mc:Choice Requires="wpg">
            <w:drawing>
              <wp:anchor distT="0" distB="0" distL="114300" distR="114300" simplePos="0" relativeHeight="251703296" behindDoc="0" locked="0" layoutInCell="1" allowOverlap="1" wp14:anchorId="4BD24EF6" wp14:editId="5CBBC81A">
                <wp:simplePos x="0" y="0"/>
                <wp:positionH relativeFrom="margin">
                  <wp:align>center</wp:align>
                </wp:positionH>
                <wp:positionV relativeFrom="paragraph">
                  <wp:posOffset>149860</wp:posOffset>
                </wp:positionV>
                <wp:extent cx="5093335" cy="2190750"/>
                <wp:effectExtent l="0" t="0" r="50165" b="38100"/>
                <wp:wrapNone/>
                <wp:docPr id="1274621260" name="Group 18"/>
                <wp:cNvGraphicFramePr/>
                <a:graphic xmlns:a="http://schemas.openxmlformats.org/drawingml/2006/main">
                  <a:graphicData uri="http://schemas.microsoft.com/office/word/2010/wordprocessingGroup">
                    <wpg:wgp>
                      <wpg:cNvGrpSpPr/>
                      <wpg:grpSpPr>
                        <a:xfrm>
                          <a:off x="0" y="0"/>
                          <a:ext cx="5093335" cy="2190750"/>
                          <a:chOff x="0" y="0"/>
                          <a:chExt cx="5093335" cy="2190750"/>
                        </a:xfrm>
                      </wpg:grpSpPr>
                      <wpg:grpSp>
                        <wpg:cNvPr id="1003514547" name="Group 13"/>
                        <wpg:cNvGrpSpPr/>
                        <wpg:grpSpPr>
                          <a:xfrm>
                            <a:off x="0" y="0"/>
                            <a:ext cx="5093335" cy="2190750"/>
                            <a:chOff x="264902" y="0"/>
                            <a:chExt cx="5093845" cy="2190750"/>
                          </a:xfrm>
                        </wpg:grpSpPr>
                        <pic:pic xmlns:pic="http://schemas.openxmlformats.org/drawingml/2006/picture">
                          <pic:nvPicPr>
                            <pic:cNvPr id="979878570" name="Picture 7" descr="A submarine on the shore of a lake&#10;&#10;AI-generated content may be incorrect."/>
                            <pic:cNvPicPr>
                              <a:picLocks noChangeAspect="1"/>
                            </pic:cNvPicPr>
                          </pic:nvPicPr>
                          <pic:blipFill rotWithShape="1">
                            <a:blip r:embed="rId41" cstate="print">
                              <a:extLst>
                                <a:ext uri="{28A0092B-C50C-407E-A947-70E740481C1C}">
                                  <a14:useLocalDpi xmlns:a14="http://schemas.microsoft.com/office/drawing/2010/main" val="0"/>
                                </a:ext>
                              </a:extLst>
                            </a:blip>
                            <a:srcRect t="19564" b="20560"/>
                            <a:stretch/>
                          </pic:blipFill>
                          <pic:spPr bwMode="auto">
                            <a:xfrm>
                              <a:off x="264902" y="9525"/>
                              <a:ext cx="2049407" cy="21812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15104373" name="Picture 8" descr="A large metal object on a river bank&#10;&#10;AI-generated content may be incorrect."/>
                            <pic:cNvPicPr>
                              <a:picLocks noChangeAspect="1"/>
                            </pic:cNvPicPr>
                          </pic:nvPicPr>
                          <pic:blipFill rotWithShape="1">
                            <a:blip r:embed="rId42" cstate="print">
                              <a:extLst>
                                <a:ext uri="{28A0092B-C50C-407E-A947-70E740481C1C}">
                                  <a14:useLocalDpi xmlns:a14="http://schemas.microsoft.com/office/drawing/2010/main" val="0"/>
                                </a:ext>
                              </a:extLst>
                            </a:blip>
                            <a:srcRect l="6116" t="48266" b="20990"/>
                            <a:stretch/>
                          </pic:blipFill>
                          <pic:spPr bwMode="auto">
                            <a:xfrm>
                              <a:off x="2495550" y="9525"/>
                              <a:ext cx="2863197" cy="1666875"/>
                            </a:xfrm>
                            <a:prstGeom prst="rect">
                              <a:avLst/>
                            </a:prstGeom>
                            <a:noFill/>
                            <a:ln>
                              <a:noFill/>
                            </a:ln>
                            <a:extLst>
                              <a:ext uri="{53640926-AAD7-44D8-BBD7-CCE9431645EC}">
                                <a14:shadowObscured xmlns:a14="http://schemas.microsoft.com/office/drawing/2010/main"/>
                              </a:ext>
                            </a:extLst>
                          </pic:spPr>
                        </pic:pic>
                        <wps:wsp>
                          <wps:cNvPr id="825168106" name="Text Box 9"/>
                          <wps:cNvSpPr txBox="1"/>
                          <wps:spPr>
                            <a:xfrm>
                              <a:off x="2019300" y="0"/>
                              <a:ext cx="400050" cy="276225"/>
                            </a:xfrm>
                            <a:prstGeom prst="rect">
                              <a:avLst/>
                            </a:prstGeom>
                            <a:noFill/>
                            <a:ln w="6350">
                              <a:noFill/>
                            </a:ln>
                          </wps:spPr>
                          <wps:txbx>
                            <w:txbxContent>
                              <w:p w14:paraId="487AEA51" w14:textId="3578FE49"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3581618" name="Text Box 9"/>
                          <wps:cNvSpPr txBox="1"/>
                          <wps:spPr>
                            <a:xfrm>
                              <a:off x="2495550" y="9525"/>
                              <a:ext cx="400050" cy="276225"/>
                            </a:xfrm>
                            <a:prstGeom prst="rect">
                              <a:avLst/>
                            </a:prstGeom>
                            <a:noFill/>
                            <a:ln w="6350">
                              <a:noFill/>
                            </a:ln>
                          </wps:spPr>
                          <wps:txbx>
                            <w:txbxContent>
                              <w:p w14:paraId="7C3B5553" w14:textId="008E0C92"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1254900" name="Straight Arrow Connector 14"/>
                        <wps:cNvCnPr/>
                        <wps:spPr>
                          <a:xfrm>
                            <a:off x="1714500" y="183832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0284358" name="Straight Arrow Connector 14"/>
                        <wps:cNvCnPr/>
                        <wps:spPr>
                          <a:xfrm flipH="1">
                            <a:off x="2247900" y="666750"/>
                            <a:ext cx="266700" cy="17145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0282737" name="Straight Arrow Connector 14"/>
                        <wps:cNvCnPr/>
                        <wps:spPr>
                          <a:xfrm>
                            <a:off x="4724400" y="390525"/>
                            <a:ext cx="323850" cy="142875"/>
                          </a:xfrm>
                          <a:prstGeom prst="straightConnector1">
                            <a:avLst/>
                          </a:prstGeom>
                          <a:ln w="28575">
                            <a:solidFill>
                              <a:srgbClr val="FFC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909596136" name="Straight Arrow Connector 14"/>
                        <wps:cNvCnPr/>
                        <wps:spPr>
                          <a:xfrm>
                            <a:off x="1752600" y="1981200"/>
                            <a:ext cx="220650" cy="114300"/>
                          </a:xfrm>
                          <a:prstGeom prst="straightConnector1">
                            <a:avLst/>
                          </a:prstGeom>
                          <a:ln w="28575">
                            <a:solidFill>
                              <a:srgbClr val="00B0F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4BD24EF6" id="Group 18" o:spid="_x0000_s1055" style="position:absolute;margin-left:0;margin-top:11.8pt;width:401.05pt;height:172.5pt;z-index:251703296;mso-position-horizontal:center;mso-position-horizontal-relative:margin" coordsize="50933,219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">
                <v:group id="Group 13" o:spid="_x0000_s1056" style="position:absolute;width:50933;height:21907" coordorigin="2649" coordsize="50938,21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">
                  <v:shape id="Picture 7" o:spid="_x0000_s1057" type="#_x0000_t75" alt="A submarine on the shore of a lake&#10;&#10;AI-generated content may be incorrect." style="position:absolute;left:2649;top:95;width:20494;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">
                    <v:imagedata r:id="rId43" o:title="A submarine on the shore of a lake&#10;&#10;AI-generated content may be incorrect" croptop="12821f" cropbottom="13474f"/>
                  </v:shape>
                  <v:shape id="Picture 8" o:spid="_x0000_s1058" type="#_x0000_t75" alt="A large metal object on a river bank&#10;&#10;AI-generated content may be incorrect." style="position:absolute;left:24955;top:95;width:28632;height:16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">
                    <v:imagedata r:id="rId44" o:title="A large metal object on a river bank&#10;&#10;AI-generated content may be incorrect" croptop="31632f" cropbottom="13756f" cropleft="4008f"/>
                  </v:shape>
                  <v:shape id="Text Box 9" o:spid="_x0000_s1059" type="#_x0000_t202" style="position:absolute;left:20193;width:400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" filled="f" stroked="f" strokeweight=".5pt">
                    <v:textbox>
                      <w:txbxContent>
                        <w:p w14:paraId="487AEA51" w14:textId="3578FE49"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E)</w:t>
                          </w:r>
                        </w:p>
                      </w:txbxContent>
                    </v:textbox>
                  </v:shape>
                  <v:shape id="Text Box 9" o:spid="_x0000_s1060" type="#_x0000_t202" style="position:absolute;left:24955;top:95;width:40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" filled="f" stroked="f" strokeweight=".5pt">
                    <v:textbox>
                      <w:txbxContent>
                        <w:p w14:paraId="7C3B5553" w14:textId="008E0C92" w:rsidR="00484E7C" w:rsidRPr="00484E7C" w:rsidRDefault="00484E7C" w:rsidP="00484E7C">
                          <w:pPr>
                            <w:rPr>
                              <w:rFonts w:ascii="Arial" w:hAnsi="Arial" w:cs="Arial"/>
                              <w:color w:val="FFFFFF" w:themeColor="background1"/>
                              <w:highlight w:val="none"/>
                            </w:rPr>
                          </w:pPr>
                          <w:r w:rsidRPr="00484E7C">
                            <w:rPr>
                              <w:rFonts w:ascii="Arial" w:hAnsi="Arial" w:cs="Arial"/>
                              <w:color w:val="FFFFFF" w:themeColor="background1"/>
                              <w:highlight w:val="none"/>
                            </w:rPr>
                            <w:t>F)</w:t>
                          </w:r>
                        </w:p>
                      </w:txbxContent>
                    </v:textbox>
                  </v:shape>
                </v:group>
                <v:shape id="Straight Arrow Connector 14" o:spid="_x0000_s1061" type="#_x0000_t32" style="position:absolute;left:17145;top:18383;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" strokecolor="#ffc000" strokeweight="2.25pt">
                  <v:stroke endarrow="block"/>
                  <v:shadow on="t" color="black" opacity="24903f" origin=",.5" offset="0,.55556mm"/>
                </v:shape>
                <v:shape id="Straight Arrow Connector 14" o:spid="_x0000_s1062" type="#_x0000_t32" style="position:absolute;left:22479;top:6667;width:2667;height:1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" strokecolor="#00b0f0" strokeweight="2.25pt">
                  <v:stroke endarrow="block"/>
                  <v:shadow on="t" color="black" opacity="24903f" origin=",.5" offset="0,.55556mm"/>
                </v:shape>
                <v:shape id="Straight Arrow Connector 14" o:spid="_x0000_s1063" type="#_x0000_t32" style="position:absolute;left:47244;top:3905;width:3238;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" strokecolor="#ffc000" strokeweight="2.25pt">
                  <v:stroke endarrow="block"/>
                  <v:shadow on="t" color="black" opacity="24903f" origin=",.5" offset="0,.55556mm"/>
                </v:shape>
                <v:shape id="Straight Arrow Connector 14" o:spid="_x0000_s1064" type="#_x0000_t32" style="position:absolute;left:17526;top:19812;width:2206;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" strokecolor="#00b0f0" strokeweight="2.25pt">
                  <v:stroke endarrow="block"/>
                  <v:shadow on="t" color="black" opacity="24903f" origin=",.5" offset="0,.55556mm"/>
                </v:shape>
                <w10:wrap anchorx="margin"/>
              </v:group>
            </w:pict>
          </mc:Fallback>
        </mc:AlternateContent>
      </w:r>
    </w:p>
    <w:p w14:paraId="09E7EC96" w14:textId="70A10E5C" w:rsidR="00732F42" w:rsidRDefault="00732F42" w:rsidP="00E16B35">
      <w:pPr>
        <w:pStyle w:val="BodyText"/>
      </w:pPr>
    </w:p>
    <w:p w14:paraId="46FDFE1B" w14:textId="12A6D888" w:rsidR="00732F42" w:rsidRDefault="00732F42" w:rsidP="00E16B35">
      <w:pPr>
        <w:pStyle w:val="BodyText"/>
      </w:pPr>
    </w:p>
    <w:p w14:paraId="375E83C9" w14:textId="42E12077" w:rsidR="00732F42" w:rsidRDefault="00732F42" w:rsidP="00E16B35">
      <w:pPr>
        <w:pStyle w:val="BodyText"/>
      </w:pPr>
    </w:p>
    <w:p w14:paraId="57B3BA86" w14:textId="77777777" w:rsidR="00732F42" w:rsidRDefault="00732F42" w:rsidP="00E16B35">
      <w:pPr>
        <w:pStyle w:val="BodyText"/>
      </w:pPr>
    </w:p>
    <w:p w14:paraId="0AC9C249" w14:textId="567564E5" w:rsidR="00484E7C" w:rsidRDefault="00484E7C" w:rsidP="00E16B35">
      <w:pPr>
        <w:pStyle w:val="BodyText"/>
      </w:pPr>
    </w:p>
    <w:p w14:paraId="1EDB1A1B" w14:textId="7E05A925" w:rsidR="00484E7C" w:rsidRDefault="00484E7C" w:rsidP="00E16B35">
      <w:pPr>
        <w:pStyle w:val="BodyText"/>
      </w:pPr>
    </w:p>
    <w:p w14:paraId="50757B88" w14:textId="273733BA" w:rsidR="00484E7C" w:rsidRDefault="00484E7C" w:rsidP="00E16B35">
      <w:pPr>
        <w:pStyle w:val="BodyText"/>
      </w:pPr>
    </w:p>
    <w:p w14:paraId="15C2D8D9" w14:textId="26C35AD9" w:rsidR="00484E7C" w:rsidRDefault="00484E7C" w:rsidP="00E16B35">
      <w:pPr>
        <w:pStyle w:val="BodyText"/>
      </w:pPr>
    </w:p>
    <w:p w14:paraId="4C31EB5E" w14:textId="1E095D75" w:rsidR="00484E7C" w:rsidRDefault="00484E7C" w:rsidP="00E16B35">
      <w:pPr>
        <w:pStyle w:val="BodyText"/>
      </w:pPr>
    </w:p>
    <w:p w14:paraId="7946B332" w14:textId="091EB11E" w:rsidR="00E16B35" w:rsidRDefault="00E16B35" w:rsidP="00E16B35">
      <w:pPr>
        <w:pStyle w:val="BodyText"/>
      </w:pPr>
    </w:p>
    <w:p w14:paraId="7860853E" w14:textId="71E5B894" w:rsidR="00484E7C" w:rsidRDefault="00484E7C" w:rsidP="00E16B35">
      <w:pPr>
        <w:pStyle w:val="BodyText"/>
        <w:rPr>
          <w:noProof/>
        </w:rPr>
      </w:pPr>
    </w:p>
    <w:p w14:paraId="72468BC6" w14:textId="0066192D" w:rsidR="00E16B35" w:rsidRDefault="00E16B35" w:rsidP="00E16B35">
      <w:pPr>
        <w:pStyle w:val="BodyText"/>
      </w:pPr>
    </w:p>
    <w:p w14:paraId="5144F2B9" w14:textId="5413DC35" w:rsidR="00E16B35" w:rsidRDefault="00E16B35" w:rsidP="00E16B35">
      <w:pPr>
        <w:pStyle w:val="BodyText"/>
      </w:pPr>
    </w:p>
    <w:p w14:paraId="42AC240F" w14:textId="7E18731A" w:rsidR="00E16B35" w:rsidRDefault="00E16B35" w:rsidP="00E16B35">
      <w:pPr>
        <w:pStyle w:val="BodyText"/>
      </w:pPr>
    </w:p>
    <w:p w14:paraId="795693D8" w14:textId="77777777" w:rsidR="00484E7C" w:rsidRDefault="00484E7C" w:rsidP="00E16B35">
      <w:pPr>
        <w:pStyle w:val="BodyText"/>
      </w:pPr>
    </w:p>
    <w:p w14:paraId="26E1836A" w14:textId="4FB36E8D" w:rsidR="00E46E41" w:rsidRDefault="00E16B35" w:rsidP="00E16B35">
      <w:pPr>
        <w:pStyle w:val="BodyText"/>
      </w:pPr>
      <w:r w:rsidRPr="00CF089C">
        <w:rPr>
          <w:highlight w:val="yellow"/>
        </w:rPr>
        <w:t>Figure xx</w:t>
      </w:r>
      <w:r>
        <w:t xml:space="preserve">. The RST at different water levels during 2025. Note the position of the two stumps in photos for orientation. A) February </w:t>
      </w:r>
      <w:r w:rsidR="00B769AD">
        <w:t>24</w:t>
      </w:r>
      <w:r>
        <w:t xml:space="preserve">, </w:t>
      </w:r>
      <w:r w:rsidR="00CF089C">
        <w:t>water at approx. 4 m or 175 m</w:t>
      </w:r>
      <w:r w:rsidR="00CF089C" w:rsidRPr="00CF089C">
        <w:rPr>
          <w:vertAlign w:val="superscript"/>
        </w:rPr>
        <w:t>3</w:t>
      </w:r>
      <w:r w:rsidR="00CF089C">
        <w:t>/s</w:t>
      </w:r>
      <w:r>
        <w:t xml:space="preserve">, B) March </w:t>
      </w:r>
      <w:r w:rsidR="00B769AD">
        <w:t>21</w:t>
      </w:r>
      <w:r>
        <w:t xml:space="preserve"> </w:t>
      </w:r>
      <w:r w:rsidR="00CF089C">
        <w:t xml:space="preserve">water </w:t>
      </w:r>
      <w:r>
        <w:t xml:space="preserve">at </w:t>
      </w:r>
      <w:r w:rsidR="00CF089C">
        <w:t xml:space="preserve">approx. 3.9 </w:t>
      </w:r>
      <w:r>
        <w:t xml:space="preserve">m </w:t>
      </w:r>
      <w:r w:rsidR="00CF089C">
        <w:t>or 160 m</w:t>
      </w:r>
      <w:r w:rsidR="00CF089C" w:rsidRPr="00CF089C">
        <w:rPr>
          <w:vertAlign w:val="superscript"/>
        </w:rPr>
        <w:t>3</w:t>
      </w:r>
      <w:r w:rsidR="00CF089C">
        <w:t>/s</w:t>
      </w:r>
      <w:r>
        <w:t xml:space="preserve">, c) April </w:t>
      </w:r>
      <w:r w:rsidR="00394CD1">
        <w:t>14</w:t>
      </w:r>
      <w:r w:rsidR="00CF089C">
        <w:t xml:space="preserve">, water </w:t>
      </w:r>
      <w:r>
        <w:t xml:space="preserve">at </w:t>
      </w:r>
      <w:r w:rsidR="00CF089C">
        <w:t>approx. 2.8 m or 36 m</w:t>
      </w:r>
      <w:r w:rsidR="00CF089C" w:rsidRPr="00CF089C">
        <w:rPr>
          <w:vertAlign w:val="superscript"/>
        </w:rPr>
        <w:t>3</w:t>
      </w:r>
      <w:r w:rsidR="00CF089C">
        <w:t>/s</w:t>
      </w:r>
      <w:r>
        <w:t xml:space="preserve">, d) May </w:t>
      </w:r>
      <w:r w:rsidR="00875169">
        <w:t>19</w:t>
      </w:r>
      <w:r w:rsidR="00CF089C">
        <w:t xml:space="preserve"> water at </w:t>
      </w:r>
      <w:proofErr w:type="spellStart"/>
      <w:r w:rsidR="00CF089C">
        <w:t>appox</w:t>
      </w:r>
      <w:proofErr w:type="spellEnd"/>
      <w:r w:rsidR="00CF089C">
        <w:t>. 2.4 m or 14</w:t>
      </w:r>
      <w:r w:rsidR="00CF089C" w:rsidRPr="00CF089C">
        <w:t xml:space="preserve"> </w:t>
      </w:r>
      <w:r w:rsidR="00CF089C">
        <w:t>m</w:t>
      </w:r>
      <w:r w:rsidR="00CF089C" w:rsidRPr="00CF089C">
        <w:rPr>
          <w:vertAlign w:val="superscript"/>
        </w:rPr>
        <w:t>3</w:t>
      </w:r>
      <w:r w:rsidR="00CF089C">
        <w:t>/s</w:t>
      </w:r>
      <w:r>
        <w:t>. In e) February</w:t>
      </w:r>
      <w:r w:rsidR="00B769AD">
        <w:t xml:space="preserve"> </w:t>
      </w:r>
      <w:r w:rsidR="00CF089C">
        <w:t>22-23</w:t>
      </w:r>
      <w:r>
        <w:t xml:space="preserve"> and </w:t>
      </w:r>
      <w:r w:rsidR="00484E7C">
        <w:t xml:space="preserve">f) </w:t>
      </w:r>
      <w:r>
        <w:t>March</w:t>
      </w:r>
      <w:r w:rsidR="00B769AD">
        <w:t xml:space="preserve"> </w:t>
      </w:r>
      <w:r w:rsidR="00CF089C">
        <w:t>23-24</w:t>
      </w:r>
      <w:r>
        <w:t>, levels exceed</w:t>
      </w:r>
      <w:r w:rsidR="00CF089C">
        <w:t>ed</w:t>
      </w:r>
      <w:r>
        <w:t xml:space="preserve"> the bank height and the RST was deposited on the ground on top of the bank; these events corresponded to </w:t>
      </w:r>
      <w:r w:rsidR="00CF089C">
        <w:t>5.7 m or 450 m</w:t>
      </w:r>
      <w:r w:rsidR="00CF089C" w:rsidRPr="00CF089C">
        <w:rPr>
          <w:vertAlign w:val="superscript"/>
        </w:rPr>
        <w:t>3</w:t>
      </w:r>
      <w:r w:rsidR="00CF089C">
        <w:t xml:space="preserve">/s </w:t>
      </w:r>
      <w:r>
        <w:t xml:space="preserve">and </w:t>
      </w:r>
      <w:r w:rsidR="00CF089C">
        <w:t>5.75 m or 500</w:t>
      </w:r>
      <w:r w:rsidR="00CF089C" w:rsidRPr="00CF089C">
        <w:t xml:space="preserve"> </w:t>
      </w:r>
      <w:r w:rsidR="00CF089C">
        <w:t>m</w:t>
      </w:r>
      <w:r w:rsidR="00CF089C" w:rsidRPr="00CF089C">
        <w:rPr>
          <w:vertAlign w:val="superscript"/>
        </w:rPr>
        <w:t>3</w:t>
      </w:r>
      <w:r w:rsidR="00CF089C">
        <w:t>/s</w:t>
      </w:r>
      <w:r>
        <w:t xml:space="preserve">, respectively. </w:t>
      </w:r>
      <w:r w:rsidR="00CA220D">
        <w:t xml:space="preserve">At high flows </w:t>
      </w:r>
      <w:r w:rsidR="00CA220D">
        <w:lastRenderedPageBreak/>
        <w:t>above approx. 150 m</w:t>
      </w:r>
      <w:r w:rsidR="00CA220D" w:rsidRPr="00CF089C">
        <w:rPr>
          <w:vertAlign w:val="superscript"/>
        </w:rPr>
        <w:t>3</w:t>
      </w:r>
      <w:r w:rsidR="00CA220D">
        <w:t xml:space="preserve">/s the site becomes a back-eddy and the trap spins slowly (or hardly at all). This is ideal for avoiding logs and reducing damage to the trap, but not for fish capture. </w:t>
      </w:r>
    </w:p>
    <w:p w14:paraId="450181EB" w14:textId="77777777" w:rsidR="00B93731" w:rsidRDefault="00B93731" w:rsidP="00E16B35">
      <w:pPr>
        <w:pStyle w:val="BodyText"/>
      </w:pPr>
    </w:p>
    <w:p w14:paraId="272EC2C8" w14:textId="77777777" w:rsidR="00B93731" w:rsidRDefault="00B93731" w:rsidP="00E16B35">
      <w:pPr>
        <w:pStyle w:val="BodyText"/>
      </w:pPr>
    </w:p>
    <w:p w14:paraId="2F740598" w14:textId="77777777" w:rsidR="00B93731" w:rsidRDefault="00B93731" w:rsidP="00E16B35">
      <w:pPr>
        <w:pStyle w:val="BodyText"/>
      </w:pPr>
    </w:p>
    <w:p w14:paraId="6211E4C3" w14:textId="77777777" w:rsidR="00B93731" w:rsidRDefault="00B93731" w:rsidP="00E16B35">
      <w:pPr>
        <w:pStyle w:val="BodyText"/>
      </w:pPr>
    </w:p>
    <w:p w14:paraId="0CCE4C9B" w14:textId="77777777" w:rsidR="00B93731" w:rsidRDefault="00B93731" w:rsidP="00E16B35">
      <w:pPr>
        <w:pStyle w:val="BodyText"/>
      </w:pPr>
    </w:p>
    <w:p w14:paraId="5D956904" w14:textId="77777777" w:rsidR="00B93731" w:rsidRDefault="00B93731" w:rsidP="00E16B35">
      <w:pPr>
        <w:pStyle w:val="BodyText"/>
      </w:pPr>
    </w:p>
    <w:p w14:paraId="1087A866" w14:textId="77777777" w:rsidR="00B93731" w:rsidRDefault="00B93731" w:rsidP="00E16B35">
      <w:pPr>
        <w:pStyle w:val="BodyText"/>
      </w:pPr>
    </w:p>
    <w:p w14:paraId="18E7BCEC" w14:textId="77777777" w:rsidR="00B93731" w:rsidRDefault="00B93731" w:rsidP="00E16B35">
      <w:pPr>
        <w:pStyle w:val="BodyText"/>
      </w:pPr>
    </w:p>
    <w:p w14:paraId="05A1B45D" w14:textId="77777777" w:rsidR="00B93731" w:rsidRDefault="00B93731" w:rsidP="00E16B35">
      <w:pPr>
        <w:pStyle w:val="BodyText"/>
      </w:pPr>
    </w:p>
    <w:p w14:paraId="00213A6A" w14:textId="77777777" w:rsidR="00B93731" w:rsidRDefault="00B93731" w:rsidP="00E16B35">
      <w:pPr>
        <w:pStyle w:val="BodyText"/>
      </w:pPr>
    </w:p>
    <w:p w14:paraId="1B30B97F" w14:textId="77777777" w:rsidR="00B93731" w:rsidRDefault="00B93731" w:rsidP="00E16B35">
      <w:pPr>
        <w:pStyle w:val="BodyText"/>
      </w:pPr>
    </w:p>
    <w:p w14:paraId="08BADD4A" w14:textId="77777777" w:rsidR="00B93731" w:rsidRDefault="00B93731" w:rsidP="00E16B35">
      <w:pPr>
        <w:pStyle w:val="BodyText"/>
      </w:pPr>
    </w:p>
    <w:p w14:paraId="2F5ECDCA" w14:textId="77777777" w:rsidR="00B93731" w:rsidRDefault="00B93731" w:rsidP="00E16B35">
      <w:pPr>
        <w:pStyle w:val="BodyText"/>
      </w:pPr>
    </w:p>
    <w:p w14:paraId="02D6AC3C" w14:textId="77777777" w:rsidR="00B93731" w:rsidRDefault="00B93731" w:rsidP="00E16B35">
      <w:pPr>
        <w:pStyle w:val="BodyText"/>
      </w:pPr>
    </w:p>
    <w:p w14:paraId="370C797E" w14:textId="77777777" w:rsidR="00B93731" w:rsidRDefault="00B93731" w:rsidP="00E16B35">
      <w:pPr>
        <w:pStyle w:val="BodyText"/>
      </w:pPr>
    </w:p>
    <w:p w14:paraId="5D6273B5" w14:textId="77777777" w:rsidR="00B93731" w:rsidRDefault="00B93731" w:rsidP="00E16B35">
      <w:pPr>
        <w:pStyle w:val="BodyText"/>
      </w:pPr>
    </w:p>
    <w:p w14:paraId="359E9B38" w14:textId="77777777" w:rsidR="00B93731" w:rsidRDefault="00B93731" w:rsidP="00E16B35">
      <w:pPr>
        <w:pStyle w:val="BodyText"/>
      </w:pPr>
    </w:p>
    <w:p w14:paraId="6F831AEB" w14:textId="77777777" w:rsidR="00B93731" w:rsidRDefault="00B93731" w:rsidP="00E16B35">
      <w:pPr>
        <w:pStyle w:val="BodyText"/>
      </w:pPr>
    </w:p>
    <w:p w14:paraId="5DD62D7B" w14:textId="77777777" w:rsidR="00B93731" w:rsidRDefault="00B93731" w:rsidP="00E16B35">
      <w:pPr>
        <w:pStyle w:val="BodyText"/>
      </w:pPr>
    </w:p>
    <w:p w14:paraId="7C5C2325" w14:textId="77777777" w:rsidR="00B93731" w:rsidRDefault="00B93731" w:rsidP="00E16B35">
      <w:pPr>
        <w:pStyle w:val="BodyText"/>
      </w:pPr>
    </w:p>
    <w:p w14:paraId="7A16F5A6" w14:textId="77777777" w:rsidR="00B93731" w:rsidRDefault="00B93731" w:rsidP="00E16B35">
      <w:pPr>
        <w:pStyle w:val="BodyText"/>
      </w:pPr>
    </w:p>
    <w:p w14:paraId="302F93CE" w14:textId="77777777" w:rsidR="00B93731" w:rsidRDefault="00B93731" w:rsidP="00E16B35">
      <w:pPr>
        <w:pStyle w:val="BodyText"/>
      </w:pPr>
    </w:p>
    <w:p w14:paraId="1565CD9F" w14:textId="77777777" w:rsidR="00B93731" w:rsidRDefault="00B93731" w:rsidP="00E16B35">
      <w:pPr>
        <w:pStyle w:val="BodyText"/>
      </w:pPr>
    </w:p>
    <w:p w14:paraId="4F3B2CD6" w14:textId="77777777" w:rsidR="00B93731" w:rsidRDefault="00B93731" w:rsidP="00E16B35">
      <w:pPr>
        <w:pStyle w:val="BodyText"/>
      </w:pPr>
    </w:p>
    <w:p w14:paraId="5DEC14F0" w14:textId="77777777" w:rsidR="00B93731" w:rsidRDefault="00B93731" w:rsidP="00E16B35">
      <w:pPr>
        <w:pStyle w:val="BodyText"/>
      </w:pPr>
    </w:p>
    <w:p w14:paraId="32622306" w14:textId="77777777" w:rsidR="00B93731" w:rsidRDefault="00B93731" w:rsidP="00E16B35">
      <w:pPr>
        <w:pStyle w:val="BodyText"/>
      </w:pPr>
    </w:p>
    <w:p w14:paraId="16F868F1" w14:textId="77777777" w:rsidR="00B93731" w:rsidRDefault="00B93731" w:rsidP="00E16B35">
      <w:pPr>
        <w:pStyle w:val="BodyText"/>
      </w:pPr>
    </w:p>
    <w:p w14:paraId="443949D5" w14:textId="77777777" w:rsidR="00B93731" w:rsidRDefault="00B93731" w:rsidP="00E16B35">
      <w:pPr>
        <w:pStyle w:val="BodyText"/>
      </w:pPr>
    </w:p>
    <w:p w14:paraId="703CF19F" w14:textId="77777777" w:rsidR="00B93731" w:rsidRDefault="00B93731" w:rsidP="00E16B35">
      <w:pPr>
        <w:pStyle w:val="BodyText"/>
      </w:pPr>
    </w:p>
    <w:p w14:paraId="5766669F" w14:textId="77777777" w:rsidR="00B93731" w:rsidRDefault="00B93731" w:rsidP="00E16B35">
      <w:pPr>
        <w:pStyle w:val="BodyText"/>
      </w:pPr>
    </w:p>
    <w:p w14:paraId="3BCD5523" w14:textId="77777777" w:rsidR="00B93731" w:rsidRDefault="00B93731" w:rsidP="00E16B35">
      <w:pPr>
        <w:pStyle w:val="BodyText"/>
      </w:pPr>
    </w:p>
    <w:p w14:paraId="13E4F4CD" w14:textId="77777777" w:rsidR="00B93731" w:rsidRDefault="00B93731" w:rsidP="00E16B35">
      <w:pPr>
        <w:pStyle w:val="BodyText"/>
      </w:pPr>
    </w:p>
    <w:p w14:paraId="1EC0AEF4" w14:textId="77777777" w:rsidR="00B93731" w:rsidRDefault="00B93731" w:rsidP="00E16B35">
      <w:pPr>
        <w:pStyle w:val="BodyText"/>
      </w:pPr>
    </w:p>
    <w:p w14:paraId="03BC635A" w14:textId="77777777" w:rsidR="00B93731" w:rsidRDefault="00B93731" w:rsidP="00E16B35">
      <w:pPr>
        <w:pStyle w:val="BodyText"/>
      </w:pPr>
    </w:p>
    <w:p w14:paraId="359B2CF8" w14:textId="77777777" w:rsidR="00B93731" w:rsidRDefault="00B93731" w:rsidP="00E16B35">
      <w:pPr>
        <w:pStyle w:val="BodyText"/>
      </w:pPr>
    </w:p>
    <w:p w14:paraId="64333914" w14:textId="77777777" w:rsidR="00B93731" w:rsidRDefault="00B93731" w:rsidP="00E16B35">
      <w:pPr>
        <w:pStyle w:val="BodyText"/>
      </w:pPr>
    </w:p>
    <w:p w14:paraId="523806BC" w14:textId="77777777" w:rsidR="00B93731" w:rsidRDefault="00B93731" w:rsidP="00E16B35">
      <w:pPr>
        <w:pStyle w:val="BodyText"/>
      </w:pPr>
    </w:p>
    <w:p w14:paraId="733F8048" w14:textId="77777777" w:rsidR="00B93731" w:rsidRDefault="00B93731" w:rsidP="00E16B35">
      <w:pPr>
        <w:pStyle w:val="BodyText"/>
      </w:pPr>
    </w:p>
    <w:p w14:paraId="5858C5B4" w14:textId="77777777" w:rsidR="00B93731" w:rsidRDefault="00B93731" w:rsidP="00E16B35">
      <w:pPr>
        <w:pStyle w:val="BodyText"/>
      </w:pPr>
    </w:p>
    <w:p w14:paraId="45814BE8" w14:textId="77777777" w:rsidR="00B93731" w:rsidRDefault="00B93731" w:rsidP="00E16B35">
      <w:pPr>
        <w:pStyle w:val="BodyText"/>
      </w:pPr>
    </w:p>
    <w:p w14:paraId="06FCF3B9" w14:textId="77777777" w:rsidR="00B93731" w:rsidRDefault="00B93731" w:rsidP="00E16B35">
      <w:pPr>
        <w:pStyle w:val="BodyText"/>
      </w:pPr>
    </w:p>
    <w:p w14:paraId="044FD630" w14:textId="77777777" w:rsidR="00B93731" w:rsidRDefault="00B93731" w:rsidP="00E16B35">
      <w:pPr>
        <w:pStyle w:val="BodyText"/>
      </w:pPr>
    </w:p>
    <w:p w14:paraId="61147204" w14:textId="77777777" w:rsidR="00B93731" w:rsidRDefault="00B93731" w:rsidP="00E16B35">
      <w:pPr>
        <w:pStyle w:val="BodyText"/>
      </w:pPr>
    </w:p>
    <w:p w14:paraId="515D88B7" w14:textId="77777777" w:rsidR="00B93731" w:rsidRDefault="00B93731" w:rsidP="00E16B35">
      <w:pPr>
        <w:pStyle w:val="BodyText"/>
      </w:pPr>
    </w:p>
    <w:p w14:paraId="59B18013" w14:textId="77777777" w:rsidR="00B93731" w:rsidRDefault="00B93731" w:rsidP="00E16B35">
      <w:pPr>
        <w:pStyle w:val="BodyText"/>
      </w:pPr>
    </w:p>
    <w:p w14:paraId="3CE14C4A" w14:textId="77777777" w:rsidR="00B93731" w:rsidRDefault="00B93731" w:rsidP="00E16B35">
      <w:pPr>
        <w:pStyle w:val="BodyText"/>
      </w:pPr>
    </w:p>
    <w:p w14:paraId="5684067D" w14:textId="77777777" w:rsidR="00B93731" w:rsidRDefault="00B93731" w:rsidP="00E16B35">
      <w:pPr>
        <w:pStyle w:val="BodyText"/>
      </w:pPr>
    </w:p>
    <w:p w14:paraId="099873D3" w14:textId="77777777" w:rsidR="00B93731" w:rsidRDefault="00B93731" w:rsidP="00E16B35">
      <w:pPr>
        <w:pStyle w:val="BodyText"/>
      </w:pPr>
    </w:p>
    <w:p w14:paraId="31858F35" w14:textId="77777777" w:rsidR="00B93731" w:rsidRDefault="00B93731" w:rsidP="00E16B35">
      <w:pPr>
        <w:pStyle w:val="BodyText"/>
      </w:pPr>
    </w:p>
    <w:p w14:paraId="55FA0F5F" w14:textId="7CE0C061" w:rsidR="00B93731" w:rsidRDefault="00B93731" w:rsidP="00B93731">
      <w:pPr>
        <w:pStyle w:val="Heading2"/>
      </w:pPr>
      <w:bookmarkStart w:id="45" w:name="_Toc220606413"/>
      <w:r>
        <w:lastRenderedPageBreak/>
        <w:t>ABUNDANCE ESTIMATES</w:t>
      </w:r>
      <w:bookmarkEnd w:id="45"/>
    </w:p>
    <w:p w14:paraId="5B269D2E" w14:textId="1F3E63CA" w:rsidR="00B93731" w:rsidRDefault="00B93731" w:rsidP="00B93731">
      <w:pPr>
        <w:pStyle w:val="Heading3"/>
      </w:pPr>
      <w:bookmarkStart w:id="46" w:name="_Toc220606414"/>
      <w:r>
        <w:t>Infilling for missed/unfished days</w:t>
      </w:r>
      <w:bookmarkEnd w:id="46"/>
    </w:p>
    <w:p w14:paraId="53A8E32C" w14:textId="5530A37C" w:rsidR="00B93731" w:rsidRDefault="00B93731" w:rsidP="00B93731">
      <w:pPr>
        <w:pStyle w:val="BodyText"/>
      </w:pPr>
      <w:r>
        <w:t xml:space="preserve">Model evaluation metrics are provided below for each species/life history type, followed by figures showing infilling results. </w:t>
      </w:r>
    </w:p>
    <w:p w14:paraId="1E97CDD4" w14:textId="77777777" w:rsidR="00B93731" w:rsidRDefault="00B93731" w:rsidP="00B93731">
      <w:pPr>
        <w:pStyle w:val="BodyText"/>
      </w:pPr>
    </w:p>
    <w:p w14:paraId="1E8381BE" w14:textId="3E4D3DB4" w:rsidR="00B93731" w:rsidRDefault="00B93731" w:rsidP="00B93731">
      <w:pPr>
        <w:pStyle w:val="BodyText"/>
      </w:pPr>
      <w:r>
        <w:t xml:space="preserve">Table xx. All infilling models considered by year and species/life history type with associated metrics. </w:t>
      </w:r>
      <w:r w:rsidR="00F017D0">
        <w:t>Mean absolute error (MAE) was calculated with and without zero points</w:t>
      </w:r>
      <w:r w:rsidR="00E32406">
        <w:t xml:space="preserve"> (MAE_w0 or MAE_no0, respectively)</w:t>
      </w:r>
      <w:r w:rsidR="00F017D0">
        <w:t xml:space="preserve"> </w:t>
      </w:r>
      <w:r w:rsidR="00921657">
        <w:t>to evaluate the ability to predict zero catch when observed</w:t>
      </w:r>
      <w:r w:rsidR="00F017D0">
        <w:t xml:space="preserve">. Mean absolute scaled error (MASE) and mean absolute percentage error (MAPE) are also given, although MAPE was not considered a strong metric as it cannot be calculated for observed zeroes. </w:t>
      </w:r>
    </w:p>
    <w:p w14:paraId="0A82CF79" w14:textId="77777777" w:rsidR="00B93731" w:rsidRDefault="00B93731" w:rsidP="00B93731">
      <w:pPr>
        <w:pStyle w:val="BodyText"/>
      </w:pPr>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2396"/>
        <w:gridCol w:w="884"/>
        <w:gridCol w:w="884"/>
        <w:gridCol w:w="945"/>
        <w:gridCol w:w="884"/>
        <w:gridCol w:w="2876"/>
      </w:tblGrid>
      <w:tr w:rsidR="00B93731" w:rsidRPr="00B93731" w14:paraId="014889FE" w14:textId="64775B17" w:rsidTr="00921657">
        <w:trPr>
          <w:trHeight w:val="225"/>
        </w:trPr>
        <w:tc>
          <w:tcPr>
            <w:tcW w:w="661" w:type="dxa"/>
            <w:tcBorders>
              <w:top w:val="single" w:sz="12" w:space="0" w:color="auto"/>
              <w:left w:val="nil"/>
              <w:bottom w:val="single" w:sz="12" w:space="0" w:color="auto"/>
              <w:right w:val="nil"/>
            </w:tcBorders>
            <w:shd w:val="clear" w:color="auto" w:fill="auto"/>
            <w:noWrap/>
            <w:vAlign w:val="center"/>
            <w:hideMark/>
          </w:tcPr>
          <w:p w14:paraId="59C1A8A5" w14:textId="20F7529D" w:rsidR="00B93731" w:rsidRPr="00B93731" w:rsidRDefault="00F017D0" w:rsidP="00F017D0">
            <w:pPr>
              <w:rPr>
                <w:rFonts w:ascii="Arial" w:hAnsi="Arial" w:cs="Arial"/>
                <w:b/>
                <w:bCs/>
                <w:color w:val="000000"/>
                <w:sz w:val="16"/>
                <w:szCs w:val="16"/>
                <w:lang w:val="en-US"/>
              </w:rPr>
            </w:pPr>
            <w:r>
              <w:rPr>
                <w:rFonts w:ascii="Arial" w:hAnsi="Arial" w:cs="Arial"/>
                <w:b/>
                <w:bCs/>
                <w:color w:val="000000"/>
                <w:sz w:val="16"/>
                <w:szCs w:val="16"/>
                <w:lang w:val="en-US"/>
              </w:rPr>
              <w:t>Y</w:t>
            </w:r>
            <w:r w:rsidR="00B93731" w:rsidRPr="00B93731">
              <w:rPr>
                <w:rFonts w:ascii="Arial" w:hAnsi="Arial" w:cs="Arial"/>
                <w:b/>
                <w:bCs/>
                <w:color w:val="000000"/>
                <w:sz w:val="16"/>
                <w:szCs w:val="16"/>
                <w:lang w:val="en-US"/>
              </w:rPr>
              <w:t>ear</w:t>
            </w:r>
          </w:p>
        </w:tc>
        <w:tc>
          <w:tcPr>
            <w:tcW w:w="2396" w:type="dxa"/>
            <w:tcBorders>
              <w:top w:val="single" w:sz="12" w:space="0" w:color="auto"/>
              <w:left w:val="nil"/>
              <w:bottom w:val="single" w:sz="12" w:space="0" w:color="auto"/>
              <w:right w:val="nil"/>
            </w:tcBorders>
            <w:shd w:val="clear" w:color="auto" w:fill="auto"/>
            <w:noWrap/>
            <w:vAlign w:val="center"/>
            <w:hideMark/>
          </w:tcPr>
          <w:p w14:paraId="756FAEA9" w14:textId="421B67E4" w:rsidR="00B93731" w:rsidRPr="00B93731" w:rsidRDefault="00F017D0" w:rsidP="00F017D0">
            <w:pPr>
              <w:rPr>
                <w:rFonts w:ascii="Arial" w:hAnsi="Arial" w:cs="Arial"/>
                <w:b/>
                <w:bCs/>
                <w:color w:val="000000"/>
                <w:sz w:val="16"/>
                <w:szCs w:val="16"/>
                <w:lang w:val="en-US"/>
              </w:rPr>
            </w:pPr>
            <w:r>
              <w:rPr>
                <w:rFonts w:ascii="Arial" w:hAnsi="Arial" w:cs="Arial"/>
                <w:b/>
                <w:bCs/>
                <w:color w:val="000000"/>
                <w:sz w:val="16"/>
                <w:szCs w:val="16"/>
                <w:lang w:val="en-US"/>
              </w:rPr>
              <w:t>Infilling model name</w:t>
            </w:r>
          </w:p>
        </w:tc>
        <w:tc>
          <w:tcPr>
            <w:tcW w:w="884" w:type="dxa"/>
            <w:tcBorders>
              <w:top w:val="single" w:sz="12" w:space="0" w:color="auto"/>
              <w:left w:val="nil"/>
              <w:bottom w:val="single" w:sz="12" w:space="0" w:color="auto"/>
              <w:right w:val="nil"/>
            </w:tcBorders>
            <w:shd w:val="clear" w:color="auto" w:fill="auto"/>
            <w:noWrap/>
            <w:vAlign w:val="center"/>
            <w:hideMark/>
          </w:tcPr>
          <w:p w14:paraId="588C78BD" w14:textId="77777777" w:rsidR="00B93731" w:rsidRPr="00B93731" w:rsidRDefault="00B93731" w:rsidP="00921657">
            <w:pPr>
              <w:jc w:val="center"/>
              <w:rPr>
                <w:rFonts w:ascii="Arial" w:hAnsi="Arial" w:cs="Arial"/>
                <w:b/>
                <w:bCs/>
                <w:color w:val="000000"/>
                <w:sz w:val="16"/>
                <w:szCs w:val="16"/>
                <w:lang w:val="en-US"/>
              </w:rPr>
            </w:pPr>
            <w:r w:rsidRPr="00B93731">
              <w:rPr>
                <w:rFonts w:ascii="Arial" w:hAnsi="Arial" w:cs="Arial"/>
                <w:b/>
                <w:bCs/>
                <w:color w:val="000000"/>
                <w:sz w:val="16"/>
                <w:szCs w:val="16"/>
                <w:lang w:val="en-US"/>
              </w:rPr>
              <w:t>MAPE</w:t>
            </w:r>
          </w:p>
        </w:tc>
        <w:tc>
          <w:tcPr>
            <w:tcW w:w="884" w:type="dxa"/>
            <w:tcBorders>
              <w:top w:val="single" w:sz="12" w:space="0" w:color="auto"/>
              <w:left w:val="nil"/>
              <w:bottom w:val="single" w:sz="12" w:space="0" w:color="auto"/>
              <w:right w:val="nil"/>
            </w:tcBorders>
            <w:shd w:val="clear" w:color="auto" w:fill="auto"/>
            <w:noWrap/>
            <w:vAlign w:val="center"/>
            <w:hideMark/>
          </w:tcPr>
          <w:p w14:paraId="2000C181" w14:textId="77777777" w:rsidR="00B93731" w:rsidRPr="00B93731" w:rsidRDefault="00B93731" w:rsidP="00921657">
            <w:pPr>
              <w:jc w:val="center"/>
              <w:rPr>
                <w:rFonts w:ascii="Arial" w:hAnsi="Arial" w:cs="Arial"/>
                <w:b/>
                <w:bCs/>
                <w:color w:val="000000"/>
                <w:sz w:val="16"/>
                <w:szCs w:val="16"/>
                <w:lang w:val="en-US"/>
              </w:rPr>
            </w:pPr>
            <w:r w:rsidRPr="00B93731">
              <w:rPr>
                <w:rFonts w:ascii="Arial" w:hAnsi="Arial" w:cs="Arial"/>
                <w:b/>
                <w:bCs/>
                <w:color w:val="000000"/>
                <w:sz w:val="16"/>
                <w:szCs w:val="16"/>
                <w:lang w:val="en-US"/>
              </w:rPr>
              <w:t>MAE_w0</w:t>
            </w:r>
          </w:p>
        </w:tc>
        <w:tc>
          <w:tcPr>
            <w:tcW w:w="945" w:type="dxa"/>
            <w:tcBorders>
              <w:top w:val="single" w:sz="12" w:space="0" w:color="auto"/>
              <w:left w:val="nil"/>
              <w:bottom w:val="single" w:sz="12" w:space="0" w:color="auto"/>
              <w:right w:val="nil"/>
            </w:tcBorders>
            <w:shd w:val="clear" w:color="auto" w:fill="auto"/>
            <w:noWrap/>
            <w:vAlign w:val="center"/>
            <w:hideMark/>
          </w:tcPr>
          <w:p w14:paraId="580C3958" w14:textId="77777777" w:rsidR="00B93731" w:rsidRPr="00B93731" w:rsidRDefault="00B93731" w:rsidP="00921657">
            <w:pPr>
              <w:jc w:val="center"/>
              <w:rPr>
                <w:rFonts w:ascii="Arial" w:hAnsi="Arial" w:cs="Arial"/>
                <w:b/>
                <w:bCs/>
                <w:color w:val="000000"/>
                <w:sz w:val="16"/>
                <w:szCs w:val="16"/>
                <w:lang w:val="en-US"/>
              </w:rPr>
            </w:pPr>
            <w:r w:rsidRPr="00B93731">
              <w:rPr>
                <w:rFonts w:ascii="Arial" w:hAnsi="Arial" w:cs="Arial"/>
                <w:b/>
                <w:bCs/>
                <w:color w:val="000000"/>
                <w:sz w:val="16"/>
                <w:szCs w:val="16"/>
                <w:lang w:val="en-US"/>
              </w:rPr>
              <w:t>MAE_no0</w:t>
            </w:r>
          </w:p>
        </w:tc>
        <w:tc>
          <w:tcPr>
            <w:tcW w:w="884" w:type="dxa"/>
            <w:tcBorders>
              <w:top w:val="single" w:sz="12" w:space="0" w:color="auto"/>
              <w:left w:val="nil"/>
              <w:bottom w:val="single" w:sz="12" w:space="0" w:color="auto"/>
              <w:right w:val="nil"/>
            </w:tcBorders>
            <w:shd w:val="clear" w:color="auto" w:fill="auto"/>
            <w:noWrap/>
            <w:vAlign w:val="center"/>
            <w:hideMark/>
          </w:tcPr>
          <w:p w14:paraId="6800C9BF" w14:textId="77777777" w:rsidR="00B93731" w:rsidRPr="00B93731" w:rsidRDefault="00B93731" w:rsidP="00921657">
            <w:pPr>
              <w:jc w:val="center"/>
              <w:rPr>
                <w:rFonts w:ascii="Arial" w:hAnsi="Arial" w:cs="Arial"/>
                <w:b/>
                <w:bCs/>
                <w:color w:val="000000"/>
                <w:sz w:val="16"/>
                <w:szCs w:val="16"/>
                <w:lang w:val="en-US"/>
              </w:rPr>
            </w:pPr>
            <w:r w:rsidRPr="00B93731">
              <w:rPr>
                <w:rFonts w:ascii="Arial" w:hAnsi="Arial" w:cs="Arial"/>
                <w:b/>
                <w:bCs/>
                <w:color w:val="000000"/>
                <w:sz w:val="16"/>
                <w:szCs w:val="16"/>
                <w:lang w:val="en-US"/>
              </w:rPr>
              <w:t>MASE</w:t>
            </w:r>
          </w:p>
        </w:tc>
        <w:tc>
          <w:tcPr>
            <w:tcW w:w="2876" w:type="dxa"/>
            <w:tcBorders>
              <w:top w:val="single" w:sz="12" w:space="0" w:color="auto"/>
              <w:left w:val="nil"/>
              <w:bottom w:val="single" w:sz="12" w:space="0" w:color="auto"/>
              <w:right w:val="nil"/>
            </w:tcBorders>
            <w:vAlign w:val="center"/>
          </w:tcPr>
          <w:p w14:paraId="51EE72F2" w14:textId="380BA603" w:rsidR="00B93731" w:rsidRPr="00F017D0" w:rsidRDefault="00B93731" w:rsidP="00F017D0">
            <w:pPr>
              <w:rPr>
                <w:rFonts w:ascii="Arial" w:hAnsi="Arial" w:cs="Arial"/>
                <w:b/>
                <w:bCs/>
                <w:color w:val="000000"/>
                <w:sz w:val="16"/>
                <w:szCs w:val="16"/>
                <w:lang w:val="en-US"/>
              </w:rPr>
            </w:pPr>
            <w:r w:rsidRPr="00F017D0">
              <w:rPr>
                <w:rFonts w:ascii="Arial" w:hAnsi="Arial" w:cs="Arial"/>
                <w:b/>
                <w:bCs/>
                <w:color w:val="000000"/>
                <w:sz w:val="16"/>
                <w:szCs w:val="16"/>
                <w:lang w:val="en-US"/>
              </w:rPr>
              <w:t>Notes</w:t>
            </w:r>
          </w:p>
        </w:tc>
      </w:tr>
      <w:tr w:rsidR="00921657" w:rsidRPr="00B93731" w14:paraId="3994328C" w14:textId="43BC95D7" w:rsidTr="00921657">
        <w:trPr>
          <w:trHeight w:val="225"/>
        </w:trPr>
        <w:tc>
          <w:tcPr>
            <w:tcW w:w="661" w:type="dxa"/>
            <w:vMerge w:val="restart"/>
            <w:tcBorders>
              <w:top w:val="single" w:sz="12" w:space="0" w:color="auto"/>
              <w:left w:val="nil"/>
              <w:right w:val="nil"/>
            </w:tcBorders>
            <w:shd w:val="clear" w:color="auto" w:fill="auto"/>
            <w:noWrap/>
            <w:vAlign w:val="center"/>
            <w:hideMark/>
          </w:tcPr>
          <w:p w14:paraId="56E29470" w14:textId="77777777" w:rsidR="00921657" w:rsidRPr="00B93731" w:rsidRDefault="00921657" w:rsidP="00921657">
            <w:pPr>
              <w:jc w:val="cente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12" w:space="0" w:color="auto"/>
              <w:left w:val="nil"/>
              <w:bottom w:val="single" w:sz="4" w:space="0" w:color="D9D9D9" w:themeColor="background1" w:themeShade="D9"/>
              <w:right w:val="nil"/>
            </w:tcBorders>
            <w:shd w:val="clear" w:color="auto" w:fill="auto"/>
            <w:noWrap/>
            <w:vAlign w:val="center"/>
            <w:hideMark/>
          </w:tcPr>
          <w:p w14:paraId="4D656B3F"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structs</w:t>
            </w:r>
            <w:proofErr w:type="spellEnd"/>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46D03E08" w14:textId="4C4697A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13</w:t>
            </w:r>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3DE89332" w14:textId="57A7776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6.007</w:t>
            </w:r>
          </w:p>
        </w:tc>
        <w:tc>
          <w:tcPr>
            <w:tcW w:w="945" w:type="dxa"/>
            <w:tcBorders>
              <w:top w:val="single" w:sz="12" w:space="0" w:color="auto"/>
              <w:left w:val="nil"/>
              <w:bottom w:val="single" w:sz="4" w:space="0" w:color="D9D9D9" w:themeColor="background1" w:themeShade="D9"/>
              <w:right w:val="nil"/>
            </w:tcBorders>
            <w:shd w:val="clear" w:color="auto" w:fill="auto"/>
            <w:noWrap/>
            <w:vAlign w:val="center"/>
            <w:hideMark/>
          </w:tcPr>
          <w:p w14:paraId="1E63BA49" w14:textId="17376D8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6.820</w:t>
            </w:r>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72EE432E" w14:textId="3FBF61E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443</w:t>
            </w:r>
          </w:p>
        </w:tc>
        <w:tc>
          <w:tcPr>
            <w:tcW w:w="2876" w:type="dxa"/>
            <w:tcBorders>
              <w:top w:val="single" w:sz="12" w:space="0" w:color="auto"/>
              <w:left w:val="nil"/>
              <w:bottom w:val="single" w:sz="4" w:space="0" w:color="D9D9D9" w:themeColor="background1" w:themeShade="D9"/>
              <w:right w:val="nil"/>
            </w:tcBorders>
            <w:vAlign w:val="center"/>
          </w:tcPr>
          <w:p w14:paraId="34CD3079" w14:textId="42F433C7"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Model selected</w:t>
            </w:r>
          </w:p>
        </w:tc>
      </w:tr>
      <w:tr w:rsidR="00921657" w:rsidRPr="00B93731" w14:paraId="101B3E65" w14:textId="3EC963DB" w:rsidTr="00921657">
        <w:trPr>
          <w:trHeight w:val="225"/>
        </w:trPr>
        <w:tc>
          <w:tcPr>
            <w:tcW w:w="661" w:type="dxa"/>
            <w:vMerge/>
            <w:tcBorders>
              <w:left w:val="nil"/>
              <w:right w:val="nil"/>
            </w:tcBorders>
            <w:shd w:val="clear" w:color="auto" w:fill="auto"/>
            <w:noWrap/>
            <w:vAlign w:val="center"/>
          </w:tcPr>
          <w:p w14:paraId="05640200" w14:textId="6E0EE002"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8AD6502"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interp.linear</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F08E19B" w14:textId="6373183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4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2C3D604" w14:textId="737BB8A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6.446</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DF64812" w14:textId="3FCDB03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7.39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C37B4AD" w14:textId="36CB443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47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4F08907D" w14:textId="77777777" w:rsidR="00921657" w:rsidRPr="00B93731" w:rsidRDefault="00921657" w:rsidP="00921657">
            <w:pPr>
              <w:rPr>
                <w:rFonts w:ascii="Arial" w:hAnsi="Arial" w:cs="Arial"/>
                <w:color w:val="000000"/>
                <w:sz w:val="16"/>
                <w:szCs w:val="16"/>
                <w:lang w:val="en-US"/>
              </w:rPr>
            </w:pPr>
          </w:p>
        </w:tc>
      </w:tr>
      <w:tr w:rsidR="00921657" w:rsidRPr="00B93731" w14:paraId="2CADCB8D" w14:textId="169BF3A3" w:rsidTr="00921657">
        <w:trPr>
          <w:trHeight w:val="225"/>
        </w:trPr>
        <w:tc>
          <w:tcPr>
            <w:tcW w:w="661" w:type="dxa"/>
            <w:vMerge/>
            <w:tcBorders>
              <w:left w:val="nil"/>
              <w:right w:val="nil"/>
            </w:tcBorders>
            <w:shd w:val="clear" w:color="auto" w:fill="auto"/>
            <w:noWrap/>
            <w:vAlign w:val="center"/>
          </w:tcPr>
          <w:p w14:paraId="0035719A" w14:textId="4BB48DC2"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D53CA4F" w14:textId="77777777" w:rsidR="00921657" w:rsidRPr="00B93731" w:rsidRDefault="00921657" w:rsidP="00921657">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interp.stine</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284F65E" w14:textId="146BB2D9"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21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1EC48D2" w14:textId="0BBD2C21"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6.50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0B25D81" w14:textId="46FA5903"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7.22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5BA0710" w14:textId="5EC86B2A"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0.479</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7DE8117" w14:textId="7B4AE9AB"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921657" w:rsidRPr="00B93731" w14:paraId="2B3DDB13" w14:textId="2E0B3722" w:rsidTr="00921657">
        <w:trPr>
          <w:trHeight w:val="225"/>
        </w:trPr>
        <w:tc>
          <w:tcPr>
            <w:tcW w:w="661" w:type="dxa"/>
            <w:vMerge/>
            <w:tcBorders>
              <w:left w:val="nil"/>
              <w:right w:val="nil"/>
            </w:tcBorders>
            <w:shd w:val="clear" w:color="auto" w:fill="auto"/>
            <w:noWrap/>
            <w:vAlign w:val="center"/>
          </w:tcPr>
          <w:p w14:paraId="2266B8CA" w14:textId="68AF2E01"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9CBEBAE" w14:textId="77777777" w:rsidR="00921657" w:rsidRPr="00B93731" w:rsidRDefault="00921657" w:rsidP="00921657">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kal.arima</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F1D6B4B" w14:textId="02172B27"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71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6AA0A78" w14:textId="03D5E03E"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7.456</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460588F" w14:textId="3F5E53EC"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8.15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F326447" w14:textId="746C277A"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0.549</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F4EDCDA" w14:textId="43B50758"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921657" w:rsidRPr="00B93731" w14:paraId="1198254F" w14:textId="0F7B9EAB" w:rsidTr="00921657">
        <w:trPr>
          <w:trHeight w:val="225"/>
        </w:trPr>
        <w:tc>
          <w:tcPr>
            <w:tcW w:w="661" w:type="dxa"/>
            <w:vMerge/>
            <w:tcBorders>
              <w:left w:val="nil"/>
              <w:right w:val="nil"/>
            </w:tcBorders>
            <w:shd w:val="clear" w:color="auto" w:fill="auto"/>
            <w:noWrap/>
            <w:vAlign w:val="center"/>
          </w:tcPr>
          <w:p w14:paraId="7F0A353A" w14:textId="2384D719"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A8DD4B"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ex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A3E5D62" w14:textId="74B88F4A"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8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918252" w14:textId="1B6B5A2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7.727</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A41583B" w14:textId="787D1E8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81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7E2C479" w14:textId="64EB055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69</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1482C92F" w14:textId="77777777" w:rsidR="00921657" w:rsidRPr="00B93731" w:rsidRDefault="00921657" w:rsidP="00921657">
            <w:pPr>
              <w:rPr>
                <w:rFonts w:ascii="Arial" w:hAnsi="Arial" w:cs="Arial"/>
                <w:color w:val="000000"/>
                <w:sz w:val="16"/>
                <w:szCs w:val="16"/>
                <w:lang w:val="en-US"/>
              </w:rPr>
            </w:pPr>
          </w:p>
        </w:tc>
      </w:tr>
      <w:tr w:rsidR="00921657" w:rsidRPr="00B93731" w14:paraId="47997BE8" w14:textId="786CD95A" w:rsidTr="00921657">
        <w:trPr>
          <w:trHeight w:val="225"/>
        </w:trPr>
        <w:tc>
          <w:tcPr>
            <w:tcW w:w="661" w:type="dxa"/>
            <w:vMerge/>
            <w:tcBorders>
              <w:left w:val="nil"/>
              <w:right w:val="nil"/>
            </w:tcBorders>
            <w:shd w:val="clear" w:color="auto" w:fill="auto"/>
            <w:noWrap/>
            <w:vAlign w:val="center"/>
          </w:tcPr>
          <w:p w14:paraId="14DC08E4" w14:textId="3A3CA1CA"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84DC75A"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ex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AE5AE33" w14:textId="6BB9521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3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858A097" w14:textId="67BC255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7.769</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B156DF7" w14:textId="39485B6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85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0285D8C" w14:textId="69B463E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7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02DB4444" w14:textId="77777777" w:rsidR="00921657" w:rsidRPr="00B93731" w:rsidRDefault="00921657" w:rsidP="00921657">
            <w:pPr>
              <w:rPr>
                <w:rFonts w:ascii="Arial" w:hAnsi="Arial" w:cs="Arial"/>
                <w:color w:val="000000"/>
                <w:sz w:val="16"/>
                <w:szCs w:val="16"/>
                <w:lang w:val="en-US"/>
              </w:rPr>
            </w:pPr>
          </w:p>
        </w:tc>
      </w:tr>
      <w:tr w:rsidR="00921657" w:rsidRPr="00B93731" w14:paraId="6916B5C5" w14:textId="30D68DD7" w:rsidTr="00921657">
        <w:trPr>
          <w:trHeight w:val="225"/>
        </w:trPr>
        <w:tc>
          <w:tcPr>
            <w:tcW w:w="661" w:type="dxa"/>
            <w:vMerge/>
            <w:tcBorders>
              <w:left w:val="nil"/>
              <w:right w:val="nil"/>
            </w:tcBorders>
            <w:shd w:val="clear" w:color="auto" w:fill="auto"/>
            <w:noWrap/>
            <w:vAlign w:val="center"/>
          </w:tcPr>
          <w:p w14:paraId="66334806" w14:textId="431795B4"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85EF8BA"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linear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E78DCA6" w14:textId="19368DA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11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DB5A76C" w14:textId="4FC4CF8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7.82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CE488EB" w14:textId="254F3D1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65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6655911" w14:textId="4723DBC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77</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320C403C" w14:textId="77777777" w:rsidR="00921657" w:rsidRPr="00B93731" w:rsidRDefault="00921657" w:rsidP="00921657">
            <w:pPr>
              <w:rPr>
                <w:rFonts w:ascii="Arial" w:hAnsi="Arial" w:cs="Arial"/>
                <w:color w:val="000000"/>
                <w:sz w:val="16"/>
                <w:szCs w:val="16"/>
                <w:lang w:val="en-US"/>
              </w:rPr>
            </w:pPr>
          </w:p>
        </w:tc>
      </w:tr>
      <w:tr w:rsidR="00921657" w:rsidRPr="00B93731" w14:paraId="1C3A781F" w14:textId="1B090116" w:rsidTr="00921657">
        <w:trPr>
          <w:trHeight w:val="225"/>
        </w:trPr>
        <w:tc>
          <w:tcPr>
            <w:tcW w:w="661" w:type="dxa"/>
            <w:vMerge/>
            <w:tcBorders>
              <w:left w:val="nil"/>
              <w:right w:val="nil"/>
            </w:tcBorders>
            <w:shd w:val="clear" w:color="auto" w:fill="auto"/>
            <w:noWrap/>
            <w:vAlign w:val="center"/>
          </w:tcPr>
          <w:p w14:paraId="2748232E" w14:textId="7AD6F3A1"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57A62AC"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linear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328147D" w14:textId="2E909C2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19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3A6B523" w14:textId="5F5BACC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7.89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D7FBC42" w14:textId="34F5B9A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71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86600D4" w14:textId="06872CA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8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437B60D0" w14:textId="77777777" w:rsidR="00921657" w:rsidRPr="00B93731" w:rsidRDefault="00921657" w:rsidP="00921657">
            <w:pPr>
              <w:rPr>
                <w:rFonts w:ascii="Arial" w:hAnsi="Arial" w:cs="Arial"/>
                <w:color w:val="000000"/>
                <w:sz w:val="16"/>
                <w:szCs w:val="16"/>
                <w:lang w:val="en-US"/>
              </w:rPr>
            </w:pPr>
          </w:p>
        </w:tc>
      </w:tr>
      <w:tr w:rsidR="00921657" w:rsidRPr="00B93731" w14:paraId="2B9C9121" w14:textId="6F3DF1C3" w:rsidTr="00921657">
        <w:trPr>
          <w:trHeight w:val="225"/>
        </w:trPr>
        <w:tc>
          <w:tcPr>
            <w:tcW w:w="661" w:type="dxa"/>
            <w:vMerge/>
            <w:tcBorders>
              <w:left w:val="nil"/>
              <w:right w:val="nil"/>
            </w:tcBorders>
            <w:shd w:val="clear" w:color="auto" w:fill="auto"/>
            <w:noWrap/>
            <w:vAlign w:val="center"/>
          </w:tcPr>
          <w:p w14:paraId="0A1EEC18" w14:textId="234D4E24"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F541C59"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sim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8D0750C" w14:textId="714007B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87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0272AB9" w14:textId="370878B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7.95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99EBB1E" w14:textId="1A9AC67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45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97D6BC8" w14:textId="4A995BF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86</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3670BCC1" w14:textId="77777777" w:rsidR="00921657" w:rsidRPr="00B93731" w:rsidRDefault="00921657" w:rsidP="00921657">
            <w:pPr>
              <w:rPr>
                <w:rFonts w:ascii="Arial" w:hAnsi="Arial" w:cs="Arial"/>
                <w:color w:val="000000"/>
                <w:sz w:val="16"/>
                <w:szCs w:val="16"/>
                <w:lang w:val="en-US"/>
              </w:rPr>
            </w:pPr>
          </w:p>
        </w:tc>
      </w:tr>
      <w:tr w:rsidR="00921657" w:rsidRPr="00B93731" w14:paraId="34A2DEC9" w14:textId="1E05F5C8" w:rsidTr="00921657">
        <w:trPr>
          <w:trHeight w:val="225"/>
        </w:trPr>
        <w:tc>
          <w:tcPr>
            <w:tcW w:w="661" w:type="dxa"/>
            <w:vMerge/>
            <w:tcBorders>
              <w:left w:val="nil"/>
              <w:bottom w:val="single" w:sz="4" w:space="0" w:color="auto"/>
              <w:right w:val="nil"/>
            </w:tcBorders>
            <w:shd w:val="clear" w:color="auto" w:fill="auto"/>
            <w:noWrap/>
            <w:vAlign w:val="center"/>
          </w:tcPr>
          <w:p w14:paraId="30785EAE" w14:textId="67BB8F38" w:rsidR="00921657" w:rsidRPr="00B93731" w:rsidRDefault="00921657" w:rsidP="00F017D0">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auto"/>
              <w:right w:val="nil"/>
            </w:tcBorders>
            <w:shd w:val="clear" w:color="auto" w:fill="auto"/>
            <w:noWrap/>
            <w:vAlign w:val="center"/>
            <w:hideMark/>
          </w:tcPr>
          <w:p w14:paraId="14D4FBD3"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simp2</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49CD937C" w14:textId="0F8EF24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93</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6E9FE0F9" w14:textId="3A6FA29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063</w:t>
            </w:r>
          </w:p>
        </w:tc>
        <w:tc>
          <w:tcPr>
            <w:tcW w:w="945" w:type="dxa"/>
            <w:tcBorders>
              <w:top w:val="single" w:sz="4" w:space="0" w:color="D9D9D9" w:themeColor="background1" w:themeShade="D9"/>
              <w:left w:val="nil"/>
              <w:bottom w:val="single" w:sz="4" w:space="0" w:color="auto"/>
              <w:right w:val="nil"/>
            </w:tcBorders>
            <w:shd w:val="clear" w:color="auto" w:fill="auto"/>
            <w:noWrap/>
            <w:vAlign w:val="center"/>
            <w:hideMark/>
          </w:tcPr>
          <w:p w14:paraId="0686A400" w14:textId="3BDB60D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8.563</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764E4B12" w14:textId="42C9C4D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94</w:t>
            </w:r>
          </w:p>
        </w:tc>
        <w:tc>
          <w:tcPr>
            <w:tcW w:w="2876" w:type="dxa"/>
            <w:tcBorders>
              <w:top w:val="single" w:sz="4" w:space="0" w:color="D9D9D9" w:themeColor="background1" w:themeShade="D9"/>
              <w:left w:val="nil"/>
              <w:bottom w:val="single" w:sz="4" w:space="0" w:color="auto"/>
              <w:right w:val="nil"/>
            </w:tcBorders>
            <w:vAlign w:val="center"/>
          </w:tcPr>
          <w:p w14:paraId="65B2BFF0" w14:textId="77777777" w:rsidR="00921657" w:rsidRPr="00B93731" w:rsidRDefault="00921657" w:rsidP="00921657">
            <w:pPr>
              <w:rPr>
                <w:rFonts w:ascii="Arial" w:hAnsi="Arial" w:cs="Arial"/>
                <w:color w:val="000000"/>
                <w:sz w:val="16"/>
                <w:szCs w:val="16"/>
                <w:lang w:val="en-US"/>
              </w:rPr>
            </w:pPr>
          </w:p>
        </w:tc>
      </w:tr>
      <w:tr w:rsidR="00921657" w:rsidRPr="00B93731" w14:paraId="08933EC2" w14:textId="157A4291" w:rsidTr="00921657">
        <w:trPr>
          <w:trHeight w:val="225"/>
        </w:trPr>
        <w:tc>
          <w:tcPr>
            <w:tcW w:w="661" w:type="dxa"/>
            <w:vMerge w:val="restart"/>
            <w:tcBorders>
              <w:left w:val="nil"/>
              <w:right w:val="nil"/>
            </w:tcBorders>
            <w:shd w:val="clear" w:color="auto" w:fill="auto"/>
            <w:noWrap/>
            <w:vAlign w:val="center"/>
            <w:hideMark/>
          </w:tcPr>
          <w:p w14:paraId="67499890" w14:textId="77777777" w:rsidR="00921657" w:rsidRPr="00B93731" w:rsidRDefault="00921657" w:rsidP="00921657">
            <w:pPr>
              <w:jc w:val="cente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left w:val="nil"/>
              <w:bottom w:val="single" w:sz="4" w:space="0" w:color="D9D9D9" w:themeColor="background1" w:themeShade="D9"/>
              <w:right w:val="nil"/>
            </w:tcBorders>
            <w:shd w:val="clear" w:color="auto" w:fill="auto"/>
            <w:noWrap/>
            <w:vAlign w:val="center"/>
            <w:hideMark/>
          </w:tcPr>
          <w:p w14:paraId="0D6EBA76"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interp.linear</w:t>
            </w:r>
            <w:proofErr w:type="spellEnd"/>
          </w:p>
        </w:tc>
        <w:tc>
          <w:tcPr>
            <w:tcW w:w="884" w:type="dxa"/>
            <w:tcBorders>
              <w:left w:val="nil"/>
              <w:bottom w:val="single" w:sz="4" w:space="0" w:color="D9D9D9" w:themeColor="background1" w:themeShade="D9"/>
              <w:right w:val="nil"/>
            </w:tcBorders>
            <w:shd w:val="clear" w:color="auto" w:fill="auto"/>
            <w:noWrap/>
            <w:vAlign w:val="center"/>
            <w:hideMark/>
          </w:tcPr>
          <w:p w14:paraId="6BF3F4CA" w14:textId="4ED313F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48</w:t>
            </w:r>
          </w:p>
        </w:tc>
        <w:tc>
          <w:tcPr>
            <w:tcW w:w="884" w:type="dxa"/>
            <w:tcBorders>
              <w:left w:val="nil"/>
              <w:bottom w:val="single" w:sz="4" w:space="0" w:color="D9D9D9" w:themeColor="background1" w:themeShade="D9"/>
              <w:right w:val="nil"/>
            </w:tcBorders>
            <w:shd w:val="clear" w:color="auto" w:fill="auto"/>
            <w:noWrap/>
            <w:vAlign w:val="center"/>
            <w:hideMark/>
          </w:tcPr>
          <w:p w14:paraId="0902E4DE" w14:textId="460BC68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930</w:t>
            </w:r>
          </w:p>
        </w:tc>
        <w:tc>
          <w:tcPr>
            <w:tcW w:w="945" w:type="dxa"/>
            <w:tcBorders>
              <w:left w:val="nil"/>
              <w:bottom w:val="single" w:sz="4" w:space="0" w:color="D9D9D9" w:themeColor="background1" w:themeShade="D9"/>
              <w:right w:val="nil"/>
            </w:tcBorders>
            <w:shd w:val="clear" w:color="auto" w:fill="auto"/>
            <w:noWrap/>
            <w:vAlign w:val="center"/>
            <w:hideMark/>
          </w:tcPr>
          <w:p w14:paraId="4F12D950" w14:textId="4639109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856</w:t>
            </w:r>
          </w:p>
        </w:tc>
        <w:tc>
          <w:tcPr>
            <w:tcW w:w="884" w:type="dxa"/>
            <w:tcBorders>
              <w:left w:val="nil"/>
              <w:bottom w:val="single" w:sz="4" w:space="0" w:color="D9D9D9" w:themeColor="background1" w:themeShade="D9"/>
              <w:right w:val="nil"/>
            </w:tcBorders>
            <w:shd w:val="clear" w:color="auto" w:fill="auto"/>
            <w:noWrap/>
            <w:vAlign w:val="center"/>
            <w:hideMark/>
          </w:tcPr>
          <w:p w14:paraId="2127A28A" w14:textId="5341DD2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55</w:t>
            </w:r>
          </w:p>
        </w:tc>
        <w:tc>
          <w:tcPr>
            <w:tcW w:w="2876" w:type="dxa"/>
            <w:tcBorders>
              <w:left w:val="nil"/>
              <w:bottom w:val="single" w:sz="4" w:space="0" w:color="D9D9D9" w:themeColor="background1" w:themeShade="D9"/>
              <w:right w:val="nil"/>
            </w:tcBorders>
            <w:vAlign w:val="center"/>
          </w:tcPr>
          <w:p w14:paraId="0E586921" w14:textId="5D2C6821" w:rsidR="00921657" w:rsidRPr="00B93731" w:rsidRDefault="00921657" w:rsidP="00921657">
            <w:pPr>
              <w:rPr>
                <w:rFonts w:ascii="Arial" w:hAnsi="Arial" w:cs="Arial"/>
                <w:color w:val="000000"/>
                <w:sz w:val="16"/>
                <w:szCs w:val="16"/>
                <w:lang w:val="en-US"/>
              </w:rPr>
            </w:pPr>
            <w:r w:rsidRPr="00F017D0">
              <w:rPr>
                <w:rFonts w:ascii="Arial" w:hAnsi="Arial" w:cs="Arial"/>
                <w:color w:val="000000"/>
                <w:sz w:val="16"/>
                <w:szCs w:val="16"/>
                <w:lang w:val="en-US"/>
              </w:rPr>
              <w:t>Model selected</w:t>
            </w:r>
          </w:p>
        </w:tc>
      </w:tr>
      <w:tr w:rsidR="00921657" w:rsidRPr="00B93731" w14:paraId="17FB940D" w14:textId="70C5D028" w:rsidTr="00921657">
        <w:trPr>
          <w:trHeight w:val="225"/>
        </w:trPr>
        <w:tc>
          <w:tcPr>
            <w:tcW w:w="661" w:type="dxa"/>
            <w:vMerge/>
            <w:tcBorders>
              <w:left w:val="nil"/>
              <w:right w:val="nil"/>
            </w:tcBorders>
            <w:shd w:val="clear" w:color="auto" w:fill="auto"/>
            <w:noWrap/>
            <w:vAlign w:val="center"/>
          </w:tcPr>
          <w:p w14:paraId="13DB5BEA" w14:textId="36FDF29F"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161E5C4"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arima</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3B86E2B" w14:textId="481E304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4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567128E" w14:textId="4831830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930</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E3FAE7F" w14:textId="65144E6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85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C1620F8" w14:textId="367D98D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5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FCF7F12" w14:textId="77777777" w:rsidR="00921657" w:rsidRPr="00B93731" w:rsidRDefault="00921657" w:rsidP="00921657">
            <w:pPr>
              <w:rPr>
                <w:rFonts w:ascii="Arial" w:hAnsi="Arial" w:cs="Arial"/>
                <w:color w:val="000000"/>
                <w:sz w:val="16"/>
                <w:szCs w:val="16"/>
                <w:lang w:val="en-US"/>
              </w:rPr>
            </w:pPr>
          </w:p>
        </w:tc>
      </w:tr>
      <w:tr w:rsidR="00921657" w:rsidRPr="00B93731" w14:paraId="7CF69733" w14:textId="064ACF27" w:rsidTr="00921657">
        <w:trPr>
          <w:trHeight w:val="225"/>
        </w:trPr>
        <w:tc>
          <w:tcPr>
            <w:tcW w:w="661" w:type="dxa"/>
            <w:vMerge/>
            <w:tcBorders>
              <w:left w:val="nil"/>
              <w:right w:val="nil"/>
            </w:tcBorders>
            <w:shd w:val="clear" w:color="auto" w:fill="auto"/>
            <w:noWrap/>
            <w:vAlign w:val="center"/>
          </w:tcPr>
          <w:p w14:paraId="296B74EA" w14:textId="475199EC"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A7105B5"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hinook_natural_kal.structs</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CF4BC47" w14:textId="0CA6F9C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4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3E7F397" w14:textId="3FD4281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930</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478D52E" w14:textId="7382C6E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85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A96F9B6" w14:textId="0057C4E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5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EF9B726" w14:textId="77777777" w:rsidR="00921657" w:rsidRPr="00B93731" w:rsidRDefault="00921657" w:rsidP="00921657">
            <w:pPr>
              <w:rPr>
                <w:rFonts w:ascii="Arial" w:hAnsi="Arial" w:cs="Arial"/>
                <w:color w:val="000000"/>
                <w:sz w:val="16"/>
                <w:szCs w:val="16"/>
                <w:lang w:val="en-US"/>
              </w:rPr>
            </w:pPr>
          </w:p>
        </w:tc>
      </w:tr>
      <w:tr w:rsidR="00921657" w:rsidRPr="00B93731" w14:paraId="35784433" w14:textId="4CF41E8C" w:rsidTr="00921657">
        <w:trPr>
          <w:trHeight w:val="225"/>
        </w:trPr>
        <w:tc>
          <w:tcPr>
            <w:tcW w:w="661" w:type="dxa"/>
            <w:vMerge/>
            <w:tcBorders>
              <w:left w:val="nil"/>
              <w:right w:val="nil"/>
            </w:tcBorders>
            <w:shd w:val="clear" w:color="auto" w:fill="auto"/>
            <w:noWrap/>
            <w:vAlign w:val="center"/>
          </w:tcPr>
          <w:p w14:paraId="1B1388CC" w14:textId="208ADC9C"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773CAF5" w14:textId="77777777" w:rsidR="00921657" w:rsidRPr="00B93731" w:rsidRDefault="00921657" w:rsidP="00921657">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hinook_natural_interp.stine</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03DF279" w14:textId="79D68BB3"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07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38BBACA" w14:textId="212B9EA3"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5.25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2899F04" w14:textId="1CCD1484"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3.23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4A628CE" w14:textId="3BC0706E"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0.59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4C44B082" w14:textId="22D8BBF0"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921657" w:rsidRPr="00B93731" w14:paraId="2F6FEE30" w14:textId="0234484B" w:rsidTr="00921657">
        <w:trPr>
          <w:trHeight w:val="225"/>
        </w:trPr>
        <w:tc>
          <w:tcPr>
            <w:tcW w:w="661" w:type="dxa"/>
            <w:vMerge/>
            <w:tcBorders>
              <w:left w:val="nil"/>
              <w:right w:val="nil"/>
            </w:tcBorders>
            <w:shd w:val="clear" w:color="auto" w:fill="auto"/>
            <w:noWrap/>
            <w:vAlign w:val="center"/>
          </w:tcPr>
          <w:p w14:paraId="61DD1870" w14:textId="0A3E1967"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9FF7E90"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sim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9A76082" w14:textId="5D9B023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64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52E415C" w14:textId="260605F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27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A8E09A3" w14:textId="7DAC4B8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3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6149A4B" w14:textId="69436F41"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9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2AC6094A" w14:textId="77777777" w:rsidR="00921657" w:rsidRPr="00B93731" w:rsidRDefault="00921657" w:rsidP="00921657">
            <w:pPr>
              <w:rPr>
                <w:rFonts w:ascii="Arial" w:hAnsi="Arial" w:cs="Arial"/>
                <w:color w:val="000000"/>
                <w:sz w:val="16"/>
                <w:szCs w:val="16"/>
                <w:lang w:val="en-US"/>
              </w:rPr>
            </w:pPr>
          </w:p>
        </w:tc>
      </w:tr>
      <w:tr w:rsidR="00921657" w:rsidRPr="00B93731" w14:paraId="2C34E58E" w14:textId="0A5F1D87" w:rsidTr="00921657">
        <w:trPr>
          <w:trHeight w:val="225"/>
        </w:trPr>
        <w:tc>
          <w:tcPr>
            <w:tcW w:w="661" w:type="dxa"/>
            <w:vMerge/>
            <w:tcBorders>
              <w:left w:val="nil"/>
              <w:right w:val="nil"/>
            </w:tcBorders>
            <w:shd w:val="clear" w:color="auto" w:fill="auto"/>
            <w:noWrap/>
            <w:vAlign w:val="center"/>
          </w:tcPr>
          <w:p w14:paraId="74117117" w14:textId="0B6137E6"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C2C6E66"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sim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F942063" w14:textId="11791E1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64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0AB4DEE" w14:textId="47BE774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27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6D986BE" w14:textId="0E4AB6F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3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212F45B" w14:textId="6C4E66B9"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9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DFC6CA7" w14:textId="77777777" w:rsidR="00921657" w:rsidRPr="00B93731" w:rsidRDefault="00921657" w:rsidP="00921657">
            <w:pPr>
              <w:rPr>
                <w:rFonts w:ascii="Arial" w:hAnsi="Arial" w:cs="Arial"/>
                <w:color w:val="000000"/>
                <w:sz w:val="16"/>
                <w:szCs w:val="16"/>
                <w:lang w:val="en-US"/>
              </w:rPr>
            </w:pPr>
          </w:p>
        </w:tc>
      </w:tr>
      <w:tr w:rsidR="00921657" w:rsidRPr="00B93731" w14:paraId="4298FB53" w14:textId="57E12DBD" w:rsidTr="00921657">
        <w:trPr>
          <w:trHeight w:val="225"/>
        </w:trPr>
        <w:tc>
          <w:tcPr>
            <w:tcW w:w="661" w:type="dxa"/>
            <w:vMerge/>
            <w:tcBorders>
              <w:left w:val="nil"/>
              <w:right w:val="nil"/>
            </w:tcBorders>
            <w:shd w:val="clear" w:color="auto" w:fill="auto"/>
            <w:noWrap/>
            <w:vAlign w:val="center"/>
          </w:tcPr>
          <w:p w14:paraId="04574FA9" w14:textId="2BAA1DDD"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497AD0F"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linear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9D6E7CC" w14:textId="0420D39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80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48764A8" w14:textId="3859567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35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92D8249" w14:textId="7E67BCE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5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1EBEABC" w14:textId="44F1555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603</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4A49B3A" w14:textId="77777777" w:rsidR="00921657" w:rsidRPr="00B93731" w:rsidRDefault="00921657" w:rsidP="00921657">
            <w:pPr>
              <w:rPr>
                <w:rFonts w:ascii="Arial" w:hAnsi="Arial" w:cs="Arial"/>
                <w:color w:val="000000"/>
                <w:sz w:val="16"/>
                <w:szCs w:val="16"/>
                <w:lang w:val="en-US"/>
              </w:rPr>
            </w:pPr>
          </w:p>
        </w:tc>
      </w:tr>
      <w:tr w:rsidR="00921657" w:rsidRPr="00B93731" w14:paraId="078C68AF" w14:textId="69E3EBAA" w:rsidTr="00921657">
        <w:trPr>
          <w:trHeight w:val="225"/>
        </w:trPr>
        <w:tc>
          <w:tcPr>
            <w:tcW w:w="661" w:type="dxa"/>
            <w:vMerge/>
            <w:tcBorders>
              <w:left w:val="nil"/>
              <w:right w:val="nil"/>
            </w:tcBorders>
            <w:shd w:val="clear" w:color="auto" w:fill="auto"/>
            <w:noWrap/>
            <w:vAlign w:val="center"/>
          </w:tcPr>
          <w:p w14:paraId="01EE6E81" w14:textId="384880AD"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3120C0D"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linear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665299D" w14:textId="2493DD9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80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1FA432E" w14:textId="69F357F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35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8EFF8B3" w14:textId="44DF888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5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924E5B0" w14:textId="0A6123EA"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603</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7D4D2AA" w14:textId="77777777" w:rsidR="00921657" w:rsidRPr="00B93731" w:rsidRDefault="00921657" w:rsidP="00921657">
            <w:pPr>
              <w:rPr>
                <w:rFonts w:ascii="Arial" w:hAnsi="Arial" w:cs="Arial"/>
                <w:color w:val="000000"/>
                <w:sz w:val="16"/>
                <w:szCs w:val="16"/>
                <w:lang w:val="en-US"/>
              </w:rPr>
            </w:pPr>
          </w:p>
        </w:tc>
      </w:tr>
      <w:tr w:rsidR="00921657" w:rsidRPr="00B93731" w14:paraId="5A372EA0" w14:textId="6AA2B1E6" w:rsidTr="00921657">
        <w:trPr>
          <w:trHeight w:val="225"/>
        </w:trPr>
        <w:tc>
          <w:tcPr>
            <w:tcW w:w="661" w:type="dxa"/>
            <w:vMerge/>
            <w:tcBorders>
              <w:left w:val="nil"/>
              <w:right w:val="nil"/>
            </w:tcBorders>
            <w:shd w:val="clear" w:color="auto" w:fill="auto"/>
            <w:noWrap/>
            <w:vAlign w:val="center"/>
          </w:tcPr>
          <w:p w14:paraId="3098A996" w14:textId="507D3B12"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BAEB92E"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ex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90303D0" w14:textId="0FB532C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2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3B5FDD4" w14:textId="5AB01BC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433</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7D7A1DB" w14:textId="1FEEE78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9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6692182" w14:textId="3EA4F3D1"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61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E8FC534" w14:textId="77777777" w:rsidR="00921657" w:rsidRPr="00B93731" w:rsidRDefault="00921657" w:rsidP="00921657">
            <w:pPr>
              <w:rPr>
                <w:rFonts w:ascii="Arial" w:hAnsi="Arial" w:cs="Arial"/>
                <w:color w:val="000000"/>
                <w:sz w:val="16"/>
                <w:szCs w:val="16"/>
                <w:lang w:val="en-US"/>
              </w:rPr>
            </w:pPr>
          </w:p>
        </w:tc>
      </w:tr>
      <w:tr w:rsidR="00921657" w:rsidRPr="00B93731" w14:paraId="6456A72C" w14:textId="6C8D575F" w:rsidTr="00921657">
        <w:trPr>
          <w:trHeight w:val="225"/>
        </w:trPr>
        <w:tc>
          <w:tcPr>
            <w:tcW w:w="661" w:type="dxa"/>
            <w:vMerge/>
            <w:tcBorders>
              <w:left w:val="nil"/>
              <w:bottom w:val="single" w:sz="12" w:space="0" w:color="auto"/>
              <w:right w:val="nil"/>
            </w:tcBorders>
            <w:shd w:val="clear" w:color="auto" w:fill="auto"/>
            <w:noWrap/>
            <w:vAlign w:val="center"/>
          </w:tcPr>
          <w:p w14:paraId="12048506" w14:textId="6F5013A7"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12" w:space="0" w:color="auto"/>
              <w:right w:val="nil"/>
            </w:tcBorders>
            <w:shd w:val="clear" w:color="auto" w:fill="auto"/>
            <w:noWrap/>
            <w:vAlign w:val="center"/>
            <w:hideMark/>
          </w:tcPr>
          <w:p w14:paraId="526FE2F0"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hinook_natural_MA.exp3</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2961EE06" w14:textId="4B50E89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21</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2CF5380B" w14:textId="279D63F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433</w:t>
            </w:r>
          </w:p>
        </w:tc>
        <w:tc>
          <w:tcPr>
            <w:tcW w:w="945" w:type="dxa"/>
            <w:tcBorders>
              <w:top w:val="single" w:sz="4" w:space="0" w:color="D9D9D9" w:themeColor="background1" w:themeShade="D9"/>
              <w:left w:val="nil"/>
              <w:bottom w:val="single" w:sz="12" w:space="0" w:color="auto"/>
              <w:right w:val="nil"/>
            </w:tcBorders>
            <w:shd w:val="clear" w:color="auto" w:fill="auto"/>
            <w:noWrap/>
            <w:vAlign w:val="center"/>
            <w:hideMark/>
          </w:tcPr>
          <w:p w14:paraId="5673CBFF" w14:textId="60D6301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96</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3365D2D9" w14:textId="7BF11A0A"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612</w:t>
            </w:r>
          </w:p>
        </w:tc>
        <w:tc>
          <w:tcPr>
            <w:tcW w:w="2876" w:type="dxa"/>
            <w:tcBorders>
              <w:top w:val="single" w:sz="4" w:space="0" w:color="D9D9D9" w:themeColor="background1" w:themeShade="D9"/>
              <w:left w:val="nil"/>
              <w:bottom w:val="single" w:sz="12" w:space="0" w:color="auto"/>
              <w:right w:val="nil"/>
            </w:tcBorders>
            <w:vAlign w:val="center"/>
          </w:tcPr>
          <w:p w14:paraId="055DBE8B" w14:textId="77777777" w:rsidR="00921657" w:rsidRPr="00B93731" w:rsidRDefault="00921657" w:rsidP="00921657">
            <w:pPr>
              <w:rPr>
                <w:rFonts w:ascii="Arial" w:hAnsi="Arial" w:cs="Arial"/>
                <w:color w:val="000000"/>
                <w:sz w:val="16"/>
                <w:szCs w:val="16"/>
                <w:lang w:val="en-US"/>
              </w:rPr>
            </w:pPr>
          </w:p>
        </w:tc>
      </w:tr>
      <w:tr w:rsidR="00921657" w:rsidRPr="00B93731" w14:paraId="4A9C250D" w14:textId="786384AD" w:rsidTr="00921657">
        <w:trPr>
          <w:trHeight w:val="225"/>
        </w:trPr>
        <w:tc>
          <w:tcPr>
            <w:tcW w:w="661" w:type="dxa"/>
            <w:vMerge w:val="restart"/>
            <w:tcBorders>
              <w:top w:val="single" w:sz="12" w:space="0" w:color="auto"/>
              <w:left w:val="nil"/>
              <w:right w:val="nil"/>
            </w:tcBorders>
            <w:shd w:val="clear" w:color="auto" w:fill="auto"/>
            <w:noWrap/>
            <w:vAlign w:val="center"/>
            <w:hideMark/>
          </w:tcPr>
          <w:p w14:paraId="342303E5" w14:textId="77777777" w:rsidR="00921657" w:rsidRPr="00B93731" w:rsidRDefault="00921657" w:rsidP="00921657">
            <w:pPr>
              <w:jc w:val="cente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12" w:space="0" w:color="auto"/>
              <w:left w:val="nil"/>
              <w:bottom w:val="single" w:sz="4" w:space="0" w:color="D9D9D9" w:themeColor="background1" w:themeShade="D9"/>
              <w:right w:val="nil"/>
            </w:tcBorders>
            <w:shd w:val="clear" w:color="auto" w:fill="auto"/>
            <w:noWrap/>
            <w:vAlign w:val="center"/>
            <w:hideMark/>
          </w:tcPr>
          <w:p w14:paraId="3E592EED"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arima</w:t>
            </w:r>
            <w:proofErr w:type="spellEnd"/>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7E69FF8D" w14:textId="2BD1EE8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35</w:t>
            </w:r>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437DD309" w14:textId="45AEEA5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67.175</w:t>
            </w:r>
          </w:p>
        </w:tc>
        <w:tc>
          <w:tcPr>
            <w:tcW w:w="945" w:type="dxa"/>
            <w:tcBorders>
              <w:top w:val="single" w:sz="12" w:space="0" w:color="auto"/>
              <w:left w:val="nil"/>
              <w:bottom w:val="single" w:sz="4" w:space="0" w:color="D9D9D9" w:themeColor="background1" w:themeShade="D9"/>
              <w:right w:val="nil"/>
            </w:tcBorders>
            <w:shd w:val="clear" w:color="auto" w:fill="auto"/>
            <w:noWrap/>
            <w:vAlign w:val="center"/>
            <w:hideMark/>
          </w:tcPr>
          <w:p w14:paraId="4D15E233" w14:textId="1F2B70A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67.175</w:t>
            </w:r>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5B93A7E0" w14:textId="46C78CB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252</w:t>
            </w:r>
          </w:p>
        </w:tc>
        <w:tc>
          <w:tcPr>
            <w:tcW w:w="2876" w:type="dxa"/>
            <w:tcBorders>
              <w:top w:val="single" w:sz="12" w:space="0" w:color="auto"/>
              <w:left w:val="nil"/>
              <w:bottom w:val="single" w:sz="4" w:space="0" w:color="D9D9D9" w:themeColor="background1" w:themeShade="D9"/>
              <w:right w:val="nil"/>
            </w:tcBorders>
            <w:vAlign w:val="center"/>
          </w:tcPr>
          <w:p w14:paraId="1CE5EB2B" w14:textId="005AD032"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Model selected</w:t>
            </w:r>
          </w:p>
        </w:tc>
      </w:tr>
      <w:tr w:rsidR="00921657" w:rsidRPr="00B93731" w14:paraId="1C38C332" w14:textId="3B7B9016" w:rsidTr="00921657">
        <w:trPr>
          <w:trHeight w:val="225"/>
        </w:trPr>
        <w:tc>
          <w:tcPr>
            <w:tcW w:w="661" w:type="dxa"/>
            <w:vMerge/>
            <w:tcBorders>
              <w:left w:val="nil"/>
              <w:right w:val="nil"/>
            </w:tcBorders>
            <w:shd w:val="clear" w:color="auto" w:fill="auto"/>
            <w:noWrap/>
            <w:vAlign w:val="center"/>
          </w:tcPr>
          <w:p w14:paraId="6346340B" w14:textId="08EA91BA"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7477F69" w14:textId="77777777" w:rsidR="00921657" w:rsidRPr="00B93731" w:rsidRDefault="00921657" w:rsidP="00921657">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interp.stine</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CEFAAD3" w14:textId="718E66AC"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60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17925AA" w14:textId="1EB46A91"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91.93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FA6A966" w14:textId="76701E3C"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91.93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7BD8233" w14:textId="59DABD8B"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0.344</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0E537011" w14:textId="5B0DC1BF"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921657" w:rsidRPr="00B93731" w14:paraId="0DED277C" w14:textId="31FEE803" w:rsidTr="00921657">
        <w:trPr>
          <w:trHeight w:val="225"/>
        </w:trPr>
        <w:tc>
          <w:tcPr>
            <w:tcW w:w="661" w:type="dxa"/>
            <w:vMerge/>
            <w:tcBorders>
              <w:left w:val="nil"/>
              <w:right w:val="nil"/>
            </w:tcBorders>
            <w:shd w:val="clear" w:color="auto" w:fill="auto"/>
            <w:noWrap/>
            <w:vAlign w:val="center"/>
          </w:tcPr>
          <w:p w14:paraId="48A51D18" w14:textId="29E55148"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15A09F3"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structs</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63C55CA" w14:textId="0312743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2.34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3B40E2A" w14:textId="77B3C99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93.723</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D900FF1" w14:textId="6B35D01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93.72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AC04A40" w14:textId="664E2F2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351</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1B177889" w14:textId="77777777" w:rsidR="00921657" w:rsidRPr="00B93731" w:rsidRDefault="00921657" w:rsidP="00921657">
            <w:pPr>
              <w:rPr>
                <w:rFonts w:ascii="Arial" w:hAnsi="Arial" w:cs="Arial"/>
                <w:color w:val="000000"/>
                <w:sz w:val="16"/>
                <w:szCs w:val="16"/>
                <w:lang w:val="en-US"/>
              </w:rPr>
            </w:pPr>
          </w:p>
        </w:tc>
      </w:tr>
      <w:tr w:rsidR="00921657" w:rsidRPr="00B93731" w14:paraId="4FE9046F" w14:textId="6E77D125" w:rsidTr="00921657">
        <w:trPr>
          <w:trHeight w:val="225"/>
        </w:trPr>
        <w:tc>
          <w:tcPr>
            <w:tcW w:w="661" w:type="dxa"/>
            <w:vMerge/>
            <w:tcBorders>
              <w:left w:val="nil"/>
              <w:right w:val="nil"/>
            </w:tcBorders>
            <w:shd w:val="clear" w:color="auto" w:fill="auto"/>
            <w:noWrap/>
            <w:vAlign w:val="center"/>
          </w:tcPr>
          <w:p w14:paraId="5E10764B" w14:textId="5D6C0BC9"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8970891"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interp.linear</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5307D0B" w14:textId="3F51C1A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29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039C4B9" w14:textId="01A8D8D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95.357</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33CA9C0" w14:textId="62634C1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95.35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948FB9A" w14:textId="244293D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357</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059F6D2F" w14:textId="77777777" w:rsidR="00921657" w:rsidRPr="00B93731" w:rsidRDefault="00921657" w:rsidP="00921657">
            <w:pPr>
              <w:rPr>
                <w:rFonts w:ascii="Arial" w:hAnsi="Arial" w:cs="Arial"/>
                <w:color w:val="000000"/>
                <w:sz w:val="16"/>
                <w:szCs w:val="16"/>
                <w:lang w:val="en-US"/>
              </w:rPr>
            </w:pPr>
          </w:p>
        </w:tc>
      </w:tr>
      <w:tr w:rsidR="00921657" w:rsidRPr="00B93731" w14:paraId="7F17DCAA" w14:textId="502C578D" w:rsidTr="00921657">
        <w:trPr>
          <w:trHeight w:val="225"/>
        </w:trPr>
        <w:tc>
          <w:tcPr>
            <w:tcW w:w="661" w:type="dxa"/>
            <w:vMerge/>
            <w:tcBorders>
              <w:left w:val="nil"/>
              <w:right w:val="nil"/>
            </w:tcBorders>
            <w:shd w:val="clear" w:color="auto" w:fill="auto"/>
            <w:noWrap/>
            <w:vAlign w:val="center"/>
          </w:tcPr>
          <w:p w14:paraId="395BE6B9" w14:textId="150D114D"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5AF1D3A"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ex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A0101A0" w14:textId="4BAD9F3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3A842E0" w14:textId="66F31C1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8.347</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91A46A5" w14:textId="0391F51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8.34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014F56B" w14:textId="09738729"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18</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0278DE5" w14:textId="77777777" w:rsidR="00921657" w:rsidRPr="00B93731" w:rsidRDefault="00921657" w:rsidP="00921657">
            <w:pPr>
              <w:rPr>
                <w:rFonts w:ascii="Arial" w:hAnsi="Arial" w:cs="Arial"/>
                <w:color w:val="000000"/>
                <w:sz w:val="16"/>
                <w:szCs w:val="16"/>
                <w:lang w:val="en-US"/>
              </w:rPr>
            </w:pPr>
          </w:p>
        </w:tc>
      </w:tr>
      <w:tr w:rsidR="00921657" w:rsidRPr="00B93731" w14:paraId="05B2D067" w14:textId="187B6395" w:rsidTr="00921657">
        <w:trPr>
          <w:trHeight w:val="225"/>
        </w:trPr>
        <w:tc>
          <w:tcPr>
            <w:tcW w:w="661" w:type="dxa"/>
            <w:vMerge/>
            <w:tcBorders>
              <w:left w:val="nil"/>
              <w:right w:val="nil"/>
            </w:tcBorders>
            <w:shd w:val="clear" w:color="auto" w:fill="auto"/>
            <w:noWrap/>
            <w:vAlign w:val="center"/>
          </w:tcPr>
          <w:p w14:paraId="51795AF2" w14:textId="315D68BA"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7A2D30D"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ex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C876B17" w14:textId="2BAB8D7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1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2245B98" w14:textId="2070D77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8.460</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7DADB5D" w14:textId="47AD7DF1"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8.46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21E7673" w14:textId="6065EA1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19</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0A8195A" w14:textId="77777777" w:rsidR="00921657" w:rsidRPr="00B93731" w:rsidRDefault="00921657" w:rsidP="00921657">
            <w:pPr>
              <w:rPr>
                <w:rFonts w:ascii="Arial" w:hAnsi="Arial" w:cs="Arial"/>
                <w:color w:val="000000"/>
                <w:sz w:val="16"/>
                <w:szCs w:val="16"/>
                <w:lang w:val="en-US"/>
              </w:rPr>
            </w:pPr>
          </w:p>
        </w:tc>
      </w:tr>
      <w:tr w:rsidR="00921657" w:rsidRPr="00B93731" w14:paraId="59047182" w14:textId="5BE183CF" w:rsidTr="00921657">
        <w:trPr>
          <w:trHeight w:val="225"/>
        </w:trPr>
        <w:tc>
          <w:tcPr>
            <w:tcW w:w="661" w:type="dxa"/>
            <w:vMerge/>
            <w:tcBorders>
              <w:left w:val="nil"/>
              <w:right w:val="nil"/>
            </w:tcBorders>
            <w:shd w:val="clear" w:color="auto" w:fill="auto"/>
            <w:noWrap/>
            <w:vAlign w:val="center"/>
          </w:tcPr>
          <w:p w14:paraId="37F1C2DB" w14:textId="6787726C"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0CD1151"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linear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61E2E62" w14:textId="0BB3A3A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14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EE65D43" w14:textId="6BD378C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45.179</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694B040" w14:textId="1DB63561"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45.17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13A6A15" w14:textId="660E25A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44</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58A8E89" w14:textId="77777777" w:rsidR="00921657" w:rsidRPr="00B93731" w:rsidRDefault="00921657" w:rsidP="00921657">
            <w:pPr>
              <w:rPr>
                <w:rFonts w:ascii="Arial" w:hAnsi="Arial" w:cs="Arial"/>
                <w:color w:val="000000"/>
                <w:sz w:val="16"/>
                <w:szCs w:val="16"/>
                <w:lang w:val="en-US"/>
              </w:rPr>
            </w:pPr>
          </w:p>
        </w:tc>
      </w:tr>
      <w:tr w:rsidR="00921657" w:rsidRPr="00B93731" w14:paraId="0B37F3A2" w14:textId="5F8B2503" w:rsidTr="00921657">
        <w:trPr>
          <w:trHeight w:val="225"/>
        </w:trPr>
        <w:tc>
          <w:tcPr>
            <w:tcW w:w="661" w:type="dxa"/>
            <w:vMerge/>
            <w:tcBorders>
              <w:left w:val="nil"/>
              <w:right w:val="nil"/>
            </w:tcBorders>
            <w:shd w:val="clear" w:color="auto" w:fill="auto"/>
            <w:noWrap/>
            <w:vAlign w:val="center"/>
          </w:tcPr>
          <w:p w14:paraId="1A8365D1" w14:textId="523D84AE"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DE5B162"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linear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FD2C7C2" w14:textId="4B45AC9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16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4461812" w14:textId="6F28BC6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45.569</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0164607" w14:textId="37FA2C7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45.56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1894C12" w14:textId="175554F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4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817DF0B" w14:textId="77777777" w:rsidR="00921657" w:rsidRPr="00B93731" w:rsidRDefault="00921657" w:rsidP="00921657">
            <w:pPr>
              <w:rPr>
                <w:rFonts w:ascii="Arial" w:hAnsi="Arial" w:cs="Arial"/>
                <w:color w:val="000000"/>
                <w:sz w:val="16"/>
                <w:szCs w:val="16"/>
                <w:lang w:val="en-US"/>
              </w:rPr>
            </w:pPr>
          </w:p>
        </w:tc>
      </w:tr>
      <w:tr w:rsidR="00921657" w:rsidRPr="00B93731" w14:paraId="5BA843B0" w14:textId="46D4ABF8" w:rsidTr="00921657">
        <w:trPr>
          <w:trHeight w:val="225"/>
        </w:trPr>
        <w:tc>
          <w:tcPr>
            <w:tcW w:w="661" w:type="dxa"/>
            <w:vMerge/>
            <w:tcBorders>
              <w:left w:val="nil"/>
              <w:right w:val="nil"/>
            </w:tcBorders>
            <w:shd w:val="clear" w:color="auto" w:fill="auto"/>
            <w:noWrap/>
            <w:vAlign w:val="center"/>
          </w:tcPr>
          <w:p w14:paraId="7C8A3DF4" w14:textId="1D17F32F"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E77B682"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sim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1A17B02" w14:textId="70FCCCD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1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AF8D724" w14:textId="1648550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5.292</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7624AA1" w14:textId="460A5D2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5.29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0D5F86C" w14:textId="603B0F5E"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8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7D63669" w14:textId="77777777" w:rsidR="00921657" w:rsidRPr="00B93731" w:rsidRDefault="00921657" w:rsidP="00921657">
            <w:pPr>
              <w:rPr>
                <w:rFonts w:ascii="Arial" w:hAnsi="Arial" w:cs="Arial"/>
                <w:color w:val="000000"/>
                <w:sz w:val="16"/>
                <w:szCs w:val="16"/>
                <w:lang w:val="en-US"/>
              </w:rPr>
            </w:pPr>
          </w:p>
        </w:tc>
      </w:tr>
      <w:tr w:rsidR="00921657" w:rsidRPr="00B93731" w14:paraId="4D8D001E" w14:textId="1FF25AE0" w:rsidTr="00921657">
        <w:trPr>
          <w:trHeight w:val="225"/>
        </w:trPr>
        <w:tc>
          <w:tcPr>
            <w:tcW w:w="661" w:type="dxa"/>
            <w:vMerge/>
            <w:tcBorders>
              <w:left w:val="nil"/>
              <w:bottom w:val="single" w:sz="4" w:space="0" w:color="auto"/>
              <w:right w:val="nil"/>
            </w:tcBorders>
            <w:shd w:val="clear" w:color="auto" w:fill="auto"/>
            <w:noWrap/>
            <w:vAlign w:val="center"/>
          </w:tcPr>
          <w:p w14:paraId="6139ABE6" w14:textId="3AD92219"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auto"/>
              <w:right w:val="nil"/>
            </w:tcBorders>
            <w:shd w:val="clear" w:color="auto" w:fill="auto"/>
            <w:noWrap/>
            <w:vAlign w:val="center"/>
            <w:hideMark/>
          </w:tcPr>
          <w:p w14:paraId="7C848525"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simp2</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02F4E08B" w14:textId="50B8A99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940</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0756F0F8" w14:textId="2753577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6.000</w:t>
            </w:r>
          </w:p>
        </w:tc>
        <w:tc>
          <w:tcPr>
            <w:tcW w:w="945" w:type="dxa"/>
            <w:tcBorders>
              <w:top w:val="single" w:sz="4" w:space="0" w:color="D9D9D9" w:themeColor="background1" w:themeShade="D9"/>
              <w:left w:val="nil"/>
              <w:bottom w:val="single" w:sz="4" w:space="0" w:color="auto"/>
              <w:right w:val="nil"/>
            </w:tcBorders>
            <w:shd w:val="clear" w:color="auto" w:fill="auto"/>
            <w:noWrap/>
            <w:vAlign w:val="center"/>
            <w:hideMark/>
          </w:tcPr>
          <w:p w14:paraId="2D66FD9D" w14:textId="6D45416A"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6.000</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631C3E40" w14:textId="2853091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0.584</w:t>
            </w:r>
          </w:p>
        </w:tc>
        <w:tc>
          <w:tcPr>
            <w:tcW w:w="2876" w:type="dxa"/>
            <w:tcBorders>
              <w:top w:val="single" w:sz="4" w:space="0" w:color="D9D9D9" w:themeColor="background1" w:themeShade="D9"/>
              <w:left w:val="nil"/>
              <w:bottom w:val="single" w:sz="4" w:space="0" w:color="auto"/>
              <w:right w:val="nil"/>
            </w:tcBorders>
            <w:vAlign w:val="center"/>
          </w:tcPr>
          <w:p w14:paraId="2F94F91A" w14:textId="77777777" w:rsidR="00921657" w:rsidRPr="00B93731" w:rsidRDefault="00921657" w:rsidP="00921657">
            <w:pPr>
              <w:rPr>
                <w:rFonts w:ascii="Arial" w:hAnsi="Arial" w:cs="Arial"/>
                <w:color w:val="000000"/>
                <w:sz w:val="16"/>
                <w:szCs w:val="16"/>
                <w:lang w:val="en-US"/>
              </w:rPr>
            </w:pPr>
          </w:p>
        </w:tc>
      </w:tr>
      <w:tr w:rsidR="00921657" w:rsidRPr="00B93731" w14:paraId="30AC59B9" w14:textId="012516FE" w:rsidTr="00921657">
        <w:trPr>
          <w:trHeight w:val="225"/>
        </w:trPr>
        <w:tc>
          <w:tcPr>
            <w:tcW w:w="661" w:type="dxa"/>
            <w:vMerge w:val="restart"/>
            <w:tcBorders>
              <w:top w:val="single" w:sz="4" w:space="0" w:color="auto"/>
              <w:left w:val="nil"/>
              <w:right w:val="nil"/>
            </w:tcBorders>
            <w:shd w:val="clear" w:color="auto" w:fill="auto"/>
            <w:noWrap/>
            <w:vAlign w:val="center"/>
            <w:hideMark/>
          </w:tcPr>
          <w:p w14:paraId="354A5F68" w14:textId="77777777" w:rsidR="00921657" w:rsidRPr="00B93731" w:rsidRDefault="00921657" w:rsidP="00921657">
            <w:pPr>
              <w:jc w:val="cente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nil"/>
              <w:bottom w:val="single" w:sz="4" w:space="0" w:color="D9D9D9" w:themeColor="background1" w:themeShade="D9"/>
              <w:right w:val="nil"/>
            </w:tcBorders>
            <w:shd w:val="clear" w:color="auto" w:fill="auto"/>
            <w:noWrap/>
            <w:vAlign w:val="center"/>
            <w:hideMark/>
          </w:tcPr>
          <w:p w14:paraId="013AF0D3"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simp2</w:t>
            </w:r>
          </w:p>
        </w:tc>
        <w:tc>
          <w:tcPr>
            <w:tcW w:w="884" w:type="dxa"/>
            <w:tcBorders>
              <w:top w:val="single" w:sz="4" w:space="0" w:color="auto"/>
              <w:left w:val="nil"/>
              <w:bottom w:val="single" w:sz="4" w:space="0" w:color="D9D9D9" w:themeColor="background1" w:themeShade="D9"/>
              <w:right w:val="nil"/>
            </w:tcBorders>
            <w:shd w:val="clear" w:color="auto" w:fill="auto"/>
            <w:noWrap/>
            <w:vAlign w:val="center"/>
            <w:hideMark/>
          </w:tcPr>
          <w:p w14:paraId="4D359289" w14:textId="090ADDB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3.070</w:t>
            </w:r>
          </w:p>
        </w:tc>
        <w:tc>
          <w:tcPr>
            <w:tcW w:w="884" w:type="dxa"/>
            <w:tcBorders>
              <w:top w:val="single" w:sz="4" w:space="0" w:color="auto"/>
              <w:left w:val="nil"/>
              <w:bottom w:val="single" w:sz="4" w:space="0" w:color="D9D9D9" w:themeColor="background1" w:themeShade="D9"/>
              <w:right w:val="nil"/>
            </w:tcBorders>
            <w:shd w:val="clear" w:color="auto" w:fill="auto"/>
            <w:noWrap/>
            <w:vAlign w:val="center"/>
            <w:hideMark/>
          </w:tcPr>
          <w:p w14:paraId="1B438157" w14:textId="1B8EF029"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3.815</w:t>
            </w:r>
          </w:p>
        </w:tc>
        <w:tc>
          <w:tcPr>
            <w:tcW w:w="945" w:type="dxa"/>
            <w:tcBorders>
              <w:top w:val="single" w:sz="4" w:space="0" w:color="auto"/>
              <w:left w:val="nil"/>
              <w:bottom w:val="single" w:sz="4" w:space="0" w:color="D9D9D9" w:themeColor="background1" w:themeShade="D9"/>
              <w:right w:val="nil"/>
            </w:tcBorders>
            <w:shd w:val="clear" w:color="auto" w:fill="auto"/>
            <w:noWrap/>
            <w:vAlign w:val="center"/>
            <w:hideMark/>
          </w:tcPr>
          <w:p w14:paraId="07C5B74F" w14:textId="79034F72"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3.815</w:t>
            </w:r>
          </w:p>
        </w:tc>
        <w:tc>
          <w:tcPr>
            <w:tcW w:w="884" w:type="dxa"/>
            <w:tcBorders>
              <w:top w:val="single" w:sz="4" w:space="0" w:color="auto"/>
              <w:left w:val="nil"/>
              <w:bottom w:val="single" w:sz="4" w:space="0" w:color="D9D9D9" w:themeColor="background1" w:themeShade="D9"/>
              <w:right w:val="nil"/>
            </w:tcBorders>
            <w:shd w:val="clear" w:color="auto" w:fill="auto"/>
            <w:noWrap/>
            <w:vAlign w:val="center"/>
            <w:hideMark/>
          </w:tcPr>
          <w:p w14:paraId="4715F6DD" w14:textId="5366B859"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172</w:t>
            </w:r>
          </w:p>
        </w:tc>
        <w:tc>
          <w:tcPr>
            <w:tcW w:w="2876" w:type="dxa"/>
            <w:tcBorders>
              <w:top w:val="single" w:sz="4" w:space="0" w:color="auto"/>
              <w:left w:val="nil"/>
              <w:bottom w:val="single" w:sz="4" w:space="0" w:color="D9D9D9" w:themeColor="background1" w:themeShade="D9"/>
              <w:right w:val="nil"/>
            </w:tcBorders>
            <w:vAlign w:val="center"/>
          </w:tcPr>
          <w:p w14:paraId="06EFB8C3" w14:textId="05493B4A"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Model selected</w:t>
            </w:r>
          </w:p>
        </w:tc>
      </w:tr>
      <w:tr w:rsidR="00921657" w:rsidRPr="00B93731" w14:paraId="49978A57" w14:textId="358FC3F1" w:rsidTr="00921657">
        <w:trPr>
          <w:trHeight w:val="225"/>
        </w:trPr>
        <w:tc>
          <w:tcPr>
            <w:tcW w:w="661" w:type="dxa"/>
            <w:vMerge/>
            <w:tcBorders>
              <w:left w:val="nil"/>
              <w:right w:val="nil"/>
            </w:tcBorders>
            <w:shd w:val="clear" w:color="auto" w:fill="auto"/>
            <w:noWrap/>
            <w:vAlign w:val="center"/>
          </w:tcPr>
          <w:p w14:paraId="5EFAD516" w14:textId="7FF708D5"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7CDA6C0"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sim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782F3F6" w14:textId="703271C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3.07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D5E089" w14:textId="7F2E7441"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3.815</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913BC24" w14:textId="040492F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3.81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2578C9" w14:textId="724A93DF"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17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75CD53E" w14:textId="77777777" w:rsidR="00921657" w:rsidRPr="00B93731" w:rsidRDefault="00921657" w:rsidP="00921657">
            <w:pPr>
              <w:rPr>
                <w:rFonts w:ascii="Arial" w:hAnsi="Arial" w:cs="Arial"/>
                <w:color w:val="000000"/>
                <w:sz w:val="16"/>
                <w:szCs w:val="16"/>
                <w:lang w:val="en-US"/>
              </w:rPr>
            </w:pPr>
          </w:p>
        </w:tc>
      </w:tr>
      <w:tr w:rsidR="00921657" w:rsidRPr="00B93731" w14:paraId="50BF2F24" w14:textId="6F6DA834" w:rsidTr="00921657">
        <w:trPr>
          <w:trHeight w:val="225"/>
        </w:trPr>
        <w:tc>
          <w:tcPr>
            <w:tcW w:w="661" w:type="dxa"/>
            <w:vMerge/>
            <w:tcBorders>
              <w:left w:val="nil"/>
              <w:right w:val="nil"/>
            </w:tcBorders>
            <w:shd w:val="clear" w:color="auto" w:fill="auto"/>
            <w:noWrap/>
            <w:vAlign w:val="center"/>
          </w:tcPr>
          <w:p w14:paraId="55A304D8" w14:textId="431ACD5D"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9FDB91E"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linear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B3AE42" w14:textId="5495546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3.86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930E535" w14:textId="197F74B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2.174</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3D5E3D2" w14:textId="097EBC2A"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2.17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F91A04B" w14:textId="0BE2E20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96</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CDAB652" w14:textId="77777777" w:rsidR="00921657" w:rsidRPr="00B93731" w:rsidRDefault="00921657" w:rsidP="00921657">
            <w:pPr>
              <w:rPr>
                <w:rFonts w:ascii="Arial" w:hAnsi="Arial" w:cs="Arial"/>
                <w:color w:val="000000"/>
                <w:sz w:val="16"/>
                <w:szCs w:val="16"/>
                <w:lang w:val="en-US"/>
              </w:rPr>
            </w:pPr>
          </w:p>
        </w:tc>
      </w:tr>
      <w:tr w:rsidR="00921657" w:rsidRPr="00B93731" w14:paraId="7821E25C" w14:textId="4D914320" w:rsidTr="00921657">
        <w:trPr>
          <w:trHeight w:val="225"/>
        </w:trPr>
        <w:tc>
          <w:tcPr>
            <w:tcW w:w="661" w:type="dxa"/>
            <w:vMerge/>
            <w:tcBorders>
              <w:left w:val="nil"/>
              <w:right w:val="nil"/>
            </w:tcBorders>
            <w:shd w:val="clear" w:color="auto" w:fill="auto"/>
            <w:noWrap/>
            <w:vAlign w:val="center"/>
          </w:tcPr>
          <w:p w14:paraId="5180665F" w14:textId="76453788"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E432BD"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linear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E7B4989" w14:textId="02D98E0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3.86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AC0F48C" w14:textId="4C88068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2.174</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772684B" w14:textId="7EE9DC39"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2.17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B17B906" w14:textId="143B296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396</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8C90C93" w14:textId="77777777" w:rsidR="00921657" w:rsidRPr="00B93731" w:rsidRDefault="00921657" w:rsidP="00921657">
            <w:pPr>
              <w:rPr>
                <w:rFonts w:ascii="Arial" w:hAnsi="Arial" w:cs="Arial"/>
                <w:color w:val="000000"/>
                <w:sz w:val="16"/>
                <w:szCs w:val="16"/>
                <w:lang w:val="en-US"/>
              </w:rPr>
            </w:pPr>
          </w:p>
        </w:tc>
      </w:tr>
      <w:tr w:rsidR="00921657" w:rsidRPr="00B93731" w14:paraId="4502A2B0" w14:textId="33F43719" w:rsidTr="00921657">
        <w:trPr>
          <w:trHeight w:val="225"/>
        </w:trPr>
        <w:tc>
          <w:tcPr>
            <w:tcW w:w="661" w:type="dxa"/>
            <w:vMerge/>
            <w:tcBorders>
              <w:left w:val="nil"/>
              <w:right w:val="nil"/>
            </w:tcBorders>
            <w:shd w:val="clear" w:color="auto" w:fill="auto"/>
            <w:noWrap/>
            <w:vAlign w:val="center"/>
          </w:tcPr>
          <w:p w14:paraId="46F5D2B1" w14:textId="587058F0"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FA0A019"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interp.linear</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02ACA15" w14:textId="404F886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41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49749CA" w14:textId="44DBFD2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6.83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AF6B321" w14:textId="5D267D80"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6.83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542F6CC" w14:textId="0773A806"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21</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3AF28FCD" w14:textId="77777777" w:rsidR="00921657" w:rsidRPr="00B93731" w:rsidRDefault="00921657" w:rsidP="00921657">
            <w:pPr>
              <w:rPr>
                <w:rFonts w:ascii="Arial" w:hAnsi="Arial" w:cs="Arial"/>
                <w:color w:val="000000"/>
                <w:sz w:val="16"/>
                <w:szCs w:val="16"/>
                <w:lang w:val="en-US"/>
              </w:rPr>
            </w:pPr>
          </w:p>
        </w:tc>
      </w:tr>
      <w:tr w:rsidR="00921657" w:rsidRPr="00B93731" w14:paraId="0E2D3187" w14:textId="06837D86" w:rsidTr="00921657">
        <w:trPr>
          <w:trHeight w:val="225"/>
        </w:trPr>
        <w:tc>
          <w:tcPr>
            <w:tcW w:w="661" w:type="dxa"/>
            <w:vMerge/>
            <w:tcBorders>
              <w:left w:val="nil"/>
              <w:right w:val="nil"/>
            </w:tcBorders>
            <w:shd w:val="clear" w:color="auto" w:fill="auto"/>
            <w:noWrap/>
            <w:vAlign w:val="center"/>
          </w:tcPr>
          <w:p w14:paraId="112804B8" w14:textId="6910C4D4"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749C4F6" w14:textId="77777777" w:rsidR="00921657" w:rsidRPr="00B93731" w:rsidRDefault="00921657" w:rsidP="00921657">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subyearling_kal.structs</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415DB18" w14:textId="07560AB5"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41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5831DBC" w14:textId="226A0C1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6.83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2186C13" w14:textId="31084CC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6.83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DF6BFE9" w14:textId="3BA772EC"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21</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D732D2E" w14:textId="77777777" w:rsidR="00921657" w:rsidRPr="00B93731" w:rsidRDefault="00921657" w:rsidP="00921657">
            <w:pPr>
              <w:rPr>
                <w:rFonts w:ascii="Arial" w:hAnsi="Arial" w:cs="Arial"/>
                <w:color w:val="000000"/>
                <w:sz w:val="16"/>
                <w:szCs w:val="16"/>
                <w:lang w:val="en-US"/>
              </w:rPr>
            </w:pPr>
          </w:p>
        </w:tc>
      </w:tr>
      <w:tr w:rsidR="00921657" w:rsidRPr="00B93731" w14:paraId="3A35DD6D" w14:textId="4699440F" w:rsidTr="00921657">
        <w:trPr>
          <w:trHeight w:val="225"/>
        </w:trPr>
        <w:tc>
          <w:tcPr>
            <w:tcW w:w="661" w:type="dxa"/>
            <w:vMerge/>
            <w:tcBorders>
              <w:left w:val="nil"/>
              <w:right w:val="nil"/>
            </w:tcBorders>
            <w:shd w:val="clear" w:color="auto" w:fill="auto"/>
            <w:noWrap/>
            <w:vAlign w:val="center"/>
          </w:tcPr>
          <w:p w14:paraId="76D1C063" w14:textId="435BEA75"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7CE8694"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ex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90DDC44" w14:textId="24A4B668"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50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3C80A40" w14:textId="55BDE8C7"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8.944</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C3E024E" w14:textId="70D6277B"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8.94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1EB4800" w14:textId="6BBAECC3"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77</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00D4C127" w14:textId="77777777" w:rsidR="00921657" w:rsidRPr="00B93731" w:rsidRDefault="00921657" w:rsidP="00921657">
            <w:pPr>
              <w:rPr>
                <w:rFonts w:ascii="Arial" w:hAnsi="Arial" w:cs="Arial"/>
                <w:color w:val="000000"/>
                <w:sz w:val="16"/>
                <w:szCs w:val="16"/>
                <w:lang w:val="en-US"/>
              </w:rPr>
            </w:pPr>
          </w:p>
        </w:tc>
      </w:tr>
      <w:tr w:rsidR="00921657" w:rsidRPr="00B93731" w14:paraId="784FA0B0" w14:textId="7D02B681" w:rsidTr="00921657">
        <w:trPr>
          <w:trHeight w:val="225"/>
        </w:trPr>
        <w:tc>
          <w:tcPr>
            <w:tcW w:w="661" w:type="dxa"/>
            <w:vMerge/>
            <w:tcBorders>
              <w:left w:val="nil"/>
              <w:right w:val="nil"/>
            </w:tcBorders>
            <w:shd w:val="clear" w:color="auto" w:fill="auto"/>
            <w:noWrap/>
            <w:vAlign w:val="center"/>
          </w:tcPr>
          <w:p w14:paraId="3F7C65A2" w14:textId="383E647E"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253C9D3" w14:textId="77777777" w:rsidR="00921657" w:rsidRPr="00B93731" w:rsidRDefault="00921657" w:rsidP="00921657">
            <w:pPr>
              <w:rPr>
                <w:rFonts w:ascii="Arial" w:hAnsi="Arial" w:cs="Arial"/>
                <w:color w:val="000000"/>
                <w:sz w:val="16"/>
                <w:szCs w:val="16"/>
                <w:lang w:val="en-US"/>
              </w:rPr>
            </w:pPr>
            <w:r w:rsidRPr="00B93731">
              <w:rPr>
                <w:rFonts w:ascii="Arial" w:hAnsi="Arial" w:cs="Arial"/>
                <w:color w:val="000000"/>
                <w:sz w:val="16"/>
                <w:szCs w:val="16"/>
                <w:lang w:val="en-US"/>
              </w:rPr>
              <w:t>coho_subyearling_MA.ex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372728E" w14:textId="64BE3CA4"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4.50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8A16F53" w14:textId="562D884D"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8.944</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438B6C4" w14:textId="50BF3DC9"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58.94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EC86175" w14:textId="7561F43A" w:rsidR="00921657" w:rsidRPr="00B93731" w:rsidRDefault="00921657" w:rsidP="00921657">
            <w:pPr>
              <w:jc w:val="center"/>
              <w:rPr>
                <w:rFonts w:ascii="Arial" w:hAnsi="Arial" w:cs="Arial"/>
                <w:color w:val="000000"/>
                <w:sz w:val="16"/>
                <w:szCs w:val="16"/>
                <w:lang w:val="en-US"/>
              </w:rPr>
            </w:pPr>
            <w:r>
              <w:rPr>
                <w:rFonts w:ascii="Arial" w:hAnsi="Arial" w:cs="Arial"/>
                <w:color w:val="000000"/>
                <w:sz w:val="16"/>
                <w:szCs w:val="16"/>
              </w:rPr>
              <w:t>1.577</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C205BB0" w14:textId="77777777" w:rsidR="00921657" w:rsidRPr="00B93731" w:rsidRDefault="00921657" w:rsidP="00921657">
            <w:pPr>
              <w:rPr>
                <w:rFonts w:ascii="Arial" w:hAnsi="Arial" w:cs="Arial"/>
                <w:color w:val="000000"/>
                <w:sz w:val="16"/>
                <w:szCs w:val="16"/>
                <w:lang w:val="en-US"/>
              </w:rPr>
            </w:pPr>
          </w:p>
        </w:tc>
      </w:tr>
      <w:tr w:rsidR="00921657" w:rsidRPr="00B93731" w14:paraId="5C5730B8" w14:textId="306A58D0" w:rsidTr="00921657">
        <w:trPr>
          <w:trHeight w:val="225"/>
        </w:trPr>
        <w:tc>
          <w:tcPr>
            <w:tcW w:w="661" w:type="dxa"/>
            <w:vMerge/>
            <w:tcBorders>
              <w:left w:val="nil"/>
              <w:right w:val="nil"/>
            </w:tcBorders>
            <w:shd w:val="clear" w:color="auto" w:fill="auto"/>
            <w:noWrap/>
            <w:vAlign w:val="center"/>
          </w:tcPr>
          <w:p w14:paraId="21D48251" w14:textId="4CA21562"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09812FF" w14:textId="77777777" w:rsidR="00921657" w:rsidRPr="00B93731" w:rsidRDefault="00921657" w:rsidP="00921657">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kal.arima</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51DBBF9" w14:textId="2FC441C4"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4.89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0C0F256" w14:textId="20AA6449"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60.562</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51D8D87" w14:textId="03529AE8"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60.56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9CB6E68" w14:textId="04A7A8C4"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620</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ADDF05C" w14:textId="0E55A558"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921657" w:rsidRPr="00B93731" w14:paraId="2ABCB0BD" w14:textId="2F5B0098" w:rsidTr="00921657">
        <w:trPr>
          <w:trHeight w:val="225"/>
        </w:trPr>
        <w:tc>
          <w:tcPr>
            <w:tcW w:w="661" w:type="dxa"/>
            <w:vMerge/>
            <w:tcBorders>
              <w:left w:val="nil"/>
              <w:bottom w:val="single" w:sz="12" w:space="0" w:color="auto"/>
              <w:right w:val="nil"/>
            </w:tcBorders>
            <w:shd w:val="clear" w:color="auto" w:fill="auto"/>
            <w:noWrap/>
            <w:vAlign w:val="center"/>
          </w:tcPr>
          <w:p w14:paraId="17F4F1BE" w14:textId="011B21C1" w:rsidR="00921657" w:rsidRPr="00B93731" w:rsidRDefault="00921657" w:rsidP="00921657">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12" w:space="0" w:color="auto"/>
              <w:right w:val="nil"/>
            </w:tcBorders>
            <w:shd w:val="clear" w:color="auto" w:fill="auto"/>
            <w:noWrap/>
            <w:vAlign w:val="center"/>
            <w:hideMark/>
          </w:tcPr>
          <w:p w14:paraId="2AEAB2E8" w14:textId="77777777" w:rsidR="00921657" w:rsidRPr="00B93731" w:rsidRDefault="00921657" w:rsidP="00921657">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subyearling_interp.stine</w:t>
            </w:r>
            <w:proofErr w:type="spellEnd"/>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08DE408E" w14:textId="004D454C"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5.282</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515F4BFF" w14:textId="4C044C93"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63.144</w:t>
            </w:r>
          </w:p>
        </w:tc>
        <w:tc>
          <w:tcPr>
            <w:tcW w:w="945" w:type="dxa"/>
            <w:tcBorders>
              <w:top w:val="single" w:sz="4" w:space="0" w:color="D9D9D9" w:themeColor="background1" w:themeShade="D9"/>
              <w:left w:val="nil"/>
              <w:bottom w:val="single" w:sz="12" w:space="0" w:color="auto"/>
              <w:right w:val="nil"/>
            </w:tcBorders>
            <w:shd w:val="clear" w:color="auto" w:fill="auto"/>
            <w:noWrap/>
            <w:vAlign w:val="center"/>
            <w:hideMark/>
          </w:tcPr>
          <w:p w14:paraId="4FF34942" w14:textId="36A5E289"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63.144</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434E37BA" w14:textId="69E81426" w:rsidR="00921657" w:rsidRPr="00B93731" w:rsidRDefault="00921657" w:rsidP="00921657">
            <w:pPr>
              <w:jc w:val="center"/>
              <w:rPr>
                <w:rFonts w:ascii="Arial" w:hAnsi="Arial" w:cs="Arial"/>
                <w:strike/>
                <w:color w:val="000000"/>
                <w:sz w:val="16"/>
                <w:szCs w:val="16"/>
                <w:lang w:val="en-US"/>
              </w:rPr>
            </w:pPr>
            <w:r w:rsidRPr="00F017D0">
              <w:rPr>
                <w:rFonts w:ascii="Arial" w:hAnsi="Arial" w:cs="Arial"/>
                <w:strike/>
                <w:color w:val="000000"/>
                <w:sz w:val="16"/>
                <w:szCs w:val="16"/>
              </w:rPr>
              <w:t>1.689</w:t>
            </w:r>
          </w:p>
        </w:tc>
        <w:tc>
          <w:tcPr>
            <w:tcW w:w="2876" w:type="dxa"/>
            <w:tcBorders>
              <w:top w:val="single" w:sz="4" w:space="0" w:color="D9D9D9" w:themeColor="background1" w:themeShade="D9"/>
              <w:left w:val="nil"/>
              <w:bottom w:val="single" w:sz="12" w:space="0" w:color="auto"/>
              <w:right w:val="nil"/>
            </w:tcBorders>
            <w:vAlign w:val="center"/>
          </w:tcPr>
          <w:p w14:paraId="513294C5" w14:textId="294F9F9A" w:rsidR="00921657" w:rsidRPr="00B93731" w:rsidRDefault="00921657" w:rsidP="00921657">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bl>
    <w:p w14:paraId="152E12A9" w14:textId="12C9F150" w:rsidR="00F017D0" w:rsidRPr="001C3F84" w:rsidRDefault="001C3F84" w:rsidP="001C3F84">
      <w:pPr>
        <w:pStyle w:val="BodyText"/>
        <w:jc w:val="right"/>
        <w:rPr>
          <w:i/>
          <w:iCs/>
        </w:rPr>
      </w:pPr>
      <w:r w:rsidRPr="001C3F84">
        <w:rPr>
          <w:i/>
          <w:iCs/>
        </w:rPr>
        <w:t>(cont’d on next page)</w:t>
      </w:r>
    </w:p>
    <w:p w14:paraId="4746EEEC" w14:textId="77777777" w:rsidR="00F017D0" w:rsidRDefault="00F017D0" w:rsidP="00B93731">
      <w:pPr>
        <w:pStyle w:val="BodyText"/>
      </w:pPr>
    </w:p>
    <w:p w14:paraId="3229021E" w14:textId="3BE5C871" w:rsidR="001C3F84" w:rsidRPr="001C3F84" w:rsidRDefault="001C3F84" w:rsidP="00B93731">
      <w:pPr>
        <w:pStyle w:val="BodyText"/>
        <w:rPr>
          <w:i/>
          <w:iCs/>
        </w:rPr>
      </w:pPr>
      <w:r w:rsidRPr="001C3F84">
        <w:rPr>
          <w:i/>
          <w:iCs/>
        </w:rPr>
        <w:lastRenderedPageBreak/>
        <w:t>(cont’d from previous page)</w:t>
      </w:r>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2396"/>
        <w:gridCol w:w="884"/>
        <w:gridCol w:w="884"/>
        <w:gridCol w:w="945"/>
        <w:gridCol w:w="884"/>
        <w:gridCol w:w="2876"/>
      </w:tblGrid>
      <w:tr w:rsidR="001C3F84" w:rsidRPr="00B93731" w14:paraId="48CCA017" w14:textId="77777777" w:rsidTr="00EE5BD8">
        <w:trPr>
          <w:trHeight w:val="225"/>
        </w:trPr>
        <w:tc>
          <w:tcPr>
            <w:tcW w:w="661" w:type="dxa"/>
            <w:vMerge w:val="restart"/>
            <w:tcBorders>
              <w:top w:val="single" w:sz="12" w:space="0" w:color="auto"/>
              <w:left w:val="nil"/>
              <w:right w:val="nil"/>
            </w:tcBorders>
            <w:shd w:val="clear" w:color="auto" w:fill="auto"/>
            <w:noWrap/>
            <w:vAlign w:val="center"/>
            <w:hideMark/>
          </w:tcPr>
          <w:p w14:paraId="42DC8649" w14:textId="77777777" w:rsidR="001C3F84" w:rsidRPr="00B93731" w:rsidRDefault="001C3F84" w:rsidP="00EE5BD8">
            <w:pPr>
              <w:jc w:val="center"/>
              <w:rPr>
                <w:rFonts w:ascii="Arial" w:hAnsi="Arial" w:cs="Arial"/>
                <w:color w:val="000000"/>
                <w:sz w:val="16"/>
                <w:szCs w:val="16"/>
                <w:lang w:val="en-US"/>
              </w:rPr>
            </w:pPr>
            <w:r w:rsidRPr="00B93731">
              <w:rPr>
                <w:rFonts w:ascii="Arial" w:hAnsi="Arial" w:cs="Arial"/>
                <w:color w:val="000000"/>
                <w:sz w:val="16"/>
                <w:szCs w:val="16"/>
                <w:lang w:val="en-US"/>
              </w:rPr>
              <w:t>2024</w:t>
            </w:r>
          </w:p>
        </w:tc>
        <w:tc>
          <w:tcPr>
            <w:tcW w:w="2396" w:type="dxa"/>
            <w:tcBorders>
              <w:top w:val="single" w:sz="12" w:space="0" w:color="auto"/>
              <w:left w:val="nil"/>
              <w:bottom w:val="single" w:sz="4" w:space="0" w:color="D9D9D9" w:themeColor="background1" w:themeShade="D9"/>
              <w:right w:val="nil"/>
            </w:tcBorders>
            <w:shd w:val="clear" w:color="auto" w:fill="auto"/>
            <w:noWrap/>
            <w:vAlign w:val="center"/>
            <w:hideMark/>
          </w:tcPr>
          <w:p w14:paraId="21188373"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stine</w:t>
            </w:r>
            <w:proofErr w:type="spellEnd"/>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44779FF4"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599</w:t>
            </w:r>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3C4030ED"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099</w:t>
            </w:r>
          </w:p>
        </w:tc>
        <w:tc>
          <w:tcPr>
            <w:tcW w:w="945" w:type="dxa"/>
            <w:tcBorders>
              <w:top w:val="single" w:sz="12" w:space="0" w:color="auto"/>
              <w:left w:val="nil"/>
              <w:bottom w:val="single" w:sz="4" w:space="0" w:color="D9D9D9" w:themeColor="background1" w:themeShade="D9"/>
              <w:right w:val="nil"/>
            </w:tcBorders>
            <w:shd w:val="clear" w:color="auto" w:fill="auto"/>
            <w:noWrap/>
            <w:vAlign w:val="center"/>
            <w:hideMark/>
          </w:tcPr>
          <w:p w14:paraId="05A1D36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610</w:t>
            </w:r>
          </w:p>
        </w:tc>
        <w:tc>
          <w:tcPr>
            <w:tcW w:w="884" w:type="dxa"/>
            <w:tcBorders>
              <w:top w:val="single" w:sz="12" w:space="0" w:color="auto"/>
              <w:left w:val="nil"/>
              <w:bottom w:val="single" w:sz="4" w:space="0" w:color="D9D9D9" w:themeColor="background1" w:themeShade="D9"/>
              <w:right w:val="nil"/>
            </w:tcBorders>
            <w:shd w:val="clear" w:color="auto" w:fill="auto"/>
            <w:noWrap/>
            <w:vAlign w:val="center"/>
            <w:hideMark/>
          </w:tcPr>
          <w:p w14:paraId="2C38186C"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542</w:t>
            </w:r>
          </w:p>
        </w:tc>
        <w:tc>
          <w:tcPr>
            <w:tcW w:w="2876" w:type="dxa"/>
            <w:tcBorders>
              <w:top w:val="single" w:sz="12" w:space="0" w:color="auto"/>
              <w:left w:val="nil"/>
              <w:bottom w:val="single" w:sz="4" w:space="0" w:color="D9D9D9" w:themeColor="background1" w:themeShade="D9"/>
              <w:right w:val="nil"/>
            </w:tcBorders>
            <w:vAlign w:val="center"/>
          </w:tcPr>
          <w:p w14:paraId="7F0DA054" w14:textId="77777777" w:rsidR="001C3F84" w:rsidRPr="00B93731" w:rsidRDefault="001C3F84" w:rsidP="00EE5BD8">
            <w:pPr>
              <w:rPr>
                <w:rFonts w:ascii="Arial" w:hAnsi="Arial" w:cs="Arial"/>
                <w:color w:val="000000"/>
                <w:sz w:val="16"/>
                <w:szCs w:val="16"/>
                <w:lang w:val="en-US"/>
              </w:rPr>
            </w:pPr>
            <w:r>
              <w:rPr>
                <w:rFonts w:ascii="Arial" w:hAnsi="Arial" w:cs="Arial"/>
                <w:color w:val="000000"/>
                <w:sz w:val="16"/>
                <w:szCs w:val="16"/>
                <w:lang w:val="en-US"/>
              </w:rPr>
              <w:t>Model selected</w:t>
            </w:r>
          </w:p>
        </w:tc>
      </w:tr>
      <w:tr w:rsidR="001C3F84" w:rsidRPr="00B93731" w14:paraId="5652ABB1" w14:textId="77777777" w:rsidTr="00EE5BD8">
        <w:trPr>
          <w:trHeight w:val="225"/>
        </w:trPr>
        <w:tc>
          <w:tcPr>
            <w:tcW w:w="661" w:type="dxa"/>
            <w:vMerge/>
            <w:tcBorders>
              <w:left w:val="nil"/>
              <w:right w:val="nil"/>
            </w:tcBorders>
            <w:shd w:val="clear" w:color="auto" w:fill="auto"/>
            <w:noWrap/>
            <w:vAlign w:val="center"/>
          </w:tcPr>
          <w:p w14:paraId="6D2669A5"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5AFD03B"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linear</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4D459D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70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187C1C3"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232</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02106EC"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66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E133E3D"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566</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33476DF9" w14:textId="77777777" w:rsidR="001C3F84" w:rsidRPr="00B93731" w:rsidRDefault="001C3F84" w:rsidP="00EE5BD8">
            <w:pPr>
              <w:rPr>
                <w:rFonts w:ascii="Arial" w:hAnsi="Arial" w:cs="Arial"/>
                <w:color w:val="000000"/>
                <w:sz w:val="16"/>
                <w:szCs w:val="16"/>
                <w:lang w:val="en-US"/>
              </w:rPr>
            </w:pPr>
          </w:p>
        </w:tc>
      </w:tr>
      <w:tr w:rsidR="001C3F84" w:rsidRPr="00B93731" w14:paraId="1A4375E0" w14:textId="77777777" w:rsidTr="00EE5BD8">
        <w:trPr>
          <w:trHeight w:val="225"/>
        </w:trPr>
        <w:tc>
          <w:tcPr>
            <w:tcW w:w="661" w:type="dxa"/>
            <w:vMerge/>
            <w:tcBorders>
              <w:left w:val="nil"/>
              <w:right w:val="nil"/>
            </w:tcBorders>
            <w:shd w:val="clear" w:color="auto" w:fill="auto"/>
            <w:noWrap/>
            <w:vAlign w:val="center"/>
          </w:tcPr>
          <w:p w14:paraId="3C919505"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80EB3FD"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sim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71BBC37"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75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E105282"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3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33A3ED7"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56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C896A16"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0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EB7BFBC" w14:textId="77777777" w:rsidR="001C3F84" w:rsidRPr="00B93731" w:rsidRDefault="001C3F84" w:rsidP="00EE5BD8">
            <w:pPr>
              <w:rPr>
                <w:rFonts w:ascii="Arial" w:hAnsi="Arial" w:cs="Arial"/>
                <w:color w:val="000000"/>
                <w:sz w:val="16"/>
                <w:szCs w:val="16"/>
                <w:lang w:val="en-US"/>
              </w:rPr>
            </w:pPr>
          </w:p>
        </w:tc>
      </w:tr>
      <w:tr w:rsidR="001C3F84" w:rsidRPr="00B93731" w14:paraId="1CA95266" w14:textId="77777777" w:rsidTr="00EE5BD8">
        <w:trPr>
          <w:trHeight w:val="225"/>
        </w:trPr>
        <w:tc>
          <w:tcPr>
            <w:tcW w:w="661" w:type="dxa"/>
            <w:vMerge/>
            <w:tcBorders>
              <w:left w:val="nil"/>
              <w:right w:val="nil"/>
            </w:tcBorders>
            <w:shd w:val="clear" w:color="auto" w:fill="auto"/>
            <w:noWrap/>
            <w:vAlign w:val="center"/>
          </w:tcPr>
          <w:p w14:paraId="290DDF7A"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44321A4"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linear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E6E4DA4"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82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8A58E35"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49</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24D4406"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9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9375993"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04</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2B740324" w14:textId="77777777" w:rsidR="001C3F84" w:rsidRPr="00B93731" w:rsidRDefault="001C3F84" w:rsidP="00EE5BD8">
            <w:pPr>
              <w:rPr>
                <w:rFonts w:ascii="Arial" w:hAnsi="Arial" w:cs="Arial"/>
                <w:color w:val="000000"/>
                <w:sz w:val="16"/>
                <w:szCs w:val="16"/>
                <w:lang w:val="en-US"/>
              </w:rPr>
            </w:pPr>
          </w:p>
        </w:tc>
      </w:tr>
      <w:tr w:rsidR="001C3F84" w:rsidRPr="00B93731" w14:paraId="2FACE4B8" w14:textId="77777777" w:rsidTr="00EE5BD8">
        <w:trPr>
          <w:trHeight w:val="225"/>
        </w:trPr>
        <w:tc>
          <w:tcPr>
            <w:tcW w:w="661" w:type="dxa"/>
            <w:vMerge/>
            <w:tcBorders>
              <w:left w:val="nil"/>
              <w:right w:val="nil"/>
            </w:tcBorders>
            <w:shd w:val="clear" w:color="auto" w:fill="auto"/>
            <w:noWrap/>
            <w:vAlign w:val="center"/>
          </w:tcPr>
          <w:p w14:paraId="26CAD020"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D9F1086"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ex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A49C7A8"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87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B7D7636"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58</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72CCAF7"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3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C7314EF"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05</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45F6FF4C" w14:textId="77777777" w:rsidR="001C3F84" w:rsidRPr="00B93731" w:rsidRDefault="001C3F84" w:rsidP="00EE5BD8">
            <w:pPr>
              <w:rPr>
                <w:rFonts w:ascii="Arial" w:hAnsi="Arial" w:cs="Arial"/>
                <w:color w:val="000000"/>
                <w:sz w:val="16"/>
                <w:szCs w:val="16"/>
                <w:lang w:val="en-US"/>
              </w:rPr>
            </w:pPr>
          </w:p>
        </w:tc>
      </w:tr>
      <w:tr w:rsidR="001C3F84" w:rsidRPr="00B93731" w14:paraId="28CF1F4D" w14:textId="77777777" w:rsidTr="00EE5BD8">
        <w:trPr>
          <w:trHeight w:val="225"/>
        </w:trPr>
        <w:tc>
          <w:tcPr>
            <w:tcW w:w="661" w:type="dxa"/>
            <w:vMerge/>
            <w:tcBorders>
              <w:left w:val="nil"/>
              <w:right w:val="nil"/>
            </w:tcBorders>
            <w:shd w:val="clear" w:color="auto" w:fill="auto"/>
            <w:noWrap/>
            <w:vAlign w:val="center"/>
          </w:tcPr>
          <w:p w14:paraId="16CF4615"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8C041F0"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ex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2AE5167"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90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475C59F"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8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52B1923"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1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1702C47"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09</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75F9474" w14:textId="77777777" w:rsidR="001C3F84" w:rsidRPr="00B93731" w:rsidRDefault="001C3F84" w:rsidP="00EE5BD8">
            <w:pPr>
              <w:rPr>
                <w:rFonts w:ascii="Arial" w:hAnsi="Arial" w:cs="Arial"/>
                <w:color w:val="000000"/>
                <w:sz w:val="16"/>
                <w:szCs w:val="16"/>
                <w:lang w:val="en-US"/>
              </w:rPr>
            </w:pPr>
          </w:p>
        </w:tc>
      </w:tr>
      <w:tr w:rsidR="001C3F84" w:rsidRPr="00B93731" w14:paraId="3CD00E1A" w14:textId="77777777" w:rsidTr="00EE5BD8">
        <w:trPr>
          <w:trHeight w:val="225"/>
        </w:trPr>
        <w:tc>
          <w:tcPr>
            <w:tcW w:w="661" w:type="dxa"/>
            <w:vMerge/>
            <w:tcBorders>
              <w:left w:val="nil"/>
              <w:right w:val="nil"/>
            </w:tcBorders>
            <w:shd w:val="clear" w:color="auto" w:fill="auto"/>
            <w:noWrap/>
            <w:vAlign w:val="center"/>
          </w:tcPr>
          <w:p w14:paraId="2CF09BE0"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5989E1E"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linear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AF6B226"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877</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51D401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90</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E2F5AC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45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9BABAF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11</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2BA38FCA" w14:textId="77777777" w:rsidR="001C3F84" w:rsidRPr="00B93731" w:rsidRDefault="001C3F84" w:rsidP="00EE5BD8">
            <w:pPr>
              <w:rPr>
                <w:rFonts w:ascii="Arial" w:hAnsi="Arial" w:cs="Arial"/>
                <w:color w:val="000000"/>
                <w:sz w:val="16"/>
                <w:szCs w:val="16"/>
                <w:lang w:val="en-US"/>
              </w:rPr>
            </w:pPr>
          </w:p>
        </w:tc>
      </w:tr>
      <w:tr w:rsidR="001C3F84" w:rsidRPr="00B93731" w14:paraId="3D21F364" w14:textId="77777777" w:rsidTr="00EE5BD8">
        <w:trPr>
          <w:trHeight w:val="225"/>
        </w:trPr>
        <w:tc>
          <w:tcPr>
            <w:tcW w:w="661" w:type="dxa"/>
            <w:vMerge/>
            <w:tcBorders>
              <w:left w:val="nil"/>
              <w:right w:val="nil"/>
            </w:tcBorders>
            <w:shd w:val="clear" w:color="auto" w:fill="auto"/>
            <w:noWrap/>
            <w:vAlign w:val="center"/>
          </w:tcPr>
          <w:p w14:paraId="14B9CD7F"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70D30A4"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sim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00FE391"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84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C99D8F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500</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244FEC"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500</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D1AD752"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13</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29C31C50" w14:textId="77777777" w:rsidR="001C3F84" w:rsidRPr="00B93731" w:rsidRDefault="001C3F84" w:rsidP="00EE5BD8">
            <w:pPr>
              <w:rPr>
                <w:rFonts w:ascii="Arial" w:hAnsi="Arial" w:cs="Arial"/>
                <w:color w:val="000000"/>
                <w:sz w:val="16"/>
                <w:szCs w:val="16"/>
                <w:lang w:val="en-US"/>
              </w:rPr>
            </w:pPr>
          </w:p>
        </w:tc>
      </w:tr>
      <w:tr w:rsidR="001C3F84" w:rsidRPr="00B93731" w14:paraId="61B386EB" w14:textId="77777777" w:rsidTr="00EE5BD8">
        <w:trPr>
          <w:trHeight w:val="225"/>
        </w:trPr>
        <w:tc>
          <w:tcPr>
            <w:tcW w:w="661" w:type="dxa"/>
            <w:vMerge/>
            <w:tcBorders>
              <w:left w:val="nil"/>
              <w:right w:val="nil"/>
            </w:tcBorders>
            <w:shd w:val="clear" w:color="auto" w:fill="auto"/>
            <w:noWrap/>
            <w:vAlign w:val="center"/>
          </w:tcPr>
          <w:p w14:paraId="5A83245C"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416BFE0"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structs</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7CBE824"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35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49578FB"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545</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54F0F1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3.98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5030AB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620</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20BF307A" w14:textId="77777777" w:rsidR="001C3F84" w:rsidRPr="00B93731" w:rsidRDefault="001C3F84" w:rsidP="00EE5BD8">
            <w:pPr>
              <w:rPr>
                <w:rFonts w:ascii="Arial" w:hAnsi="Arial" w:cs="Arial"/>
                <w:color w:val="000000"/>
                <w:sz w:val="16"/>
                <w:szCs w:val="16"/>
                <w:lang w:val="en-US"/>
              </w:rPr>
            </w:pPr>
          </w:p>
        </w:tc>
      </w:tr>
      <w:tr w:rsidR="001C3F84" w:rsidRPr="00B93731" w14:paraId="55B15CA1" w14:textId="77777777" w:rsidTr="00EE5BD8">
        <w:trPr>
          <w:trHeight w:val="225"/>
        </w:trPr>
        <w:tc>
          <w:tcPr>
            <w:tcW w:w="661" w:type="dxa"/>
            <w:vMerge/>
            <w:tcBorders>
              <w:left w:val="nil"/>
              <w:bottom w:val="single" w:sz="4" w:space="0" w:color="auto"/>
              <w:right w:val="nil"/>
            </w:tcBorders>
            <w:shd w:val="clear" w:color="auto" w:fill="auto"/>
            <w:noWrap/>
            <w:vAlign w:val="center"/>
          </w:tcPr>
          <w:p w14:paraId="3F4BD3F7" w14:textId="77777777" w:rsidR="001C3F84" w:rsidRPr="00B93731" w:rsidRDefault="001C3F84" w:rsidP="00EE5BD8">
            <w:pPr>
              <w:jc w:val="cente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auto"/>
              <w:right w:val="nil"/>
            </w:tcBorders>
            <w:shd w:val="clear" w:color="auto" w:fill="auto"/>
            <w:noWrap/>
            <w:vAlign w:val="center"/>
            <w:hideMark/>
          </w:tcPr>
          <w:p w14:paraId="5B0F8877"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arima</w:t>
            </w:r>
            <w:proofErr w:type="spellEnd"/>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7DF31FFC"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00</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731EEFD1"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4.125</w:t>
            </w:r>
          </w:p>
        </w:tc>
        <w:tc>
          <w:tcPr>
            <w:tcW w:w="945" w:type="dxa"/>
            <w:tcBorders>
              <w:top w:val="single" w:sz="4" w:space="0" w:color="D9D9D9" w:themeColor="background1" w:themeShade="D9"/>
              <w:left w:val="nil"/>
              <w:bottom w:val="single" w:sz="4" w:space="0" w:color="auto"/>
              <w:right w:val="nil"/>
            </w:tcBorders>
            <w:shd w:val="clear" w:color="auto" w:fill="auto"/>
            <w:noWrap/>
            <w:vAlign w:val="center"/>
            <w:hideMark/>
          </w:tcPr>
          <w:p w14:paraId="04E32D13"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5.125</w:t>
            </w:r>
          </w:p>
        </w:tc>
        <w:tc>
          <w:tcPr>
            <w:tcW w:w="884" w:type="dxa"/>
            <w:tcBorders>
              <w:top w:val="single" w:sz="4" w:space="0" w:color="D9D9D9" w:themeColor="background1" w:themeShade="D9"/>
              <w:left w:val="nil"/>
              <w:bottom w:val="single" w:sz="4" w:space="0" w:color="auto"/>
              <w:right w:val="nil"/>
            </w:tcBorders>
            <w:shd w:val="clear" w:color="auto" w:fill="auto"/>
            <w:noWrap/>
            <w:vAlign w:val="center"/>
            <w:hideMark/>
          </w:tcPr>
          <w:p w14:paraId="1A44E707"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722</w:t>
            </w:r>
          </w:p>
        </w:tc>
        <w:tc>
          <w:tcPr>
            <w:tcW w:w="2876" w:type="dxa"/>
            <w:tcBorders>
              <w:top w:val="single" w:sz="4" w:space="0" w:color="D9D9D9" w:themeColor="background1" w:themeShade="D9"/>
              <w:left w:val="nil"/>
              <w:bottom w:val="single" w:sz="4" w:space="0" w:color="auto"/>
              <w:right w:val="nil"/>
            </w:tcBorders>
            <w:vAlign w:val="center"/>
          </w:tcPr>
          <w:p w14:paraId="605FC910" w14:textId="77777777" w:rsidR="001C3F84" w:rsidRPr="00B93731" w:rsidRDefault="001C3F84" w:rsidP="00EE5BD8">
            <w:pPr>
              <w:rPr>
                <w:rFonts w:ascii="Arial" w:hAnsi="Arial" w:cs="Arial"/>
                <w:color w:val="000000"/>
                <w:sz w:val="16"/>
                <w:szCs w:val="16"/>
                <w:lang w:val="en-US"/>
              </w:rPr>
            </w:pPr>
          </w:p>
        </w:tc>
      </w:tr>
      <w:tr w:rsidR="001C3F84" w:rsidRPr="00B93731" w14:paraId="6FA4F8A0" w14:textId="77777777" w:rsidTr="00EE5BD8">
        <w:trPr>
          <w:trHeight w:val="225"/>
        </w:trPr>
        <w:tc>
          <w:tcPr>
            <w:tcW w:w="661" w:type="dxa"/>
            <w:vMerge w:val="restart"/>
            <w:tcBorders>
              <w:top w:val="single" w:sz="4" w:space="0" w:color="auto"/>
              <w:left w:val="nil"/>
              <w:right w:val="nil"/>
            </w:tcBorders>
            <w:shd w:val="clear" w:color="auto" w:fill="auto"/>
            <w:noWrap/>
            <w:vAlign w:val="center"/>
          </w:tcPr>
          <w:p w14:paraId="103B62F5" w14:textId="77777777" w:rsidR="001C3F84" w:rsidRPr="00B93731" w:rsidRDefault="001C3F84" w:rsidP="00EE5BD8">
            <w:pPr>
              <w:jc w:val="center"/>
              <w:rPr>
                <w:rFonts w:ascii="Arial" w:hAnsi="Arial" w:cs="Arial"/>
                <w:color w:val="000000"/>
                <w:sz w:val="16"/>
                <w:szCs w:val="16"/>
                <w:lang w:val="en-US"/>
              </w:rPr>
            </w:pPr>
            <w:r w:rsidRPr="00B93731">
              <w:rPr>
                <w:rFonts w:ascii="Arial" w:hAnsi="Arial" w:cs="Arial"/>
                <w:color w:val="000000"/>
                <w:sz w:val="16"/>
                <w:szCs w:val="16"/>
                <w:lang w:val="en-US"/>
              </w:rPr>
              <w:t>2025</w:t>
            </w:r>
          </w:p>
        </w:tc>
        <w:tc>
          <w:tcPr>
            <w:tcW w:w="2396" w:type="dxa"/>
            <w:tcBorders>
              <w:top w:val="single" w:sz="4" w:space="0" w:color="auto"/>
              <w:left w:val="nil"/>
              <w:bottom w:val="single" w:sz="4" w:space="0" w:color="D9D9D9" w:themeColor="background1" w:themeShade="D9"/>
              <w:right w:val="nil"/>
            </w:tcBorders>
            <w:shd w:val="clear" w:color="auto" w:fill="auto"/>
            <w:noWrap/>
            <w:vAlign w:val="center"/>
            <w:hideMark/>
          </w:tcPr>
          <w:p w14:paraId="51501C02"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arima</w:t>
            </w:r>
            <w:proofErr w:type="spellEnd"/>
          </w:p>
        </w:tc>
        <w:tc>
          <w:tcPr>
            <w:tcW w:w="884" w:type="dxa"/>
            <w:tcBorders>
              <w:top w:val="single" w:sz="4" w:space="0" w:color="auto"/>
              <w:left w:val="nil"/>
              <w:bottom w:val="single" w:sz="4" w:space="0" w:color="D9D9D9" w:themeColor="background1" w:themeShade="D9"/>
              <w:right w:val="nil"/>
            </w:tcBorders>
            <w:shd w:val="clear" w:color="auto" w:fill="auto"/>
            <w:noWrap/>
            <w:vAlign w:val="center"/>
            <w:hideMark/>
          </w:tcPr>
          <w:p w14:paraId="094F4BC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768</w:t>
            </w:r>
          </w:p>
        </w:tc>
        <w:tc>
          <w:tcPr>
            <w:tcW w:w="884" w:type="dxa"/>
            <w:tcBorders>
              <w:top w:val="single" w:sz="4" w:space="0" w:color="auto"/>
              <w:left w:val="nil"/>
              <w:bottom w:val="single" w:sz="4" w:space="0" w:color="D9D9D9" w:themeColor="background1" w:themeShade="D9"/>
              <w:right w:val="nil"/>
            </w:tcBorders>
            <w:shd w:val="clear" w:color="auto" w:fill="auto"/>
            <w:noWrap/>
            <w:vAlign w:val="center"/>
            <w:hideMark/>
          </w:tcPr>
          <w:p w14:paraId="4219C21E"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542</w:t>
            </w:r>
          </w:p>
        </w:tc>
        <w:tc>
          <w:tcPr>
            <w:tcW w:w="945" w:type="dxa"/>
            <w:tcBorders>
              <w:top w:val="single" w:sz="4" w:space="0" w:color="auto"/>
              <w:left w:val="nil"/>
              <w:bottom w:val="single" w:sz="4" w:space="0" w:color="D9D9D9" w:themeColor="background1" w:themeShade="D9"/>
              <w:right w:val="nil"/>
            </w:tcBorders>
            <w:shd w:val="clear" w:color="auto" w:fill="auto"/>
            <w:noWrap/>
            <w:vAlign w:val="center"/>
            <w:hideMark/>
          </w:tcPr>
          <w:p w14:paraId="7138C9AB"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16</w:t>
            </w:r>
          </w:p>
        </w:tc>
        <w:tc>
          <w:tcPr>
            <w:tcW w:w="884" w:type="dxa"/>
            <w:tcBorders>
              <w:top w:val="single" w:sz="4" w:space="0" w:color="auto"/>
              <w:left w:val="nil"/>
              <w:bottom w:val="single" w:sz="4" w:space="0" w:color="D9D9D9" w:themeColor="background1" w:themeShade="D9"/>
              <w:right w:val="nil"/>
            </w:tcBorders>
            <w:shd w:val="clear" w:color="auto" w:fill="auto"/>
            <w:noWrap/>
            <w:vAlign w:val="center"/>
            <w:hideMark/>
          </w:tcPr>
          <w:p w14:paraId="2A9D9DFB"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83</w:t>
            </w:r>
          </w:p>
        </w:tc>
        <w:tc>
          <w:tcPr>
            <w:tcW w:w="2876" w:type="dxa"/>
            <w:tcBorders>
              <w:top w:val="single" w:sz="4" w:space="0" w:color="auto"/>
              <w:left w:val="nil"/>
              <w:bottom w:val="single" w:sz="4" w:space="0" w:color="D9D9D9" w:themeColor="background1" w:themeShade="D9"/>
              <w:right w:val="nil"/>
            </w:tcBorders>
            <w:vAlign w:val="center"/>
          </w:tcPr>
          <w:p w14:paraId="7BC27F92" w14:textId="77777777" w:rsidR="001C3F84" w:rsidRPr="00B93731" w:rsidRDefault="001C3F84" w:rsidP="00EE5BD8">
            <w:pPr>
              <w:rPr>
                <w:rFonts w:ascii="Arial" w:hAnsi="Arial" w:cs="Arial"/>
                <w:color w:val="000000"/>
                <w:sz w:val="16"/>
                <w:szCs w:val="16"/>
                <w:lang w:val="en-US"/>
              </w:rPr>
            </w:pPr>
            <w:r>
              <w:rPr>
                <w:rFonts w:ascii="Arial" w:hAnsi="Arial" w:cs="Arial"/>
                <w:color w:val="000000"/>
                <w:sz w:val="16"/>
                <w:szCs w:val="16"/>
                <w:lang w:val="en-US"/>
              </w:rPr>
              <w:t>Model selected</w:t>
            </w:r>
          </w:p>
        </w:tc>
      </w:tr>
      <w:tr w:rsidR="001C3F84" w:rsidRPr="00B93731" w14:paraId="240C0BA6" w14:textId="77777777" w:rsidTr="00EE5BD8">
        <w:trPr>
          <w:trHeight w:val="225"/>
        </w:trPr>
        <w:tc>
          <w:tcPr>
            <w:tcW w:w="661" w:type="dxa"/>
            <w:vMerge/>
            <w:tcBorders>
              <w:left w:val="nil"/>
              <w:right w:val="nil"/>
            </w:tcBorders>
            <w:shd w:val="clear" w:color="auto" w:fill="auto"/>
            <w:noWrap/>
            <w:vAlign w:val="center"/>
          </w:tcPr>
          <w:p w14:paraId="26E3043E"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E268A93"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interp.linear</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79F114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1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C65BB2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750</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5C9F7D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93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0362583"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500</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849D8B9" w14:textId="77777777" w:rsidR="001C3F84" w:rsidRPr="00B93731" w:rsidRDefault="001C3F84" w:rsidP="00EE5BD8">
            <w:pPr>
              <w:rPr>
                <w:rFonts w:ascii="Arial" w:hAnsi="Arial" w:cs="Arial"/>
                <w:color w:val="000000"/>
                <w:sz w:val="16"/>
                <w:szCs w:val="16"/>
                <w:lang w:val="en-US"/>
              </w:rPr>
            </w:pPr>
          </w:p>
        </w:tc>
      </w:tr>
      <w:tr w:rsidR="001C3F84" w:rsidRPr="00B93731" w14:paraId="200A1FA2" w14:textId="77777777" w:rsidTr="00EE5BD8">
        <w:trPr>
          <w:trHeight w:val="225"/>
        </w:trPr>
        <w:tc>
          <w:tcPr>
            <w:tcW w:w="661" w:type="dxa"/>
            <w:vMerge/>
            <w:tcBorders>
              <w:left w:val="nil"/>
              <w:right w:val="nil"/>
            </w:tcBorders>
            <w:shd w:val="clear" w:color="auto" w:fill="auto"/>
            <w:noWrap/>
            <w:vAlign w:val="center"/>
          </w:tcPr>
          <w:p w14:paraId="7D279BFE"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398646B" w14:textId="77777777" w:rsidR="001C3F84" w:rsidRPr="00B93731" w:rsidRDefault="001C3F84" w:rsidP="00EE5BD8">
            <w:pPr>
              <w:rPr>
                <w:rFonts w:ascii="Arial" w:hAnsi="Arial" w:cs="Arial"/>
                <w:strike/>
                <w:color w:val="000000"/>
                <w:sz w:val="16"/>
                <w:szCs w:val="16"/>
                <w:lang w:val="en-US"/>
              </w:rPr>
            </w:pPr>
            <w:proofErr w:type="spellStart"/>
            <w:r w:rsidRPr="00B93731">
              <w:rPr>
                <w:rFonts w:ascii="Arial" w:hAnsi="Arial" w:cs="Arial"/>
                <w:strike/>
                <w:color w:val="000000"/>
                <w:sz w:val="16"/>
                <w:szCs w:val="16"/>
                <w:lang w:val="en-US"/>
              </w:rPr>
              <w:t>coho_yearling_interp.stine</w:t>
            </w:r>
            <w:proofErr w:type="spellEnd"/>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8515488" w14:textId="77777777" w:rsidR="001C3F84" w:rsidRPr="00B93731" w:rsidRDefault="001C3F84" w:rsidP="00EE5BD8">
            <w:pPr>
              <w:jc w:val="center"/>
              <w:rPr>
                <w:rFonts w:ascii="Arial" w:hAnsi="Arial" w:cs="Arial"/>
                <w:strike/>
                <w:color w:val="000000"/>
                <w:sz w:val="16"/>
                <w:szCs w:val="16"/>
                <w:lang w:val="en-US"/>
              </w:rPr>
            </w:pPr>
            <w:r w:rsidRPr="00F017D0">
              <w:rPr>
                <w:rFonts w:ascii="Arial" w:hAnsi="Arial" w:cs="Arial"/>
                <w:strike/>
                <w:color w:val="000000"/>
                <w:sz w:val="16"/>
                <w:szCs w:val="16"/>
              </w:rPr>
              <w:t>1.075</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324C265" w14:textId="77777777" w:rsidR="001C3F84" w:rsidRPr="00B93731" w:rsidRDefault="001C3F84" w:rsidP="00EE5BD8">
            <w:pPr>
              <w:jc w:val="center"/>
              <w:rPr>
                <w:rFonts w:ascii="Arial" w:hAnsi="Arial" w:cs="Arial"/>
                <w:strike/>
                <w:color w:val="000000"/>
                <w:sz w:val="16"/>
                <w:szCs w:val="16"/>
                <w:lang w:val="en-US"/>
              </w:rPr>
            </w:pPr>
            <w:r w:rsidRPr="00F017D0">
              <w:rPr>
                <w:rFonts w:ascii="Arial" w:hAnsi="Arial" w:cs="Arial"/>
                <w:strike/>
                <w:color w:val="000000"/>
                <w:sz w:val="16"/>
                <w:szCs w:val="16"/>
              </w:rPr>
              <w:t>0.78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4426020" w14:textId="77777777" w:rsidR="001C3F84" w:rsidRPr="00B93731" w:rsidRDefault="001C3F84" w:rsidP="00EE5BD8">
            <w:pPr>
              <w:jc w:val="center"/>
              <w:rPr>
                <w:rFonts w:ascii="Arial" w:hAnsi="Arial" w:cs="Arial"/>
                <w:strike/>
                <w:color w:val="000000"/>
                <w:sz w:val="16"/>
                <w:szCs w:val="16"/>
                <w:lang w:val="en-US"/>
              </w:rPr>
            </w:pPr>
            <w:r w:rsidRPr="00F017D0">
              <w:rPr>
                <w:rFonts w:ascii="Arial" w:hAnsi="Arial" w:cs="Arial"/>
                <w:strike/>
                <w:color w:val="000000"/>
                <w:sz w:val="16"/>
                <w:szCs w:val="16"/>
              </w:rPr>
              <w:t>0.996</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16E97C0" w14:textId="77777777" w:rsidR="001C3F84" w:rsidRPr="00B93731" w:rsidRDefault="001C3F84" w:rsidP="00EE5BD8">
            <w:pPr>
              <w:jc w:val="center"/>
              <w:rPr>
                <w:rFonts w:ascii="Arial" w:hAnsi="Arial" w:cs="Arial"/>
                <w:strike/>
                <w:color w:val="000000"/>
                <w:sz w:val="16"/>
                <w:szCs w:val="16"/>
                <w:lang w:val="en-US"/>
              </w:rPr>
            </w:pPr>
            <w:r w:rsidRPr="00F017D0">
              <w:rPr>
                <w:rFonts w:ascii="Arial" w:hAnsi="Arial" w:cs="Arial"/>
                <w:strike/>
                <w:color w:val="000000"/>
                <w:sz w:val="16"/>
                <w:szCs w:val="16"/>
              </w:rPr>
              <w:t>1.562</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AC05858" w14:textId="77777777" w:rsidR="001C3F84" w:rsidRPr="00B93731" w:rsidRDefault="001C3F84" w:rsidP="00EE5BD8">
            <w:pPr>
              <w:rPr>
                <w:rFonts w:ascii="Arial" w:hAnsi="Arial" w:cs="Arial"/>
                <w:color w:val="000000"/>
                <w:sz w:val="16"/>
                <w:szCs w:val="16"/>
                <w:lang w:val="en-US"/>
              </w:rPr>
            </w:pPr>
            <w:r>
              <w:rPr>
                <w:rFonts w:ascii="Arial" w:hAnsi="Arial" w:cs="Arial"/>
                <w:color w:val="000000"/>
                <w:sz w:val="16"/>
                <w:szCs w:val="16"/>
                <w:lang w:val="en-US"/>
              </w:rPr>
              <w:t>Excluded – predicted negative catch</w:t>
            </w:r>
          </w:p>
        </w:tc>
      </w:tr>
      <w:tr w:rsidR="001C3F84" w:rsidRPr="00B93731" w14:paraId="1840D325" w14:textId="77777777" w:rsidTr="00EE5BD8">
        <w:trPr>
          <w:trHeight w:val="225"/>
        </w:trPr>
        <w:tc>
          <w:tcPr>
            <w:tcW w:w="661" w:type="dxa"/>
            <w:vMerge/>
            <w:tcBorders>
              <w:left w:val="nil"/>
              <w:right w:val="nil"/>
            </w:tcBorders>
            <w:shd w:val="clear" w:color="auto" w:fill="auto"/>
            <w:noWrap/>
            <w:vAlign w:val="center"/>
          </w:tcPr>
          <w:p w14:paraId="3F6C4066"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6EF6BE3"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sim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A0AAD5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8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6A8E68E"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33</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8A1AA68"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94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D1322F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667</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52300BC8" w14:textId="77777777" w:rsidR="001C3F84" w:rsidRPr="00B93731" w:rsidRDefault="001C3F84" w:rsidP="00EE5BD8">
            <w:pPr>
              <w:rPr>
                <w:rFonts w:ascii="Arial" w:hAnsi="Arial" w:cs="Arial"/>
                <w:color w:val="000000"/>
                <w:sz w:val="16"/>
                <w:szCs w:val="16"/>
                <w:lang w:val="en-US"/>
              </w:rPr>
            </w:pPr>
          </w:p>
        </w:tc>
      </w:tr>
      <w:tr w:rsidR="001C3F84" w:rsidRPr="00B93731" w14:paraId="3AF61B96" w14:textId="77777777" w:rsidTr="00EE5BD8">
        <w:trPr>
          <w:trHeight w:val="225"/>
        </w:trPr>
        <w:tc>
          <w:tcPr>
            <w:tcW w:w="661" w:type="dxa"/>
            <w:vMerge/>
            <w:tcBorders>
              <w:left w:val="nil"/>
              <w:right w:val="nil"/>
            </w:tcBorders>
            <w:shd w:val="clear" w:color="auto" w:fill="auto"/>
            <w:noWrap/>
            <w:vAlign w:val="center"/>
          </w:tcPr>
          <w:p w14:paraId="09F103F8"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E31E62E"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sim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B586F8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8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ABBF2A6"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33</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4758AB43"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944</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FAF04D4"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667</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68590A89" w14:textId="77777777" w:rsidR="001C3F84" w:rsidRPr="00B93731" w:rsidRDefault="001C3F84" w:rsidP="00EE5BD8">
            <w:pPr>
              <w:rPr>
                <w:rFonts w:ascii="Arial" w:hAnsi="Arial" w:cs="Arial"/>
                <w:color w:val="000000"/>
                <w:sz w:val="16"/>
                <w:szCs w:val="16"/>
                <w:lang w:val="en-US"/>
              </w:rPr>
            </w:pPr>
          </w:p>
        </w:tc>
      </w:tr>
      <w:tr w:rsidR="001C3F84" w:rsidRPr="00B93731" w14:paraId="2F29E8D7" w14:textId="77777777" w:rsidTr="00EE5BD8">
        <w:trPr>
          <w:trHeight w:val="225"/>
        </w:trPr>
        <w:tc>
          <w:tcPr>
            <w:tcW w:w="661" w:type="dxa"/>
            <w:vMerge/>
            <w:tcBorders>
              <w:left w:val="nil"/>
              <w:right w:val="nil"/>
            </w:tcBorders>
            <w:shd w:val="clear" w:color="auto" w:fill="auto"/>
            <w:noWrap/>
            <w:vAlign w:val="center"/>
          </w:tcPr>
          <w:p w14:paraId="0E8D1FF6"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70FEB5F"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linear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8C56E8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13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92E3B22"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5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D9F7E7D"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99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AC453E8"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703</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38D3C499" w14:textId="77777777" w:rsidR="001C3F84" w:rsidRPr="00B93731" w:rsidRDefault="001C3F84" w:rsidP="00EE5BD8">
            <w:pPr>
              <w:rPr>
                <w:rFonts w:ascii="Arial" w:hAnsi="Arial" w:cs="Arial"/>
                <w:color w:val="000000"/>
                <w:sz w:val="16"/>
                <w:szCs w:val="16"/>
                <w:lang w:val="en-US"/>
              </w:rPr>
            </w:pPr>
          </w:p>
        </w:tc>
      </w:tr>
      <w:tr w:rsidR="001C3F84" w:rsidRPr="00B93731" w14:paraId="2E8E6822" w14:textId="77777777" w:rsidTr="00EE5BD8">
        <w:trPr>
          <w:trHeight w:val="225"/>
        </w:trPr>
        <w:tc>
          <w:tcPr>
            <w:tcW w:w="661" w:type="dxa"/>
            <w:vMerge/>
            <w:tcBorders>
              <w:left w:val="nil"/>
              <w:right w:val="nil"/>
            </w:tcBorders>
            <w:shd w:val="clear" w:color="auto" w:fill="auto"/>
            <w:noWrap/>
            <w:vAlign w:val="center"/>
          </w:tcPr>
          <w:p w14:paraId="75D64FFA"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9C71BC9"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linear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2681D28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13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D75423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51</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67AA114"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999</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9827FB0"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703</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E6973DA" w14:textId="77777777" w:rsidR="001C3F84" w:rsidRPr="00B93731" w:rsidRDefault="001C3F84" w:rsidP="00EE5BD8">
            <w:pPr>
              <w:rPr>
                <w:rFonts w:ascii="Arial" w:hAnsi="Arial" w:cs="Arial"/>
                <w:color w:val="000000"/>
                <w:sz w:val="16"/>
                <w:szCs w:val="16"/>
                <w:lang w:val="en-US"/>
              </w:rPr>
            </w:pPr>
          </w:p>
        </w:tc>
      </w:tr>
      <w:tr w:rsidR="001C3F84" w:rsidRPr="00B93731" w14:paraId="004B9003" w14:textId="77777777" w:rsidTr="00EE5BD8">
        <w:trPr>
          <w:trHeight w:val="225"/>
        </w:trPr>
        <w:tc>
          <w:tcPr>
            <w:tcW w:w="661" w:type="dxa"/>
            <w:vMerge/>
            <w:tcBorders>
              <w:left w:val="nil"/>
              <w:right w:val="nil"/>
            </w:tcBorders>
            <w:shd w:val="clear" w:color="auto" w:fill="auto"/>
            <w:noWrap/>
            <w:vAlign w:val="center"/>
          </w:tcPr>
          <w:p w14:paraId="283DB699"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292C1AE"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exp2</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331D0F9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17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7CEC1CD2"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63</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91AA5FE"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4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E5EC4EF"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726</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74B5DF7C" w14:textId="77777777" w:rsidR="001C3F84" w:rsidRPr="00B93731" w:rsidRDefault="001C3F84" w:rsidP="00EE5BD8">
            <w:pPr>
              <w:rPr>
                <w:rFonts w:ascii="Arial" w:hAnsi="Arial" w:cs="Arial"/>
                <w:color w:val="000000"/>
                <w:sz w:val="16"/>
                <w:szCs w:val="16"/>
                <w:lang w:val="en-US"/>
              </w:rPr>
            </w:pPr>
          </w:p>
        </w:tc>
      </w:tr>
      <w:tr w:rsidR="001C3F84" w:rsidRPr="00B93731" w14:paraId="3422B8E0" w14:textId="77777777" w:rsidTr="00EE5BD8">
        <w:trPr>
          <w:trHeight w:val="225"/>
        </w:trPr>
        <w:tc>
          <w:tcPr>
            <w:tcW w:w="661" w:type="dxa"/>
            <w:vMerge/>
            <w:tcBorders>
              <w:left w:val="nil"/>
              <w:right w:val="nil"/>
            </w:tcBorders>
            <w:shd w:val="clear" w:color="auto" w:fill="auto"/>
            <w:noWrap/>
            <w:vAlign w:val="center"/>
          </w:tcPr>
          <w:p w14:paraId="6DE06F38"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5617B706" w14:textId="77777777" w:rsidR="001C3F84" w:rsidRPr="00B93731" w:rsidRDefault="001C3F84" w:rsidP="00EE5BD8">
            <w:pPr>
              <w:rPr>
                <w:rFonts w:ascii="Arial" w:hAnsi="Arial" w:cs="Arial"/>
                <w:color w:val="000000"/>
                <w:sz w:val="16"/>
                <w:szCs w:val="16"/>
                <w:lang w:val="en-US"/>
              </w:rPr>
            </w:pPr>
            <w:r w:rsidRPr="00B93731">
              <w:rPr>
                <w:rFonts w:ascii="Arial" w:hAnsi="Arial" w:cs="Arial"/>
                <w:color w:val="000000"/>
                <w:sz w:val="16"/>
                <w:szCs w:val="16"/>
                <w:lang w:val="en-US"/>
              </w:rPr>
              <w:t>coho_yearling_MA.exp3</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66D536D2"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178</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CA507BC"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863</w:t>
            </w:r>
          </w:p>
        </w:tc>
        <w:tc>
          <w:tcPr>
            <w:tcW w:w="945"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02266AED"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041</w:t>
            </w:r>
          </w:p>
        </w:tc>
        <w:tc>
          <w:tcPr>
            <w:tcW w:w="884"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14:paraId="16E0BF59"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726</w:t>
            </w:r>
          </w:p>
        </w:tc>
        <w:tc>
          <w:tcPr>
            <w:tcW w:w="2876" w:type="dxa"/>
            <w:tcBorders>
              <w:top w:val="single" w:sz="4" w:space="0" w:color="D9D9D9" w:themeColor="background1" w:themeShade="D9"/>
              <w:left w:val="nil"/>
              <w:bottom w:val="single" w:sz="4" w:space="0" w:color="D9D9D9" w:themeColor="background1" w:themeShade="D9"/>
              <w:right w:val="nil"/>
            </w:tcBorders>
            <w:vAlign w:val="center"/>
          </w:tcPr>
          <w:p w14:paraId="4719641E" w14:textId="77777777" w:rsidR="001C3F84" w:rsidRPr="00B93731" w:rsidRDefault="001C3F84" w:rsidP="00EE5BD8">
            <w:pPr>
              <w:rPr>
                <w:rFonts w:ascii="Arial" w:hAnsi="Arial" w:cs="Arial"/>
                <w:color w:val="000000"/>
                <w:sz w:val="16"/>
                <w:szCs w:val="16"/>
                <w:lang w:val="en-US"/>
              </w:rPr>
            </w:pPr>
          </w:p>
        </w:tc>
      </w:tr>
      <w:tr w:rsidR="001C3F84" w:rsidRPr="00B93731" w14:paraId="55174A89" w14:textId="77777777" w:rsidTr="00EE5BD8">
        <w:trPr>
          <w:trHeight w:val="225"/>
        </w:trPr>
        <w:tc>
          <w:tcPr>
            <w:tcW w:w="661" w:type="dxa"/>
            <w:vMerge/>
            <w:tcBorders>
              <w:left w:val="nil"/>
              <w:bottom w:val="single" w:sz="12" w:space="0" w:color="auto"/>
              <w:right w:val="nil"/>
            </w:tcBorders>
            <w:shd w:val="clear" w:color="auto" w:fill="auto"/>
            <w:noWrap/>
            <w:vAlign w:val="center"/>
            <w:hideMark/>
          </w:tcPr>
          <w:p w14:paraId="331B4B62" w14:textId="77777777" w:rsidR="001C3F84" w:rsidRPr="00B93731" w:rsidRDefault="001C3F84" w:rsidP="00EE5BD8">
            <w:pPr>
              <w:rPr>
                <w:rFonts w:ascii="Arial" w:hAnsi="Arial" w:cs="Arial"/>
                <w:color w:val="000000"/>
                <w:sz w:val="16"/>
                <w:szCs w:val="16"/>
                <w:lang w:val="en-US"/>
              </w:rPr>
            </w:pPr>
          </w:p>
        </w:tc>
        <w:tc>
          <w:tcPr>
            <w:tcW w:w="2396" w:type="dxa"/>
            <w:tcBorders>
              <w:top w:val="single" w:sz="4" w:space="0" w:color="D9D9D9" w:themeColor="background1" w:themeShade="D9"/>
              <w:left w:val="nil"/>
              <w:bottom w:val="single" w:sz="12" w:space="0" w:color="auto"/>
              <w:right w:val="nil"/>
            </w:tcBorders>
            <w:shd w:val="clear" w:color="auto" w:fill="auto"/>
            <w:noWrap/>
            <w:vAlign w:val="center"/>
            <w:hideMark/>
          </w:tcPr>
          <w:p w14:paraId="3927B88E" w14:textId="77777777" w:rsidR="001C3F84" w:rsidRPr="00B93731" w:rsidRDefault="001C3F84" w:rsidP="00EE5BD8">
            <w:pPr>
              <w:rPr>
                <w:rFonts w:ascii="Arial" w:hAnsi="Arial" w:cs="Arial"/>
                <w:color w:val="000000"/>
                <w:sz w:val="16"/>
                <w:szCs w:val="16"/>
                <w:lang w:val="en-US"/>
              </w:rPr>
            </w:pPr>
            <w:proofErr w:type="spellStart"/>
            <w:r w:rsidRPr="00B93731">
              <w:rPr>
                <w:rFonts w:ascii="Arial" w:hAnsi="Arial" w:cs="Arial"/>
                <w:color w:val="000000"/>
                <w:sz w:val="16"/>
                <w:szCs w:val="16"/>
                <w:lang w:val="en-US"/>
              </w:rPr>
              <w:t>coho_yearling_kal.structs</w:t>
            </w:r>
            <w:proofErr w:type="spellEnd"/>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43E00424"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974</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040BA9C8"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1.110</w:t>
            </w:r>
          </w:p>
        </w:tc>
        <w:tc>
          <w:tcPr>
            <w:tcW w:w="945" w:type="dxa"/>
            <w:tcBorders>
              <w:top w:val="single" w:sz="4" w:space="0" w:color="D9D9D9" w:themeColor="background1" w:themeShade="D9"/>
              <w:left w:val="nil"/>
              <w:bottom w:val="single" w:sz="12" w:space="0" w:color="auto"/>
              <w:right w:val="nil"/>
            </w:tcBorders>
            <w:shd w:val="clear" w:color="auto" w:fill="auto"/>
            <w:noWrap/>
            <w:vAlign w:val="center"/>
            <w:hideMark/>
          </w:tcPr>
          <w:p w14:paraId="4E7D02D2"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0.777</w:t>
            </w:r>
          </w:p>
        </w:tc>
        <w:tc>
          <w:tcPr>
            <w:tcW w:w="884" w:type="dxa"/>
            <w:tcBorders>
              <w:top w:val="single" w:sz="4" w:space="0" w:color="D9D9D9" w:themeColor="background1" w:themeShade="D9"/>
              <w:left w:val="nil"/>
              <w:bottom w:val="single" w:sz="12" w:space="0" w:color="auto"/>
              <w:right w:val="nil"/>
            </w:tcBorders>
            <w:shd w:val="clear" w:color="auto" w:fill="auto"/>
            <w:noWrap/>
            <w:vAlign w:val="center"/>
            <w:hideMark/>
          </w:tcPr>
          <w:p w14:paraId="2CE20FBA" w14:textId="77777777" w:rsidR="001C3F84" w:rsidRPr="00B93731" w:rsidRDefault="001C3F84" w:rsidP="00EE5BD8">
            <w:pPr>
              <w:jc w:val="center"/>
              <w:rPr>
                <w:rFonts w:ascii="Arial" w:hAnsi="Arial" w:cs="Arial"/>
                <w:color w:val="000000"/>
                <w:sz w:val="16"/>
                <w:szCs w:val="16"/>
                <w:lang w:val="en-US"/>
              </w:rPr>
            </w:pPr>
            <w:r>
              <w:rPr>
                <w:rFonts w:ascii="Arial" w:hAnsi="Arial" w:cs="Arial"/>
                <w:color w:val="000000"/>
                <w:sz w:val="16"/>
                <w:szCs w:val="16"/>
              </w:rPr>
              <w:t>2.220</w:t>
            </w:r>
          </w:p>
        </w:tc>
        <w:tc>
          <w:tcPr>
            <w:tcW w:w="2876" w:type="dxa"/>
            <w:tcBorders>
              <w:top w:val="single" w:sz="4" w:space="0" w:color="D9D9D9" w:themeColor="background1" w:themeShade="D9"/>
              <w:left w:val="nil"/>
              <w:bottom w:val="single" w:sz="12" w:space="0" w:color="auto"/>
              <w:right w:val="nil"/>
            </w:tcBorders>
            <w:vAlign w:val="center"/>
          </w:tcPr>
          <w:p w14:paraId="77821973" w14:textId="77777777" w:rsidR="001C3F84" w:rsidRPr="00B93731" w:rsidRDefault="001C3F84" w:rsidP="00EE5BD8">
            <w:pPr>
              <w:rPr>
                <w:rFonts w:ascii="Arial" w:hAnsi="Arial" w:cs="Arial"/>
                <w:color w:val="000000"/>
                <w:sz w:val="16"/>
                <w:szCs w:val="16"/>
                <w:lang w:val="en-US"/>
              </w:rPr>
            </w:pPr>
          </w:p>
        </w:tc>
      </w:tr>
    </w:tbl>
    <w:p w14:paraId="0D1D50B6" w14:textId="77777777" w:rsidR="00F017D0" w:rsidRDefault="00F017D0" w:rsidP="00B93731">
      <w:pPr>
        <w:pStyle w:val="BodyText"/>
      </w:pPr>
    </w:p>
    <w:p w14:paraId="09454BCA" w14:textId="77777777" w:rsidR="00F017D0" w:rsidRDefault="00F017D0" w:rsidP="00B93731">
      <w:pPr>
        <w:pStyle w:val="BodyText"/>
      </w:pPr>
    </w:p>
    <w:p w14:paraId="3F1607F5" w14:textId="77777777" w:rsidR="00F017D0" w:rsidRDefault="00F017D0" w:rsidP="00B93731">
      <w:pPr>
        <w:pStyle w:val="BodyText"/>
      </w:pPr>
    </w:p>
    <w:p w14:paraId="5AC30DA0" w14:textId="77777777" w:rsidR="00F017D0" w:rsidRDefault="00F017D0" w:rsidP="00B93731">
      <w:pPr>
        <w:pStyle w:val="BodyText"/>
      </w:pPr>
    </w:p>
    <w:p w14:paraId="65BF701B" w14:textId="77777777" w:rsidR="00F017D0" w:rsidRDefault="00F017D0" w:rsidP="00B93731">
      <w:pPr>
        <w:pStyle w:val="BodyText"/>
      </w:pPr>
    </w:p>
    <w:p w14:paraId="40871674" w14:textId="77777777" w:rsidR="00F017D0" w:rsidRDefault="00F017D0" w:rsidP="00B93731">
      <w:pPr>
        <w:pStyle w:val="BodyText"/>
      </w:pPr>
    </w:p>
    <w:p w14:paraId="3FA0367B" w14:textId="77777777" w:rsidR="00F017D0" w:rsidRDefault="00F017D0" w:rsidP="00B93731">
      <w:pPr>
        <w:pStyle w:val="BodyText"/>
      </w:pPr>
    </w:p>
    <w:p w14:paraId="1DB7584E" w14:textId="77777777" w:rsidR="00F017D0" w:rsidRDefault="00F017D0" w:rsidP="00B93731">
      <w:pPr>
        <w:pStyle w:val="BodyText"/>
      </w:pPr>
    </w:p>
    <w:p w14:paraId="6F8B623B" w14:textId="77777777" w:rsidR="00F017D0" w:rsidRDefault="00F017D0" w:rsidP="00B93731">
      <w:pPr>
        <w:pStyle w:val="BodyText"/>
      </w:pPr>
    </w:p>
    <w:p w14:paraId="49F08A27" w14:textId="77777777" w:rsidR="00F017D0" w:rsidRDefault="00F017D0" w:rsidP="00B93731">
      <w:pPr>
        <w:pStyle w:val="BodyText"/>
      </w:pPr>
    </w:p>
    <w:p w14:paraId="4F169883" w14:textId="77777777" w:rsidR="00F017D0" w:rsidRDefault="00F017D0" w:rsidP="00B93731">
      <w:pPr>
        <w:pStyle w:val="BodyText"/>
      </w:pPr>
    </w:p>
    <w:p w14:paraId="792F5CF7" w14:textId="77777777" w:rsidR="00F017D0" w:rsidRDefault="00F017D0" w:rsidP="00B93731">
      <w:pPr>
        <w:pStyle w:val="BodyText"/>
      </w:pPr>
    </w:p>
    <w:p w14:paraId="260F01DB" w14:textId="77777777" w:rsidR="00F017D0" w:rsidRDefault="00F017D0" w:rsidP="00B93731">
      <w:pPr>
        <w:pStyle w:val="BodyText"/>
      </w:pPr>
    </w:p>
    <w:p w14:paraId="75A5ADB7" w14:textId="77777777" w:rsidR="00F017D0" w:rsidRDefault="00F017D0" w:rsidP="00B93731">
      <w:pPr>
        <w:pStyle w:val="BodyText"/>
      </w:pPr>
    </w:p>
    <w:p w14:paraId="3C5B745C" w14:textId="77777777" w:rsidR="00F017D0" w:rsidRDefault="00F017D0" w:rsidP="00B93731">
      <w:pPr>
        <w:pStyle w:val="BodyText"/>
      </w:pPr>
    </w:p>
    <w:p w14:paraId="592C4C42" w14:textId="77777777" w:rsidR="00F017D0" w:rsidRDefault="00F017D0" w:rsidP="00B93731">
      <w:pPr>
        <w:pStyle w:val="BodyText"/>
      </w:pPr>
    </w:p>
    <w:p w14:paraId="3DF33D83" w14:textId="77777777" w:rsidR="00F017D0" w:rsidRDefault="00F017D0" w:rsidP="00B93731">
      <w:pPr>
        <w:pStyle w:val="BodyText"/>
      </w:pPr>
    </w:p>
    <w:p w14:paraId="03975CFB" w14:textId="77777777" w:rsidR="00F017D0" w:rsidRDefault="00F017D0" w:rsidP="00B93731">
      <w:pPr>
        <w:pStyle w:val="BodyText"/>
      </w:pPr>
    </w:p>
    <w:p w14:paraId="29C2A90D" w14:textId="77777777" w:rsidR="00F017D0" w:rsidRDefault="00F017D0" w:rsidP="00B93731">
      <w:pPr>
        <w:pStyle w:val="BodyText"/>
      </w:pPr>
    </w:p>
    <w:p w14:paraId="35895F79" w14:textId="77777777" w:rsidR="00F017D0" w:rsidRDefault="00F017D0" w:rsidP="00B93731">
      <w:pPr>
        <w:pStyle w:val="BodyText"/>
      </w:pPr>
    </w:p>
    <w:p w14:paraId="6356EDA9" w14:textId="77777777" w:rsidR="00F017D0" w:rsidRDefault="00F017D0" w:rsidP="00B93731">
      <w:pPr>
        <w:pStyle w:val="BodyText"/>
      </w:pPr>
    </w:p>
    <w:p w14:paraId="2311AF81" w14:textId="77777777" w:rsidR="00F017D0" w:rsidRDefault="00F017D0" w:rsidP="00B93731">
      <w:pPr>
        <w:pStyle w:val="BodyText"/>
      </w:pPr>
    </w:p>
    <w:p w14:paraId="613B50AB" w14:textId="77777777" w:rsidR="00F017D0" w:rsidRDefault="00F017D0" w:rsidP="00B93731">
      <w:pPr>
        <w:pStyle w:val="BodyText"/>
      </w:pPr>
    </w:p>
    <w:p w14:paraId="03E54473" w14:textId="77777777" w:rsidR="00F017D0" w:rsidRDefault="00F017D0" w:rsidP="00B93731">
      <w:pPr>
        <w:pStyle w:val="BodyText"/>
      </w:pPr>
    </w:p>
    <w:p w14:paraId="77476805" w14:textId="77777777" w:rsidR="00F017D0" w:rsidRDefault="00F017D0" w:rsidP="00B93731">
      <w:pPr>
        <w:pStyle w:val="BodyText"/>
      </w:pPr>
    </w:p>
    <w:p w14:paraId="6F8A8364" w14:textId="77777777" w:rsidR="00F017D0" w:rsidRDefault="00F017D0" w:rsidP="00B93731">
      <w:pPr>
        <w:pStyle w:val="BodyText"/>
      </w:pPr>
    </w:p>
    <w:p w14:paraId="2B576654" w14:textId="77777777" w:rsidR="00F017D0" w:rsidRDefault="00F017D0" w:rsidP="00B93731">
      <w:pPr>
        <w:pStyle w:val="BodyText"/>
      </w:pPr>
    </w:p>
    <w:p w14:paraId="61CB5BE5" w14:textId="77777777" w:rsidR="00F017D0" w:rsidRDefault="00F017D0" w:rsidP="00B93731">
      <w:pPr>
        <w:pStyle w:val="BodyText"/>
      </w:pPr>
    </w:p>
    <w:p w14:paraId="4B29F98D" w14:textId="77777777" w:rsidR="00F017D0" w:rsidRDefault="00F017D0" w:rsidP="00B93731">
      <w:pPr>
        <w:pStyle w:val="BodyText"/>
      </w:pPr>
    </w:p>
    <w:p w14:paraId="4C166918" w14:textId="77777777" w:rsidR="00F017D0" w:rsidRDefault="00F017D0" w:rsidP="00B93731">
      <w:pPr>
        <w:pStyle w:val="BodyText"/>
      </w:pPr>
    </w:p>
    <w:p w14:paraId="7FAC8B8F" w14:textId="77777777" w:rsidR="00F017D0" w:rsidRDefault="00F017D0" w:rsidP="00B93731">
      <w:pPr>
        <w:pStyle w:val="BodyText"/>
      </w:pPr>
    </w:p>
    <w:p w14:paraId="6959DEFA" w14:textId="77777777" w:rsidR="00F017D0" w:rsidRDefault="00F017D0" w:rsidP="00B93731">
      <w:pPr>
        <w:pStyle w:val="BodyText"/>
      </w:pPr>
    </w:p>
    <w:p w14:paraId="2CA1DF6E" w14:textId="77777777" w:rsidR="00F017D0" w:rsidRDefault="00F017D0" w:rsidP="00B93731">
      <w:pPr>
        <w:pStyle w:val="BodyText"/>
      </w:pPr>
    </w:p>
    <w:p w14:paraId="3C0FEEF3" w14:textId="77777777" w:rsidR="00F017D0" w:rsidRDefault="00F017D0" w:rsidP="00B93731">
      <w:pPr>
        <w:pStyle w:val="BodyText"/>
      </w:pPr>
    </w:p>
    <w:p w14:paraId="4A69D6C3" w14:textId="77777777" w:rsidR="004717DA" w:rsidRDefault="004717DA" w:rsidP="00B93731">
      <w:pPr>
        <w:pStyle w:val="BodyText"/>
        <w:sectPr w:rsidR="004717DA" w:rsidSect="008E550D">
          <w:type w:val="continuous"/>
          <w:pgSz w:w="11909" w:h="16834"/>
          <w:pgMar w:top="1440" w:right="1440" w:bottom="1440" w:left="1440" w:header="720" w:footer="720" w:gutter="0"/>
          <w:cols w:space="720"/>
        </w:sectPr>
      </w:pPr>
    </w:p>
    <w:p w14:paraId="471C1B88" w14:textId="48161572" w:rsidR="00F017D0" w:rsidRDefault="004A1820" w:rsidP="00B93731">
      <w:pPr>
        <w:pStyle w:val="BodyText"/>
      </w:pPr>
      <w:r w:rsidRPr="004A1820">
        <w:rPr>
          <w:noProof/>
        </w:rPr>
        <w:lastRenderedPageBreak/>
        <w:drawing>
          <wp:anchor distT="0" distB="0" distL="114300" distR="114300" simplePos="0" relativeHeight="251706368" behindDoc="1" locked="0" layoutInCell="1" allowOverlap="1" wp14:anchorId="1241A490" wp14:editId="17BEA043">
            <wp:simplePos x="0" y="0"/>
            <wp:positionH relativeFrom="margin">
              <wp:align>center</wp:align>
            </wp:positionH>
            <wp:positionV relativeFrom="paragraph">
              <wp:posOffset>0</wp:posOffset>
            </wp:positionV>
            <wp:extent cx="7982585" cy="4886325"/>
            <wp:effectExtent l="0" t="0" r="0" b="9525"/>
            <wp:wrapTight wrapText="bothSides">
              <wp:wrapPolygon edited="0">
                <wp:start x="0" y="0"/>
                <wp:lineTo x="0" y="21558"/>
                <wp:lineTo x="21547" y="21558"/>
                <wp:lineTo x="21547" y="0"/>
                <wp:lineTo x="0" y="0"/>
              </wp:wrapPolygon>
            </wp:wrapTight>
            <wp:docPr id="2088566528"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66528" name="Picture 1" descr="A graph of a number of numbers&#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7982585" cy="4886325"/>
                    </a:xfrm>
                    <a:prstGeom prst="rect">
                      <a:avLst/>
                    </a:prstGeom>
                  </pic:spPr>
                </pic:pic>
              </a:graphicData>
            </a:graphic>
            <wp14:sizeRelH relativeFrom="page">
              <wp14:pctWidth>0</wp14:pctWidth>
            </wp14:sizeRelH>
            <wp14:sizeRelV relativeFrom="page">
              <wp14:pctHeight>0</wp14:pctHeight>
            </wp14:sizeRelV>
          </wp:anchor>
        </w:drawing>
      </w:r>
    </w:p>
    <w:p w14:paraId="748B39DA" w14:textId="77777777" w:rsidR="004717DA" w:rsidRDefault="004717DA" w:rsidP="00B93731">
      <w:pPr>
        <w:pStyle w:val="BodyText"/>
      </w:pPr>
    </w:p>
    <w:p w14:paraId="10D0B988" w14:textId="77777777" w:rsidR="004717DA" w:rsidRDefault="004717DA" w:rsidP="00B93731">
      <w:pPr>
        <w:pStyle w:val="BodyText"/>
      </w:pPr>
    </w:p>
    <w:p w14:paraId="318A6152" w14:textId="77777777" w:rsidR="004717DA" w:rsidRDefault="004717DA" w:rsidP="00B93731">
      <w:pPr>
        <w:pStyle w:val="BodyText"/>
      </w:pPr>
    </w:p>
    <w:p w14:paraId="1954D959" w14:textId="77777777" w:rsidR="004717DA" w:rsidRDefault="004717DA" w:rsidP="00B93731">
      <w:pPr>
        <w:pStyle w:val="BodyText"/>
      </w:pPr>
    </w:p>
    <w:p w14:paraId="42E0F94E" w14:textId="77777777" w:rsidR="004717DA" w:rsidRDefault="004717DA" w:rsidP="00B93731">
      <w:pPr>
        <w:pStyle w:val="BodyText"/>
      </w:pPr>
    </w:p>
    <w:p w14:paraId="7B847567" w14:textId="77777777" w:rsidR="004717DA" w:rsidRDefault="004717DA" w:rsidP="00B93731">
      <w:pPr>
        <w:pStyle w:val="BodyText"/>
      </w:pPr>
    </w:p>
    <w:p w14:paraId="39D01E10" w14:textId="77777777" w:rsidR="004717DA" w:rsidRDefault="004717DA" w:rsidP="00B93731">
      <w:pPr>
        <w:pStyle w:val="BodyText"/>
      </w:pPr>
    </w:p>
    <w:p w14:paraId="1F71EB06" w14:textId="77777777" w:rsidR="004717DA" w:rsidRDefault="004717DA" w:rsidP="00B93731">
      <w:pPr>
        <w:pStyle w:val="BodyText"/>
      </w:pPr>
    </w:p>
    <w:p w14:paraId="15F36B9D" w14:textId="77777777" w:rsidR="004717DA" w:rsidRDefault="004717DA" w:rsidP="00B93731">
      <w:pPr>
        <w:pStyle w:val="BodyText"/>
      </w:pPr>
    </w:p>
    <w:p w14:paraId="230E59B5" w14:textId="77777777" w:rsidR="004717DA" w:rsidRDefault="004717DA" w:rsidP="00B93731">
      <w:pPr>
        <w:pStyle w:val="BodyText"/>
      </w:pPr>
    </w:p>
    <w:p w14:paraId="68A9DC27" w14:textId="77777777" w:rsidR="004717DA" w:rsidRDefault="004717DA" w:rsidP="00B93731">
      <w:pPr>
        <w:pStyle w:val="BodyText"/>
      </w:pPr>
    </w:p>
    <w:p w14:paraId="736BDD99" w14:textId="77777777" w:rsidR="004717DA" w:rsidRDefault="004717DA" w:rsidP="00B93731">
      <w:pPr>
        <w:pStyle w:val="BodyText"/>
      </w:pPr>
    </w:p>
    <w:p w14:paraId="6FE0DE8B" w14:textId="77777777" w:rsidR="004717DA" w:rsidRDefault="004717DA" w:rsidP="00B93731">
      <w:pPr>
        <w:pStyle w:val="BodyText"/>
      </w:pPr>
    </w:p>
    <w:p w14:paraId="753386AD" w14:textId="77777777" w:rsidR="004717DA" w:rsidRDefault="004717DA" w:rsidP="00B93731">
      <w:pPr>
        <w:pStyle w:val="BodyText"/>
      </w:pPr>
    </w:p>
    <w:p w14:paraId="47DA3E05" w14:textId="77777777" w:rsidR="004717DA" w:rsidRDefault="004717DA" w:rsidP="00B93731">
      <w:pPr>
        <w:pStyle w:val="BodyText"/>
      </w:pPr>
    </w:p>
    <w:p w14:paraId="403ADE36" w14:textId="77777777" w:rsidR="004717DA" w:rsidRDefault="004717DA" w:rsidP="00B93731">
      <w:pPr>
        <w:pStyle w:val="BodyText"/>
      </w:pPr>
    </w:p>
    <w:p w14:paraId="141F8F5C" w14:textId="77777777" w:rsidR="004717DA" w:rsidRDefault="004717DA" w:rsidP="00B93731">
      <w:pPr>
        <w:pStyle w:val="BodyText"/>
      </w:pPr>
    </w:p>
    <w:p w14:paraId="2D73B203" w14:textId="77777777" w:rsidR="004717DA" w:rsidRDefault="004717DA" w:rsidP="00B93731">
      <w:pPr>
        <w:pStyle w:val="BodyText"/>
      </w:pPr>
    </w:p>
    <w:p w14:paraId="4DB0DB1C" w14:textId="77777777" w:rsidR="004717DA" w:rsidRDefault="004717DA" w:rsidP="00B93731">
      <w:pPr>
        <w:pStyle w:val="BodyText"/>
      </w:pPr>
    </w:p>
    <w:p w14:paraId="70C21A8A" w14:textId="77777777" w:rsidR="004717DA" w:rsidRDefault="004717DA" w:rsidP="00B93731">
      <w:pPr>
        <w:pStyle w:val="BodyText"/>
      </w:pPr>
    </w:p>
    <w:p w14:paraId="31FEB233" w14:textId="77777777" w:rsidR="004717DA" w:rsidRDefault="004717DA" w:rsidP="00B93731">
      <w:pPr>
        <w:pStyle w:val="BodyText"/>
      </w:pPr>
    </w:p>
    <w:p w14:paraId="131AA18A" w14:textId="77777777" w:rsidR="004717DA" w:rsidRDefault="004717DA" w:rsidP="00B93731">
      <w:pPr>
        <w:pStyle w:val="BodyText"/>
      </w:pPr>
    </w:p>
    <w:p w14:paraId="367D89A8" w14:textId="77777777" w:rsidR="004717DA" w:rsidRDefault="004717DA" w:rsidP="00B93731">
      <w:pPr>
        <w:pStyle w:val="BodyText"/>
      </w:pPr>
    </w:p>
    <w:p w14:paraId="4BCE6DB7" w14:textId="77777777" w:rsidR="004717DA" w:rsidRDefault="004717DA" w:rsidP="00B93731">
      <w:pPr>
        <w:pStyle w:val="BodyText"/>
      </w:pPr>
    </w:p>
    <w:p w14:paraId="33E444DB" w14:textId="77777777" w:rsidR="004717DA" w:rsidRDefault="004717DA" w:rsidP="00B93731">
      <w:pPr>
        <w:pStyle w:val="BodyText"/>
      </w:pPr>
    </w:p>
    <w:p w14:paraId="40E4B05A" w14:textId="77777777" w:rsidR="004717DA" w:rsidRDefault="004717DA" w:rsidP="00B93731">
      <w:pPr>
        <w:pStyle w:val="BodyText"/>
      </w:pPr>
    </w:p>
    <w:p w14:paraId="18DB8BFC" w14:textId="77777777" w:rsidR="004717DA" w:rsidRDefault="004717DA" w:rsidP="00B93731">
      <w:pPr>
        <w:pStyle w:val="BodyText"/>
      </w:pPr>
    </w:p>
    <w:p w14:paraId="4AF79FBD" w14:textId="77777777" w:rsidR="004717DA" w:rsidRDefault="004717DA" w:rsidP="00B93731">
      <w:pPr>
        <w:pStyle w:val="BodyText"/>
      </w:pPr>
    </w:p>
    <w:p w14:paraId="613B4C64" w14:textId="77777777" w:rsidR="004717DA" w:rsidRDefault="004717DA" w:rsidP="00B93731">
      <w:pPr>
        <w:pStyle w:val="BodyText"/>
      </w:pPr>
    </w:p>
    <w:p w14:paraId="683FD18F" w14:textId="77777777" w:rsidR="004717DA" w:rsidRDefault="004717DA" w:rsidP="00B93731">
      <w:pPr>
        <w:pStyle w:val="BodyText"/>
      </w:pPr>
    </w:p>
    <w:p w14:paraId="76A1B7BF" w14:textId="77777777" w:rsidR="004717DA" w:rsidRDefault="004717DA" w:rsidP="00B93731">
      <w:pPr>
        <w:pStyle w:val="BodyText"/>
      </w:pPr>
    </w:p>
    <w:p w14:paraId="37017AD9" w14:textId="3873F3EA" w:rsidR="004717DA" w:rsidRDefault="004A1820" w:rsidP="00B93731">
      <w:pPr>
        <w:pStyle w:val="BodyText"/>
      </w:pPr>
      <w:r>
        <w:t xml:space="preserve">Figure xx. </w:t>
      </w:r>
      <w:r w:rsidR="00735955">
        <w:t>Observed (black) and infilled (</w:t>
      </w:r>
      <w:proofErr w:type="spellStart"/>
      <w:r w:rsidR="00735955">
        <w:t>coloured</w:t>
      </w:r>
      <w:proofErr w:type="spellEnd"/>
      <w:r w:rsidR="00735955">
        <w:t xml:space="preserve">) </w:t>
      </w:r>
      <w:r w:rsidR="00735955">
        <w:t>natural Chinook</w:t>
      </w:r>
      <w:r w:rsidR="00735955">
        <w:t xml:space="preserve"> counts for 2024 and 2025. All models evaluated are shown here for visual comparison. Black circles represent observed counts. Black crosses indicate observed counts removed from the dataset for infilling model validation.</w:t>
      </w:r>
    </w:p>
    <w:p w14:paraId="727097FA" w14:textId="77777777" w:rsidR="004A1820" w:rsidRDefault="004A1820" w:rsidP="00B93731">
      <w:pPr>
        <w:pStyle w:val="BodyText"/>
      </w:pPr>
    </w:p>
    <w:p w14:paraId="417358C4" w14:textId="1C5E68DE" w:rsidR="004A1820" w:rsidRDefault="004A1820" w:rsidP="00B93731">
      <w:pPr>
        <w:pStyle w:val="BodyText"/>
      </w:pPr>
      <w:r w:rsidRPr="004A1820">
        <w:rPr>
          <w:noProof/>
        </w:rPr>
        <w:drawing>
          <wp:anchor distT="0" distB="0" distL="114300" distR="114300" simplePos="0" relativeHeight="251708416" behindDoc="1" locked="0" layoutInCell="1" allowOverlap="1" wp14:anchorId="2B8FD6AB" wp14:editId="0716E743">
            <wp:simplePos x="0" y="0"/>
            <wp:positionH relativeFrom="margin">
              <wp:align>center</wp:align>
            </wp:positionH>
            <wp:positionV relativeFrom="paragraph">
              <wp:posOffset>0</wp:posOffset>
            </wp:positionV>
            <wp:extent cx="8015992" cy="4882896"/>
            <wp:effectExtent l="0" t="0" r="4445" b="0"/>
            <wp:wrapTight wrapText="bothSides">
              <wp:wrapPolygon edited="0">
                <wp:start x="0" y="0"/>
                <wp:lineTo x="0" y="21490"/>
                <wp:lineTo x="21561" y="21490"/>
                <wp:lineTo x="21561" y="0"/>
                <wp:lineTo x="0" y="0"/>
              </wp:wrapPolygon>
            </wp:wrapTight>
            <wp:docPr id="936822235" name="Picture 1" descr="A graph of 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22235" name="Picture 1" descr="A graph of a graph of a number of numbers&#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8015992" cy="4882896"/>
                    </a:xfrm>
                    <a:prstGeom prst="rect">
                      <a:avLst/>
                    </a:prstGeom>
                  </pic:spPr>
                </pic:pic>
              </a:graphicData>
            </a:graphic>
            <wp14:sizeRelH relativeFrom="page">
              <wp14:pctWidth>0</wp14:pctWidth>
            </wp14:sizeRelH>
            <wp14:sizeRelV relativeFrom="page">
              <wp14:pctHeight>0</wp14:pctHeight>
            </wp14:sizeRelV>
          </wp:anchor>
        </w:drawing>
      </w:r>
    </w:p>
    <w:p w14:paraId="720CDD09" w14:textId="7D2F5860" w:rsidR="004A1820" w:rsidRDefault="004A1820" w:rsidP="00B93731">
      <w:pPr>
        <w:pStyle w:val="BodyText"/>
      </w:pPr>
    </w:p>
    <w:p w14:paraId="7CCB5050" w14:textId="5A7E80A1" w:rsidR="004A1820" w:rsidRDefault="004A1820" w:rsidP="00B93731">
      <w:pPr>
        <w:pStyle w:val="BodyText"/>
      </w:pPr>
    </w:p>
    <w:p w14:paraId="6F846EC6" w14:textId="77777777" w:rsidR="004A1820" w:rsidRDefault="004A1820" w:rsidP="00B93731">
      <w:pPr>
        <w:pStyle w:val="BodyText"/>
      </w:pPr>
    </w:p>
    <w:p w14:paraId="333CBBB1" w14:textId="77777777" w:rsidR="004A1820" w:rsidRDefault="004A1820" w:rsidP="00B93731">
      <w:pPr>
        <w:pStyle w:val="BodyText"/>
      </w:pPr>
    </w:p>
    <w:p w14:paraId="6455A128" w14:textId="77777777" w:rsidR="004A1820" w:rsidRDefault="004A1820" w:rsidP="00B93731">
      <w:pPr>
        <w:pStyle w:val="BodyText"/>
      </w:pPr>
    </w:p>
    <w:p w14:paraId="5D97329A" w14:textId="77777777" w:rsidR="004A1820" w:rsidRDefault="004A1820" w:rsidP="00B93731">
      <w:pPr>
        <w:pStyle w:val="BodyText"/>
      </w:pPr>
    </w:p>
    <w:p w14:paraId="37735B45" w14:textId="77777777" w:rsidR="004A1820" w:rsidRDefault="004A1820" w:rsidP="00B93731">
      <w:pPr>
        <w:pStyle w:val="BodyText"/>
      </w:pPr>
    </w:p>
    <w:p w14:paraId="78BA8446" w14:textId="77777777" w:rsidR="004A1820" w:rsidRDefault="004A1820" w:rsidP="00B93731">
      <w:pPr>
        <w:pStyle w:val="BodyText"/>
      </w:pPr>
    </w:p>
    <w:p w14:paraId="68FBC75A" w14:textId="77777777" w:rsidR="004A1820" w:rsidRDefault="004A1820" w:rsidP="00B93731">
      <w:pPr>
        <w:pStyle w:val="BodyText"/>
      </w:pPr>
    </w:p>
    <w:p w14:paraId="295DC4E9" w14:textId="77777777" w:rsidR="004A1820" w:rsidRDefault="004A1820" w:rsidP="00B93731">
      <w:pPr>
        <w:pStyle w:val="BodyText"/>
      </w:pPr>
    </w:p>
    <w:p w14:paraId="020168F1" w14:textId="77777777" w:rsidR="004A1820" w:rsidRDefault="004A1820" w:rsidP="00B93731">
      <w:pPr>
        <w:pStyle w:val="BodyText"/>
      </w:pPr>
    </w:p>
    <w:p w14:paraId="6CAD3601" w14:textId="77777777" w:rsidR="004A1820" w:rsidRDefault="004A1820" w:rsidP="00B93731">
      <w:pPr>
        <w:pStyle w:val="BodyText"/>
      </w:pPr>
    </w:p>
    <w:p w14:paraId="5E73868D" w14:textId="77777777" w:rsidR="004A1820" w:rsidRDefault="004A1820" w:rsidP="00B93731">
      <w:pPr>
        <w:pStyle w:val="BodyText"/>
      </w:pPr>
    </w:p>
    <w:p w14:paraId="71061D0E" w14:textId="77777777" w:rsidR="004A1820" w:rsidRDefault="004A1820" w:rsidP="00B93731">
      <w:pPr>
        <w:pStyle w:val="BodyText"/>
      </w:pPr>
    </w:p>
    <w:p w14:paraId="10D62A30" w14:textId="77777777" w:rsidR="004A1820" w:rsidRDefault="004A1820" w:rsidP="00B93731">
      <w:pPr>
        <w:pStyle w:val="BodyText"/>
      </w:pPr>
    </w:p>
    <w:p w14:paraId="124ABB16" w14:textId="77777777" w:rsidR="004A1820" w:rsidRDefault="004A1820" w:rsidP="00B93731">
      <w:pPr>
        <w:pStyle w:val="BodyText"/>
      </w:pPr>
    </w:p>
    <w:p w14:paraId="5DCC3709" w14:textId="77777777" w:rsidR="004A1820" w:rsidRDefault="004A1820" w:rsidP="00B93731">
      <w:pPr>
        <w:pStyle w:val="BodyText"/>
      </w:pPr>
    </w:p>
    <w:p w14:paraId="7E1F7571" w14:textId="77777777" w:rsidR="004A1820" w:rsidRDefault="004A1820" w:rsidP="00B93731">
      <w:pPr>
        <w:pStyle w:val="BodyText"/>
      </w:pPr>
    </w:p>
    <w:p w14:paraId="7372A91D" w14:textId="77777777" w:rsidR="004A1820" w:rsidRDefault="004A1820" w:rsidP="00B93731">
      <w:pPr>
        <w:pStyle w:val="BodyText"/>
      </w:pPr>
    </w:p>
    <w:p w14:paraId="648E81C9" w14:textId="77777777" w:rsidR="004A1820" w:rsidRDefault="004A1820" w:rsidP="00B93731">
      <w:pPr>
        <w:pStyle w:val="BodyText"/>
      </w:pPr>
    </w:p>
    <w:p w14:paraId="43F93C3D" w14:textId="77777777" w:rsidR="004A1820" w:rsidRDefault="004A1820" w:rsidP="00B93731">
      <w:pPr>
        <w:pStyle w:val="BodyText"/>
      </w:pPr>
    </w:p>
    <w:p w14:paraId="5A190F67" w14:textId="77777777" w:rsidR="004A1820" w:rsidRDefault="004A1820" w:rsidP="00B93731">
      <w:pPr>
        <w:pStyle w:val="BodyText"/>
      </w:pPr>
    </w:p>
    <w:p w14:paraId="187F844B" w14:textId="77777777" w:rsidR="004A1820" w:rsidRDefault="004A1820" w:rsidP="00B93731">
      <w:pPr>
        <w:pStyle w:val="BodyText"/>
      </w:pPr>
    </w:p>
    <w:p w14:paraId="608596EA" w14:textId="77777777" w:rsidR="004A1820" w:rsidRDefault="004A1820" w:rsidP="00B93731">
      <w:pPr>
        <w:pStyle w:val="BodyText"/>
      </w:pPr>
    </w:p>
    <w:p w14:paraId="6F86E9BD" w14:textId="77777777" w:rsidR="004A1820" w:rsidRDefault="004A1820" w:rsidP="00B93731">
      <w:pPr>
        <w:pStyle w:val="BodyText"/>
      </w:pPr>
    </w:p>
    <w:p w14:paraId="18806263" w14:textId="77777777" w:rsidR="004A1820" w:rsidRDefault="004A1820" w:rsidP="00B93731">
      <w:pPr>
        <w:pStyle w:val="BodyText"/>
      </w:pPr>
    </w:p>
    <w:p w14:paraId="2E730E06" w14:textId="77777777" w:rsidR="004A1820" w:rsidRDefault="004A1820" w:rsidP="00B93731">
      <w:pPr>
        <w:pStyle w:val="BodyText"/>
      </w:pPr>
    </w:p>
    <w:p w14:paraId="54D3B404" w14:textId="77777777" w:rsidR="004A1820" w:rsidRDefault="004A1820" w:rsidP="00B93731">
      <w:pPr>
        <w:pStyle w:val="BodyText"/>
      </w:pPr>
    </w:p>
    <w:p w14:paraId="1EB65A9A" w14:textId="77777777" w:rsidR="004A1820" w:rsidRDefault="004A1820" w:rsidP="00B93731">
      <w:pPr>
        <w:pStyle w:val="BodyText"/>
      </w:pPr>
    </w:p>
    <w:p w14:paraId="2F219DE9" w14:textId="77777777" w:rsidR="004A1820" w:rsidRDefault="004A1820" w:rsidP="00B93731">
      <w:pPr>
        <w:pStyle w:val="BodyText"/>
      </w:pPr>
    </w:p>
    <w:p w14:paraId="0FA20B07" w14:textId="4E610538" w:rsidR="004A1820" w:rsidRDefault="004A1820" w:rsidP="004A1820">
      <w:pPr>
        <w:pStyle w:val="BodyText"/>
      </w:pPr>
      <w:r>
        <w:t xml:space="preserve">Figure xx. </w:t>
      </w:r>
      <w:r w:rsidR="00735955">
        <w:t>Observed (black) and infilled (</w:t>
      </w:r>
      <w:proofErr w:type="spellStart"/>
      <w:r w:rsidR="00735955">
        <w:t>coloured</w:t>
      </w:r>
      <w:proofErr w:type="spellEnd"/>
      <w:r w:rsidR="00735955">
        <w:t xml:space="preserve">) </w:t>
      </w:r>
      <w:r w:rsidR="00735955">
        <w:t>sub-</w:t>
      </w:r>
      <w:r w:rsidR="00735955">
        <w:t>yearling Coho counts for 2024 and 2025. All models evaluated are shown here for visual comparison. Black circles represent observed counts. Black crosses indicate observed counts removed from the dataset for infilling model validation.</w:t>
      </w:r>
    </w:p>
    <w:p w14:paraId="0C8BF2F9" w14:textId="602F5B8E" w:rsidR="004A1820" w:rsidRDefault="008257C1" w:rsidP="00B93731">
      <w:pPr>
        <w:pStyle w:val="BodyText"/>
      </w:pPr>
      <w:r w:rsidRPr="008257C1">
        <w:rPr>
          <w:noProof/>
        </w:rPr>
        <w:lastRenderedPageBreak/>
        <w:drawing>
          <wp:anchor distT="0" distB="0" distL="114300" distR="114300" simplePos="0" relativeHeight="251709440" behindDoc="1" locked="0" layoutInCell="1" allowOverlap="1" wp14:anchorId="13D841F6" wp14:editId="14B29C4E">
            <wp:simplePos x="0" y="0"/>
            <wp:positionH relativeFrom="margin">
              <wp:align>center</wp:align>
            </wp:positionH>
            <wp:positionV relativeFrom="paragraph">
              <wp:posOffset>0</wp:posOffset>
            </wp:positionV>
            <wp:extent cx="8009396" cy="4882896"/>
            <wp:effectExtent l="0" t="0" r="0" b="0"/>
            <wp:wrapTight wrapText="bothSides">
              <wp:wrapPolygon edited="0">
                <wp:start x="0" y="0"/>
                <wp:lineTo x="0" y="21490"/>
                <wp:lineTo x="21526" y="21490"/>
                <wp:lineTo x="21526" y="0"/>
                <wp:lineTo x="0" y="0"/>
              </wp:wrapPolygon>
            </wp:wrapTight>
            <wp:docPr id="1593854227" name="Picture 1" descr="A graph of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54227" name="Picture 1" descr="A graph of numbers and lines&#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8009396" cy="4882896"/>
                    </a:xfrm>
                    <a:prstGeom prst="rect">
                      <a:avLst/>
                    </a:prstGeom>
                  </pic:spPr>
                </pic:pic>
              </a:graphicData>
            </a:graphic>
            <wp14:sizeRelH relativeFrom="page">
              <wp14:pctWidth>0</wp14:pctWidth>
            </wp14:sizeRelH>
            <wp14:sizeRelV relativeFrom="page">
              <wp14:pctHeight>0</wp14:pctHeight>
            </wp14:sizeRelV>
          </wp:anchor>
        </w:drawing>
      </w:r>
    </w:p>
    <w:p w14:paraId="22A09844" w14:textId="77777777" w:rsidR="004A1820" w:rsidRDefault="004A1820" w:rsidP="00B93731">
      <w:pPr>
        <w:pStyle w:val="BodyText"/>
      </w:pPr>
    </w:p>
    <w:p w14:paraId="024C4E36" w14:textId="77777777" w:rsidR="004A1820" w:rsidRDefault="004A1820" w:rsidP="00B93731">
      <w:pPr>
        <w:pStyle w:val="BodyText"/>
      </w:pPr>
    </w:p>
    <w:p w14:paraId="5E929822" w14:textId="77777777" w:rsidR="004A1820" w:rsidRDefault="004A1820" w:rsidP="00B93731">
      <w:pPr>
        <w:pStyle w:val="BodyText"/>
      </w:pPr>
    </w:p>
    <w:p w14:paraId="7D55114A" w14:textId="77777777" w:rsidR="004A1820" w:rsidRDefault="004A1820" w:rsidP="00B93731">
      <w:pPr>
        <w:pStyle w:val="BodyText"/>
      </w:pPr>
    </w:p>
    <w:p w14:paraId="698C3D6E" w14:textId="77777777" w:rsidR="004A1820" w:rsidRDefault="004A1820" w:rsidP="00B93731">
      <w:pPr>
        <w:pStyle w:val="BodyText"/>
      </w:pPr>
    </w:p>
    <w:p w14:paraId="3EFA3D94" w14:textId="77777777" w:rsidR="004A1820" w:rsidRDefault="004A1820" w:rsidP="00B93731">
      <w:pPr>
        <w:pStyle w:val="BodyText"/>
      </w:pPr>
    </w:p>
    <w:p w14:paraId="5E565CE2" w14:textId="77777777" w:rsidR="004A1820" w:rsidRDefault="004A1820" w:rsidP="00B93731">
      <w:pPr>
        <w:pStyle w:val="BodyText"/>
      </w:pPr>
    </w:p>
    <w:p w14:paraId="664F1535" w14:textId="77777777" w:rsidR="004A1820" w:rsidRDefault="004A1820" w:rsidP="00B93731">
      <w:pPr>
        <w:pStyle w:val="BodyText"/>
      </w:pPr>
    </w:p>
    <w:p w14:paraId="6AEDF427" w14:textId="77777777" w:rsidR="004A1820" w:rsidRDefault="004A1820" w:rsidP="00B93731">
      <w:pPr>
        <w:pStyle w:val="BodyText"/>
      </w:pPr>
    </w:p>
    <w:p w14:paraId="6A135BBC" w14:textId="77777777" w:rsidR="004A1820" w:rsidRDefault="004A1820" w:rsidP="00B93731">
      <w:pPr>
        <w:pStyle w:val="BodyText"/>
      </w:pPr>
    </w:p>
    <w:p w14:paraId="0BE4E75C" w14:textId="77777777" w:rsidR="004A1820" w:rsidRDefault="004A1820" w:rsidP="00B93731">
      <w:pPr>
        <w:pStyle w:val="BodyText"/>
      </w:pPr>
    </w:p>
    <w:p w14:paraId="10EACF30" w14:textId="77777777" w:rsidR="004A1820" w:rsidRDefault="004A1820" w:rsidP="00B93731">
      <w:pPr>
        <w:pStyle w:val="BodyText"/>
      </w:pPr>
    </w:p>
    <w:p w14:paraId="78492AFF" w14:textId="77777777" w:rsidR="004A1820" w:rsidRDefault="004A1820" w:rsidP="00B93731">
      <w:pPr>
        <w:pStyle w:val="BodyText"/>
      </w:pPr>
    </w:p>
    <w:p w14:paraId="628D3E6F" w14:textId="77777777" w:rsidR="004A1820" w:rsidRDefault="004A1820" w:rsidP="00B93731">
      <w:pPr>
        <w:pStyle w:val="BodyText"/>
      </w:pPr>
    </w:p>
    <w:p w14:paraId="4174D90E" w14:textId="77777777" w:rsidR="004A1820" w:rsidRDefault="004A1820" w:rsidP="00B93731">
      <w:pPr>
        <w:pStyle w:val="BodyText"/>
      </w:pPr>
    </w:p>
    <w:p w14:paraId="387D7543" w14:textId="77777777" w:rsidR="004A1820" w:rsidRDefault="004A1820" w:rsidP="00B93731">
      <w:pPr>
        <w:pStyle w:val="BodyText"/>
      </w:pPr>
    </w:p>
    <w:p w14:paraId="19D42D47" w14:textId="77777777" w:rsidR="004A1820" w:rsidRDefault="004A1820" w:rsidP="00B93731">
      <w:pPr>
        <w:pStyle w:val="BodyText"/>
      </w:pPr>
    </w:p>
    <w:p w14:paraId="6BF55A16" w14:textId="77777777" w:rsidR="004A1820" w:rsidRDefault="004A1820" w:rsidP="00B93731">
      <w:pPr>
        <w:pStyle w:val="BodyText"/>
      </w:pPr>
    </w:p>
    <w:p w14:paraId="65ABB4F2" w14:textId="77777777" w:rsidR="004A1820" w:rsidRDefault="004A1820" w:rsidP="00B93731">
      <w:pPr>
        <w:pStyle w:val="BodyText"/>
      </w:pPr>
    </w:p>
    <w:p w14:paraId="2F7B7BCE" w14:textId="77777777" w:rsidR="004A1820" w:rsidRDefault="004A1820" w:rsidP="00B93731">
      <w:pPr>
        <w:pStyle w:val="BodyText"/>
      </w:pPr>
    </w:p>
    <w:p w14:paraId="2C3B1F1E" w14:textId="77777777" w:rsidR="004A1820" w:rsidRDefault="004A1820" w:rsidP="00B93731">
      <w:pPr>
        <w:pStyle w:val="BodyText"/>
      </w:pPr>
    </w:p>
    <w:p w14:paraId="046A181F" w14:textId="77777777" w:rsidR="004A1820" w:rsidRDefault="004A1820" w:rsidP="00B93731">
      <w:pPr>
        <w:pStyle w:val="BodyText"/>
      </w:pPr>
    </w:p>
    <w:p w14:paraId="365736A9" w14:textId="77777777" w:rsidR="004A1820" w:rsidRDefault="004A1820" w:rsidP="00B93731">
      <w:pPr>
        <w:pStyle w:val="BodyText"/>
      </w:pPr>
    </w:p>
    <w:p w14:paraId="798693A3" w14:textId="77777777" w:rsidR="004A1820" w:rsidRDefault="004A1820" w:rsidP="00B93731">
      <w:pPr>
        <w:pStyle w:val="BodyText"/>
      </w:pPr>
    </w:p>
    <w:p w14:paraId="79B78BBC" w14:textId="77777777" w:rsidR="004A1820" w:rsidRDefault="004A1820" w:rsidP="00B93731">
      <w:pPr>
        <w:pStyle w:val="BodyText"/>
      </w:pPr>
    </w:p>
    <w:p w14:paraId="5A64212F" w14:textId="77777777" w:rsidR="004A1820" w:rsidRDefault="004A1820" w:rsidP="00B93731">
      <w:pPr>
        <w:pStyle w:val="BodyText"/>
      </w:pPr>
    </w:p>
    <w:p w14:paraId="6A9E2FC5" w14:textId="77777777" w:rsidR="004A1820" w:rsidRDefault="004A1820" w:rsidP="00B93731">
      <w:pPr>
        <w:pStyle w:val="BodyText"/>
      </w:pPr>
    </w:p>
    <w:p w14:paraId="57F5FE1C" w14:textId="77777777" w:rsidR="004A1820" w:rsidRDefault="004A1820" w:rsidP="00B93731">
      <w:pPr>
        <w:pStyle w:val="BodyText"/>
      </w:pPr>
    </w:p>
    <w:p w14:paraId="28A81822" w14:textId="77777777" w:rsidR="004A1820" w:rsidRDefault="004A1820" w:rsidP="00B93731">
      <w:pPr>
        <w:pStyle w:val="BodyText"/>
      </w:pPr>
    </w:p>
    <w:p w14:paraId="038F0126" w14:textId="77777777" w:rsidR="004A1820" w:rsidRDefault="004A1820" w:rsidP="00B93731">
      <w:pPr>
        <w:pStyle w:val="BodyText"/>
      </w:pPr>
    </w:p>
    <w:p w14:paraId="474DD269" w14:textId="77777777" w:rsidR="004A1820" w:rsidRDefault="004A1820" w:rsidP="00B93731">
      <w:pPr>
        <w:pStyle w:val="BodyText"/>
      </w:pPr>
    </w:p>
    <w:p w14:paraId="60F352C2" w14:textId="6D9EA0F1" w:rsidR="008257C1" w:rsidRDefault="008257C1" w:rsidP="008257C1">
      <w:pPr>
        <w:pStyle w:val="BodyText"/>
      </w:pPr>
      <w:r>
        <w:t>Figure xx. Observed (black) and</w:t>
      </w:r>
      <w:r w:rsidR="00735955">
        <w:t xml:space="preserve"> infilled (</w:t>
      </w:r>
      <w:proofErr w:type="spellStart"/>
      <w:r w:rsidR="00735955">
        <w:t>coloured</w:t>
      </w:r>
      <w:proofErr w:type="spellEnd"/>
      <w:r w:rsidR="00735955">
        <w:t xml:space="preserve">) </w:t>
      </w:r>
      <w:r>
        <w:t xml:space="preserve">yearling Coho counts for 2024 and 2025. </w:t>
      </w:r>
      <w:r w:rsidR="00735955">
        <w:t xml:space="preserve">All models evaluated are shown here for visual comparison. </w:t>
      </w:r>
      <w:r>
        <w:t xml:space="preserve">Black circles represent observed counts. Black crosses indicate observed counts removed from the dataset </w:t>
      </w:r>
      <w:r w:rsidR="00735955">
        <w:t>for</w:t>
      </w:r>
      <w:r>
        <w:t xml:space="preserve"> infilling model </w:t>
      </w:r>
      <w:r w:rsidR="00735955">
        <w:t>validation</w:t>
      </w:r>
      <w:r>
        <w:t xml:space="preserve">. </w:t>
      </w:r>
    </w:p>
    <w:p w14:paraId="070AE2BB" w14:textId="77777777" w:rsidR="004717DA" w:rsidRDefault="004717DA" w:rsidP="00B93731">
      <w:pPr>
        <w:pStyle w:val="BodyText"/>
        <w:sectPr w:rsidR="004717DA" w:rsidSect="004717DA">
          <w:pgSz w:w="16834" w:h="11909" w:orient="landscape"/>
          <w:pgMar w:top="1440" w:right="1440" w:bottom="1440" w:left="1440" w:header="720" w:footer="720" w:gutter="0"/>
          <w:cols w:space="720"/>
          <w:docGrid w:linePitch="299"/>
        </w:sectPr>
      </w:pPr>
    </w:p>
    <w:p w14:paraId="513AB51F" w14:textId="77777777" w:rsidR="00B93731" w:rsidRDefault="00B93731" w:rsidP="00B93731">
      <w:pPr>
        <w:pStyle w:val="Heading2"/>
      </w:pPr>
      <w:bookmarkStart w:id="47" w:name="_Toc220606415"/>
      <w:r>
        <w:lastRenderedPageBreak/>
        <w:t>Coho life history identification</w:t>
      </w:r>
      <w:bookmarkEnd w:id="47"/>
    </w:p>
    <w:p w14:paraId="54433F20" w14:textId="77777777" w:rsidR="00B93731" w:rsidRDefault="00B93731" w:rsidP="00B93731">
      <w:pPr>
        <w:pStyle w:val="BodyText"/>
      </w:pPr>
      <w:r>
        <w:t>We primarily used size as an indication as to whether Coho were classified as fry (sub-yearlings) or smolts (yearlings). Alevin were the exception, where Coho were only classified as alevin if there was still evidence of a yolk sack (i.e., the fish was not “buttoned-up”). Figure A1 indicates size is a reasonable indicator to separate these life history types.</w:t>
      </w:r>
    </w:p>
    <w:p w14:paraId="32D998CD" w14:textId="77777777" w:rsidR="00B93731" w:rsidRDefault="00B93731" w:rsidP="00B93731">
      <w:pPr>
        <w:pStyle w:val="BodyText"/>
      </w:pPr>
      <w:r w:rsidRPr="007718D9">
        <w:rPr>
          <w:noProof/>
        </w:rPr>
        <w:drawing>
          <wp:anchor distT="0" distB="0" distL="114300" distR="114300" simplePos="0" relativeHeight="251705344" behindDoc="1" locked="0" layoutInCell="1" allowOverlap="1" wp14:anchorId="4D89511F" wp14:editId="2AF86EC7">
            <wp:simplePos x="0" y="0"/>
            <wp:positionH relativeFrom="column">
              <wp:posOffset>95250</wp:posOffset>
            </wp:positionH>
            <wp:positionV relativeFrom="paragraph">
              <wp:posOffset>147320</wp:posOffset>
            </wp:positionV>
            <wp:extent cx="5733415" cy="4471035"/>
            <wp:effectExtent l="0" t="0" r="635" b="5715"/>
            <wp:wrapTight wrapText="bothSides">
              <wp:wrapPolygon edited="0">
                <wp:start x="0" y="0"/>
                <wp:lineTo x="0" y="21536"/>
                <wp:lineTo x="21531" y="21536"/>
                <wp:lineTo x="21531" y="0"/>
                <wp:lineTo x="0" y="0"/>
              </wp:wrapPolygon>
            </wp:wrapTight>
            <wp:docPr id="568824899" name="Picture 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24899" name="Picture 1" descr="A graph of a number of objects&#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5733415" cy="4471035"/>
                    </a:xfrm>
                    <a:prstGeom prst="rect">
                      <a:avLst/>
                    </a:prstGeom>
                  </pic:spPr>
                </pic:pic>
              </a:graphicData>
            </a:graphic>
            <wp14:sizeRelH relativeFrom="page">
              <wp14:pctWidth>0</wp14:pctWidth>
            </wp14:sizeRelH>
            <wp14:sizeRelV relativeFrom="page">
              <wp14:pctHeight>0</wp14:pctHeight>
            </wp14:sizeRelV>
          </wp:anchor>
        </w:drawing>
      </w:r>
    </w:p>
    <w:p w14:paraId="60C7B2B5" w14:textId="77777777" w:rsidR="00B93731" w:rsidRDefault="00B93731" w:rsidP="00B93731">
      <w:pPr>
        <w:pStyle w:val="BodyText"/>
      </w:pPr>
      <w:r>
        <w:t xml:space="preserve">Figure </w:t>
      </w:r>
      <w:r w:rsidRPr="00B93731">
        <w:rPr>
          <w:highlight w:val="green"/>
        </w:rPr>
        <w:t>A1</w:t>
      </w:r>
      <w:r>
        <w:t xml:space="preserve">. Fork length of Coho visually grouped into one of three life history stages: alevin, fry (sub-yearling), or smolts (yearling). Dashed lines represent group means. </w:t>
      </w:r>
    </w:p>
    <w:p w14:paraId="681FB978" w14:textId="77777777" w:rsidR="00B93731" w:rsidRDefault="00B93731" w:rsidP="00B93731">
      <w:pPr>
        <w:pStyle w:val="BodyText"/>
      </w:pPr>
    </w:p>
    <w:p w14:paraId="241B2A21" w14:textId="77777777" w:rsidR="00B93731" w:rsidRDefault="00B93731" w:rsidP="00B93731">
      <w:pPr>
        <w:pStyle w:val="BodyText"/>
      </w:pPr>
    </w:p>
    <w:p w14:paraId="412BFF4B" w14:textId="77777777" w:rsidR="00B93731" w:rsidRDefault="00B93731" w:rsidP="00B93731">
      <w:pPr>
        <w:pStyle w:val="BodyText"/>
      </w:pPr>
    </w:p>
    <w:p w14:paraId="4FEDA8C7" w14:textId="77777777" w:rsidR="00B93731" w:rsidRDefault="00B93731" w:rsidP="00B93731">
      <w:pPr>
        <w:pStyle w:val="BodyText"/>
      </w:pPr>
    </w:p>
    <w:p w14:paraId="6B70AD89" w14:textId="77777777" w:rsidR="00B93731" w:rsidRDefault="00B93731" w:rsidP="00B93731">
      <w:pPr>
        <w:pStyle w:val="BodyText"/>
      </w:pPr>
    </w:p>
    <w:p w14:paraId="5CBE5967" w14:textId="77777777" w:rsidR="00B93731" w:rsidRDefault="00B93731" w:rsidP="00B93731">
      <w:pPr>
        <w:pStyle w:val="BodyText"/>
      </w:pPr>
    </w:p>
    <w:p w14:paraId="0D78AF58" w14:textId="77777777" w:rsidR="00B93731" w:rsidRDefault="00B93731" w:rsidP="00B93731">
      <w:pPr>
        <w:pStyle w:val="BodyText"/>
      </w:pPr>
    </w:p>
    <w:p w14:paraId="69EB7E29" w14:textId="77777777" w:rsidR="00B93731" w:rsidRDefault="00B93731" w:rsidP="00B93731">
      <w:pPr>
        <w:pStyle w:val="BodyText"/>
      </w:pPr>
    </w:p>
    <w:p w14:paraId="53BC3840" w14:textId="77777777" w:rsidR="00735955" w:rsidRDefault="00735955" w:rsidP="00B93731">
      <w:pPr>
        <w:pStyle w:val="BodyText"/>
      </w:pPr>
    </w:p>
    <w:p w14:paraId="46CEFE7B" w14:textId="77777777" w:rsidR="00735955" w:rsidRDefault="00735955" w:rsidP="00B93731">
      <w:pPr>
        <w:pStyle w:val="BodyText"/>
      </w:pPr>
    </w:p>
    <w:p w14:paraId="043413A2" w14:textId="77777777" w:rsidR="00735955" w:rsidRDefault="00735955" w:rsidP="00B93731">
      <w:pPr>
        <w:pStyle w:val="BodyText"/>
      </w:pPr>
    </w:p>
    <w:p w14:paraId="626B4FB8" w14:textId="77777777" w:rsidR="00735955" w:rsidRDefault="00735955" w:rsidP="00B93731">
      <w:pPr>
        <w:pStyle w:val="BodyText"/>
      </w:pPr>
    </w:p>
    <w:p w14:paraId="6A5843E6" w14:textId="77777777" w:rsidR="00735955" w:rsidRDefault="00735955" w:rsidP="00B93731">
      <w:pPr>
        <w:pStyle w:val="BodyText"/>
      </w:pPr>
    </w:p>
    <w:p w14:paraId="0A53D7C5" w14:textId="77777777" w:rsidR="00B93731" w:rsidRDefault="00B93731" w:rsidP="00B93731">
      <w:pPr>
        <w:pStyle w:val="BodyText"/>
      </w:pPr>
    </w:p>
    <w:p w14:paraId="7B640B2E" w14:textId="77777777" w:rsidR="00322DA9" w:rsidRDefault="00322DA9" w:rsidP="00322DA9"/>
    <w:p w14:paraId="55BFB2D8" w14:textId="77777777" w:rsidR="00322DA9" w:rsidRDefault="00322DA9" w:rsidP="00322DA9"/>
    <w:p w14:paraId="58D121B9" w14:textId="77777777" w:rsidR="00322DA9" w:rsidRDefault="00322DA9" w:rsidP="00322DA9"/>
    <w:p w14:paraId="41C5F028" w14:textId="77777777" w:rsidR="00322DA9" w:rsidRDefault="00322DA9" w:rsidP="00322DA9"/>
    <w:p w14:paraId="149CCAAD" w14:textId="77777777" w:rsidR="00322DA9" w:rsidRDefault="00322DA9" w:rsidP="00322DA9"/>
    <w:p w14:paraId="5C937F80" w14:textId="77777777" w:rsidR="00322DA9" w:rsidRDefault="00322DA9" w:rsidP="00322DA9"/>
    <w:p w14:paraId="0F27BBA1" w14:textId="77777777" w:rsidR="00322DA9" w:rsidRDefault="00322DA9" w:rsidP="00322DA9"/>
    <w:p w14:paraId="32304C5B" w14:textId="77777777" w:rsidR="00322DA9" w:rsidRDefault="00322DA9" w:rsidP="00322DA9"/>
    <w:p w14:paraId="25890061" w14:textId="77777777" w:rsidR="00322DA9" w:rsidRDefault="00322DA9" w:rsidP="00322DA9"/>
    <w:p w14:paraId="1F82BEC2" w14:textId="77777777" w:rsidR="00322DA9" w:rsidRDefault="00322DA9" w:rsidP="00322DA9"/>
    <w:p w14:paraId="338EB58B" w14:textId="77777777" w:rsidR="00322DA9" w:rsidRDefault="00322DA9" w:rsidP="00322DA9"/>
    <w:p w14:paraId="591339B0" w14:textId="77777777" w:rsidR="00322DA9" w:rsidRDefault="00322DA9" w:rsidP="00322DA9"/>
    <w:p w14:paraId="740A0E95" w14:textId="77777777" w:rsidR="00322DA9" w:rsidRDefault="00322DA9" w:rsidP="00322DA9"/>
    <w:p w14:paraId="2CF5EF68" w14:textId="77777777" w:rsidR="00322DA9" w:rsidRDefault="00322DA9" w:rsidP="00322DA9"/>
    <w:p w14:paraId="5AFA90E4" w14:textId="77777777" w:rsidR="00322DA9" w:rsidRDefault="00322DA9" w:rsidP="00322DA9"/>
    <w:p w14:paraId="53B25534" w14:textId="77777777" w:rsidR="00322DA9" w:rsidRDefault="00322DA9" w:rsidP="00322DA9"/>
    <w:p w14:paraId="4C4D6E09" w14:textId="77777777" w:rsidR="00322DA9" w:rsidRDefault="00322DA9" w:rsidP="00322DA9"/>
    <w:p w14:paraId="32ACC7BD" w14:textId="77777777" w:rsidR="00322DA9" w:rsidRDefault="00322DA9" w:rsidP="00322DA9"/>
    <w:p w14:paraId="643F1D0E" w14:textId="77777777" w:rsidR="00322DA9" w:rsidRDefault="00322DA9" w:rsidP="00322DA9"/>
    <w:p w14:paraId="19447BFA" w14:textId="77777777" w:rsidR="00322DA9" w:rsidRDefault="00322DA9" w:rsidP="00322DA9"/>
    <w:p w14:paraId="1D0F1D05" w14:textId="77777777" w:rsidR="00322DA9" w:rsidRDefault="00322DA9" w:rsidP="00322DA9"/>
    <w:p w14:paraId="0C92810E" w14:textId="77777777" w:rsidR="00322DA9" w:rsidRDefault="00322DA9" w:rsidP="00322DA9"/>
    <w:p w14:paraId="6BF4699E" w14:textId="77777777" w:rsidR="00322DA9" w:rsidRDefault="00322DA9" w:rsidP="00322DA9"/>
    <w:p w14:paraId="7062DFCC" w14:textId="77777777" w:rsidR="00322DA9" w:rsidRDefault="00322DA9" w:rsidP="00322DA9"/>
    <w:p w14:paraId="0F9D8739" w14:textId="77777777" w:rsidR="00322DA9" w:rsidRDefault="00322DA9" w:rsidP="00322DA9"/>
    <w:p w14:paraId="623C7787" w14:textId="77777777" w:rsidR="00322DA9" w:rsidRDefault="00322DA9" w:rsidP="00322DA9"/>
    <w:p w14:paraId="70622189" w14:textId="77777777" w:rsidR="00322DA9" w:rsidRDefault="00322DA9" w:rsidP="00322DA9"/>
    <w:p w14:paraId="3B43DF47" w14:textId="77777777" w:rsidR="00322DA9" w:rsidRDefault="00322DA9" w:rsidP="00322DA9"/>
    <w:p w14:paraId="70BEBFD6" w14:textId="77777777" w:rsidR="00322DA9" w:rsidRDefault="00322DA9" w:rsidP="00322DA9"/>
    <w:p w14:paraId="02D21134" w14:textId="77777777" w:rsidR="00322DA9" w:rsidRDefault="00322DA9" w:rsidP="00322DA9"/>
    <w:p w14:paraId="7721F950" w14:textId="77777777" w:rsidR="00322DA9" w:rsidRDefault="00322DA9" w:rsidP="00322DA9"/>
    <w:p w14:paraId="0DEFAFD1" w14:textId="77777777" w:rsidR="00322DA9" w:rsidRDefault="00322DA9" w:rsidP="00322DA9"/>
    <w:p w14:paraId="7907BB6A" w14:textId="77777777" w:rsidR="00322DA9" w:rsidRDefault="00322DA9" w:rsidP="00322DA9"/>
    <w:p w14:paraId="7EE00A09" w14:textId="77777777" w:rsidR="00322DA9" w:rsidRDefault="00322DA9" w:rsidP="00322DA9"/>
    <w:p w14:paraId="08C46617" w14:textId="77777777" w:rsidR="00322DA9" w:rsidRDefault="00322DA9" w:rsidP="00322DA9"/>
    <w:p w14:paraId="4F32D942" w14:textId="77777777" w:rsidR="00322DA9" w:rsidRDefault="00322DA9" w:rsidP="00322DA9"/>
    <w:p w14:paraId="761F053F" w14:textId="77777777" w:rsidR="00322DA9" w:rsidRDefault="00322DA9" w:rsidP="00322DA9"/>
    <w:p w14:paraId="2406E0C3" w14:textId="77777777" w:rsidR="00322DA9" w:rsidRPr="00322DA9" w:rsidRDefault="00322DA9" w:rsidP="00322DA9"/>
    <w:p w14:paraId="747F4C10" w14:textId="72DE1047" w:rsidR="00F93D3B" w:rsidRDefault="00F93D3B" w:rsidP="00220519">
      <w:pPr>
        <w:pStyle w:val="Heading2"/>
      </w:pPr>
      <w:r>
        <w:t xml:space="preserve"> </w:t>
      </w:r>
      <w:bookmarkStart w:id="48" w:name="_Toc220606416"/>
      <w:r w:rsidR="00220519">
        <w:t>Otolith microchemistry</w:t>
      </w:r>
      <w:bookmarkEnd w:id="48"/>
    </w:p>
    <w:p w14:paraId="67943852" w14:textId="77777777" w:rsidR="00220519" w:rsidRDefault="00220519" w:rsidP="00220519"/>
    <w:p w14:paraId="3CFED54D" w14:textId="2745730F" w:rsidR="00220519" w:rsidRDefault="00220519" w:rsidP="00220519">
      <w:pPr>
        <w:pStyle w:val="Heading3"/>
      </w:pPr>
      <w:bookmarkStart w:id="49" w:name="_Toc220606417"/>
      <w:r>
        <w:t>Fork length-radius relationship</w:t>
      </w:r>
      <w:bookmarkEnd w:id="49"/>
    </w:p>
    <w:p w14:paraId="102688B4" w14:textId="6150D057" w:rsidR="00220519" w:rsidRDefault="00220519" w:rsidP="00220519">
      <w:pPr>
        <w:pStyle w:val="BodyText"/>
      </w:pPr>
      <w:r>
        <w:t>A linear relationship between juvenile Chinook field fork length (mm) and otolith radius (um) was established by collecting xx lethal samples and ablating otoliths to measure radius.</w:t>
      </w:r>
    </w:p>
    <w:p w14:paraId="0FB5F182" w14:textId="6B101F95" w:rsidR="00220519" w:rsidRDefault="00220519" w:rsidP="00220519">
      <w:pPr>
        <w:pStyle w:val="BodyText"/>
      </w:pPr>
      <w:r w:rsidRPr="00220519">
        <w:rPr>
          <w:noProof/>
        </w:rPr>
        <w:lastRenderedPageBreak/>
        <w:drawing>
          <wp:anchor distT="0" distB="0" distL="114300" distR="114300" simplePos="0" relativeHeight="251711488" behindDoc="1" locked="0" layoutInCell="1" allowOverlap="1" wp14:anchorId="3C85D90B" wp14:editId="15BD523C">
            <wp:simplePos x="0" y="0"/>
            <wp:positionH relativeFrom="margin">
              <wp:align>center</wp:align>
            </wp:positionH>
            <wp:positionV relativeFrom="paragraph">
              <wp:posOffset>165100</wp:posOffset>
            </wp:positionV>
            <wp:extent cx="3228975" cy="2448560"/>
            <wp:effectExtent l="0" t="0" r="9525" b="8890"/>
            <wp:wrapTight wrapText="bothSides">
              <wp:wrapPolygon edited="0">
                <wp:start x="0" y="0"/>
                <wp:lineTo x="0" y="21510"/>
                <wp:lineTo x="21536" y="21510"/>
                <wp:lineTo x="21536" y="0"/>
                <wp:lineTo x="0" y="0"/>
              </wp:wrapPolygon>
            </wp:wrapTight>
            <wp:docPr id="1110290419" name="Picture 2"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290419" name="Picture 2" descr="A graph with dots and lines&#10;&#10;AI-generated content may be incorrec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28975" cy="2448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E45DD3" w14:textId="3DC5DF31" w:rsidR="00220519" w:rsidRPr="00220519" w:rsidRDefault="00220519" w:rsidP="00220519">
      <w:pPr>
        <w:pStyle w:val="BodyText"/>
      </w:pPr>
    </w:p>
    <w:p w14:paraId="35E3A982" w14:textId="77777777" w:rsidR="00220519" w:rsidRPr="00220519" w:rsidRDefault="00220519" w:rsidP="00220519">
      <w:pPr>
        <w:pStyle w:val="BodyText"/>
      </w:pPr>
    </w:p>
    <w:p w14:paraId="778E4D24" w14:textId="77777777" w:rsidR="00D709F6" w:rsidRDefault="00D709F6" w:rsidP="0012491B">
      <w:pPr>
        <w:pStyle w:val="BodyText"/>
      </w:pPr>
    </w:p>
    <w:p w14:paraId="5054A16F" w14:textId="77777777" w:rsidR="00F93D3B" w:rsidRDefault="00F93D3B" w:rsidP="00F93D3B">
      <w:pPr>
        <w:pStyle w:val="BodyText"/>
      </w:pPr>
    </w:p>
    <w:p w14:paraId="0301C09B" w14:textId="77777777" w:rsidR="00F93D3B" w:rsidRDefault="00F93D3B" w:rsidP="00F93D3B">
      <w:pPr>
        <w:pStyle w:val="BodyText"/>
      </w:pPr>
    </w:p>
    <w:p w14:paraId="312FE498" w14:textId="77777777" w:rsidR="00F93D3B" w:rsidRDefault="00F93D3B" w:rsidP="00F93D3B">
      <w:pPr>
        <w:pStyle w:val="BodyText"/>
      </w:pPr>
    </w:p>
    <w:p w14:paraId="5672D684" w14:textId="77777777" w:rsidR="00F93D3B" w:rsidRDefault="00F93D3B" w:rsidP="00F93D3B">
      <w:pPr>
        <w:pStyle w:val="BodyText"/>
      </w:pPr>
    </w:p>
    <w:p w14:paraId="23C29600" w14:textId="77777777" w:rsidR="00F93D3B" w:rsidRDefault="00F93D3B" w:rsidP="00F93D3B">
      <w:pPr>
        <w:pStyle w:val="BodyText"/>
      </w:pPr>
    </w:p>
    <w:p w14:paraId="7C297512" w14:textId="77777777" w:rsidR="00F93D3B" w:rsidRDefault="00F93D3B" w:rsidP="00F93D3B">
      <w:pPr>
        <w:pStyle w:val="BodyText"/>
      </w:pPr>
    </w:p>
    <w:p w14:paraId="24797154" w14:textId="77777777" w:rsidR="00F93D3B" w:rsidRDefault="00F93D3B" w:rsidP="00F93D3B">
      <w:pPr>
        <w:pStyle w:val="BodyText"/>
      </w:pPr>
    </w:p>
    <w:p w14:paraId="512FA6BA" w14:textId="77777777" w:rsidR="00F93D3B" w:rsidRDefault="00F93D3B" w:rsidP="00F93D3B">
      <w:pPr>
        <w:pStyle w:val="BodyText"/>
      </w:pPr>
    </w:p>
    <w:p w14:paraId="4A91761A" w14:textId="77777777" w:rsidR="00F93D3B" w:rsidRDefault="00F93D3B" w:rsidP="00F93D3B">
      <w:pPr>
        <w:pStyle w:val="BodyText"/>
      </w:pPr>
    </w:p>
    <w:p w14:paraId="6550FCE8" w14:textId="77777777" w:rsidR="00F93D3B" w:rsidRDefault="00F93D3B" w:rsidP="00F93D3B">
      <w:pPr>
        <w:pStyle w:val="BodyText"/>
      </w:pPr>
    </w:p>
    <w:p w14:paraId="6B816A3F" w14:textId="77777777" w:rsidR="00F93D3B" w:rsidRDefault="00F93D3B" w:rsidP="00F93D3B">
      <w:pPr>
        <w:pStyle w:val="BodyText"/>
      </w:pPr>
    </w:p>
    <w:p w14:paraId="4C523F59" w14:textId="77777777" w:rsidR="00F93D3B" w:rsidRDefault="00F93D3B" w:rsidP="00F93D3B">
      <w:pPr>
        <w:pStyle w:val="BodyText"/>
      </w:pPr>
    </w:p>
    <w:p w14:paraId="0011CB07" w14:textId="77777777" w:rsidR="00F93D3B" w:rsidRDefault="00F93D3B" w:rsidP="00F93D3B">
      <w:pPr>
        <w:pStyle w:val="BodyText"/>
      </w:pPr>
    </w:p>
    <w:p w14:paraId="1DD42678" w14:textId="6F483891" w:rsidR="00F93D3B" w:rsidRDefault="00220519" w:rsidP="00F93D3B">
      <w:pPr>
        <w:pStyle w:val="BodyText"/>
      </w:pPr>
      <w:r>
        <w:t xml:space="preserve">Figure xx. </w:t>
      </w:r>
    </w:p>
    <w:p w14:paraId="6A643AF9" w14:textId="77777777" w:rsidR="00F93D3B" w:rsidRDefault="00F93D3B" w:rsidP="00F93D3B">
      <w:pPr>
        <w:pStyle w:val="BodyText"/>
      </w:pPr>
    </w:p>
    <w:p w14:paraId="40EAC96A" w14:textId="77777777" w:rsidR="00F93D3B" w:rsidRDefault="00F93D3B" w:rsidP="00F93D3B">
      <w:pPr>
        <w:pStyle w:val="BodyText"/>
      </w:pPr>
    </w:p>
    <w:p w14:paraId="7BC820AD" w14:textId="77777777" w:rsidR="00F93D3B" w:rsidRDefault="00F93D3B" w:rsidP="00F93D3B">
      <w:pPr>
        <w:pStyle w:val="BodyText"/>
      </w:pPr>
    </w:p>
    <w:p w14:paraId="0EFF7F06" w14:textId="77777777" w:rsidR="00F93D3B" w:rsidRDefault="00F93D3B" w:rsidP="00F93D3B">
      <w:pPr>
        <w:pStyle w:val="BodyText"/>
      </w:pPr>
    </w:p>
    <w:p w14:paraId="1ECDCC50" w14:textId="77777777" w:rsidR="00F93D3B" w:rsidRDefault="00F93D3B" w:rsidP="00F93D3B">
      <w:pPr>
        <w:pStyle w:val="BodyText"/>
      </w:pPr>
    </w:p>
    <w:p w14:paraId="74B4AA66" w14:textId="77777777" w:rsidR="00F93D3B" w:rsidRDefault="00F93D3B" w:rsidP="00F93D3B">
      <w:pPr>
        <w:pStyle w:val="BodyText"/>
      </w:pPr>
    </w:p>
    <w:p w14:paraId="0049B7D5" w14:textId="77777777" w:rsidR="00F93D3B" w:rsidRDefault="00F93D3B" w:rsidP="00F93D3B">
      <w:pPr>
        <w:pStyle w:val="BodyText"/>
      </w:pPr>
    </w:p>
    <w:p w14:paraId="475FE8EA" w14:textId="77777777" w:rsidR="00F93D3B" w:rsidRDefault="00F93D3B" w:rsidP="00F93D3B">
      <w:pPr>
        <w:pStyle w:val="BodyText"/>
      </w:pPr>
    </w:p>
    <w:p w14:paraId="0A2B51E5" w14:textId="77777777" w:rsidR="00F93D3B" w:rsidRDefault="00F93D3B" w:rsidP="00F93D3B">
      <w:pPr>
        <w:pStyle w:val="BodyText"/>
      </w:pPr>
    </w:p>
    <w:p w14:paraId="5AC528C0" w14:textId="77777777" w:rsidR="00F93D3B" w:rsidRDefault="00F93D3B" w:rsidP="00F93D3B">
      <w:pPr>
        <w:pStyle w:val="BodyText"/>
      </w:pPr>
    </w:p>
    <w:p w14:paraId="53AEEC53" w14:textId="77777777" w:rsidR="00F93D3B" w:rsidRDefault="00F93D3B" w:rsidP="00F93D3B">
      <w:pPr>
        <w:pStyle w:val="BodyText"/>
      </w:pPr>
    </w:p>
    <w:p w14:paraId="24D3A485" w14:textId="77777777" w:rsidR="00F93D3B" w:rsidRDefault="00F93D3B" w:rsidP="00F93D3B">
      <w:pPr>
        <w:pStyle w:val="BodyText"/>
      </w:pPr>
    </w:p>
    <w:p w14:paraId="569E2239" w14:textId="77777777" w:rsidR="00F93D3B" w:rsidRDefault="00F93D3B" w:rsidP="00F93D3B">
      <w:pPr>
        <w:pStyle w:val="BodyText"/>
      </w:pPr>
    </w:p>
    <w:p w14:paraId="41492CC5" w14:textId="77777777" w:rsidR="00F93D3B" w:rsidRDefault="00F93D3B" w:rsidP="00F93D3B">
      <w:pPr>
        <w:pStyle w:val="BodyText"/>
      </w:pPr>
    </w:p>
    <w:p w14:paraId="5D5CCF8A" w14:textId="77777777" w:rsidR="00F93D3B" w:rsidRDefault="00F93D3B" w:rsidP="00F93D3B">
      <w:pPr>
        <w:pStyle w:val="BodyText"/>
      </w:pPr>
    </w:p>
    <w:p w14:paraId="38DE7D4C" w14:textId="77777777" w:rsidR="00F93D3B" w:rsidRDefault="00F93D3B" w:rsidP="00F93D3B">
      <w:pPr>
        <w:pStyle w:val="BodyText"/>
      </w:pPr>
    </w:p>
    <w:p w14:paraId="34BD4070" w14:textId="77777777" w:rsidR="00F93D3B" w:rsidRPr="00CD1EF7" w:rsidRDefault="00F93D3B" w:rsidP="00F93D3B">
      <w:pPr>
        <w:pStyle w:val="BodyText"/>
      </w:pPr>
    </w:p>
    <w:sectPr w:rsidR="00F93D3B" w:rsidRPr="00CD1EF7" w:rsidSect="004717DA">
      <w:pgSz w:w="11909" w:h="16834"/>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Davidson, Katie (DFO/MPO)" w:date="2026-01-09T16:48:00Z" w:initials="KD">
    <w:p w14:paraId="255DFDA2" w14:textId="77777777" w:rsidR="006342F6" w:rsidRDefault="006342F6" w:rsidP="006342F6">
      <w:pPr>
        <w:pStyle w:val="CommentText"/>
      </w:pPr>
      <w:r>
        <w:rPr>
          <w:rStyle w:val="CommentReference"/>
        </w:rPr>
        <w:annotationRef/>
      </w:r>
      <w:r>
        <w:t>Vial+MS222 is ~1.6g</w:t>
      </w:r>
    </w:p>
  </w:comment>
  <w:comment w:id="11" w:author="Davidson, Katie (DFO/MPO)" w:date="2026-01-20T13:57:00Z" w:initials="KD">
    <w:p w14:paraId="0878D114" w14:textId="77777777" w:rsidR="00220519" w:rsidRDefault="00220519" w:rsidP="00220519">
      <w:pPr>
        <w:pStyle w:val="CommentText"/>
      </w:pPr>
      <w:r>
        <w:rPr>
          <w:rStyle w:val="CommentReference"/>
        </w:rPr>
        <w:annotationRef/>
      </w:r>
      <w:r>
        <w:t>0.5g ms2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5DFDA2" w15:done="0"/>
  <w15:commentEx w15:paraId="0878D114" w15:paraIdParent="255DFD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074AA" w16cex:dateUtc="2026-01-10T00:48:00Z"/>
  <w16cex:commentExtensible w16cex:durableId="5D880E08" w16cex:dateUtc="2026-01-20T2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5DFDA2" w16cid:durableId="17E074AA"/>
  <w16cid:commentId w16cid:paraId="0878D114" w16cid:durableId="5D880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176E1A" w14:textId="77777777" w:rsidR="004F1C65" w:rsidRDefault="004F1C65">
      <w:r>
        <w:separator/>
      </w:r>
    </w:p>
  </w:endnote>
  <w:endnote w:type="continuationSeparator" w:id="0">
    <w:p w14:paraId="1C2C5360" w14:textId="77777777" w:rsidR="004F1C65" w:rsidRDefault="004F1C65">
      <w:r>
        <w:continuationSeparator/>
      </w:r>
    </w:p>
  </w:endnote>
  <w:endnote w:type="continuationNotice" w:id="1">
    <w:p w14:paraId="41AD9050" w14:textId="77777777" w:rsidR="004F1C65" w:rsidRDefault="004F1C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912FF" w14:textId="04AE65D7" w:rsidR="001E4E0B" w:rsidRPr="000F3A12" w:rsidRDefault="001E4E0B" w:rsidP="007B70FB">
    <w:pPr>
      <w:jc w:val="cen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6541679"/>
      <w:docPartObj>
        <w:docPartGallery w:val="Page Numbers (Bottom of Page)"/>
        <w:docPartUnique/>
      </w:docPartObj>
    </w:sdtPr>
    <w:sdtEndPr>
      <w:rPr>
        <w:rFonts w:ascii="Arial" w:hAnsi="Arial" w:cs="Arial"/>
        <w:noProof/>
      </w:rPr>
    </w:sdtEndPr>
    <w:sdtContent>
      <w:p w14:paraId="1B658E25" w14:textId="77777777" w:rsidR="00D02C79" w:rsidRPr="000A718A" w:rsidRDefault="00D02C79" w:rsidP="00D02C79">
        <w:pPr>
          <w:pStyle w:val="Footer"/>
          <w:jc w:val="center"/>
          <w:rPr>
            <w:rFonts w:ascii="Arial" w:hAnsi="Arial" w:cs="Arial"/>
          </w:rPr>
        </w:pPr>
        <w:r w:rsidRPr="000A718A">
          <w:rPr>
            <w:rFonts w:ascii="Arial" w:hAnsi="Arial" w:cs="Arial"/>
          </w:rPr>
          <w:fldChar w:fldCharType="begin"/>
        </w:r>
        <w:r w:rsidRPr="000A718A">
          <w:rPr>
            <w:rFonts w:ascii="Arial" w:hAnsi="Arial" w:cs="Arial"/>
          </w:rPr>
          <w:instrText xml:space="preserve"> PAGE   \* MERGEFORMAT </w:instrText>
        </w:r>
        <w:r w:rsidRPr="000A718A">
          <w:rPr>
            <w:rFonts w:ascii="Arial" w:hAnsi="Arial" w:cs="Arial"/>
          </w:rPr>
          <w:fldChar w:fldCharType="separate"/>
        </w:r>
        <w:r w:rsidRPr="000A718A">
          <w:rPr>
            <w:rFonts w:ascii="Arial" w:hAnsi="Arial" w:cs="Arial"/>
            <w:noProof/>
          </w:rPr>
          <w:t>2</w:t>
        </w:r>
        <w:r w:rsidRPr="000A718A">
          <w:rPr>
            <w:rFonts w:ascii="Arial" w:hAnsi="Arial" w:cs="Arial"/>
            <w:noProof/>
          </w:rPr>
          <w:fldChar w:fldCharType="end"/>
        </w:r>
      </w:p>
    </w:sdtContent>
  </w:sdt>
  <w:p w14:paraId="220ADC30" w14:textId="77777777" w:rsidR="00D02C79" w:rsidRPr="000F3A12" w:rsidRDefault="00D02C79" w:rsidP="007B70FB">
    <w:pPr>
      <w:jc w:val="cen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AC3CA" w14:textId="77777777" w:rsidR="004F1C65" w:rsidRDefault="004F1C65">
      <w:r>
        <w:separator/>
      </w:r>
    </w:p>
  </w:footnote>
  <w:footnote w:type="continuationSeparator" w:id="0">
    <w:p w14:paraId="2E21483C" w14:textId="77777777" w:rsidR="004F1C65" w:rsidRDefault="004F1C65">
      <w:r>
        <w:continuationSeparator/>
      </w:r>
    </w:p>
  </w:footnote>
  <w:footnote w:type="continuationNotice" w:id="1">
    <w:p w14:paraId="304DF8A6" w14:textId="77777777" w:rsidR="004F1C65" w:rsidRDefault="004F1C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BEC93" w14:textId="6C766BBA" w:rsidR="00CF2EF6" w:rsidRDefault="00137933">
    <w:pPr>
      <w:pStyle w:val="Header"/>
    </w:pPr>
    <w:r>
      <w:rPr>
        <w:noProof/>
      </w:rPr>
      <mc:AlternateContent>
        <mc:Choice Requires="wps">
          <w:drawing>
            <wp:anchor distT="0" distB="0" distL="0" distR="0" simplePos="0" relativeHeight="251659264" behindDoc="0" locked="0" layoutInCell="1" allowOverlap="1" wp14:anchorId="160F9F61" wp14:editId="20299737">
              <wp:simplePos x="635" y="635"/>
              <wp:positionH relativeFrom="page">
                <wp:align>right</wp:align>
              </wp:positionH>
              <wp:positionV relativeFrom="page">
                <wp:align>top</wp:align>
              </wp:positionV>
              <wp:extent cx="1917700" cy="376555"/>
              <wp:effectExtent l="0" t="0" r="0" b="4445"/>
              <wp:wrapNone/>
              <wp:docPr id="420886883" name="Text Box 2"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30D160A9" w14:textId="6B75F88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160F9F61" id="_x0000_t202" coordsize="21600,21600" o:spt="202" path="m,l,21600r21600,l21600,xe">
              <v:stroke joinstyle="miter"/>
              <v:path gradientshapeok="t" o:connecttype="rect"/>
            </v:shapetype>
            <v:shape id="Text Box 2" o:spid="_x0000_s1065" type="#_x0000_t202" alt="Unclassified - Non-Classifié" style="position:absolute;margin-left:111pt;margin-top:0;width:151pt;height:29.65pt;z-index:251659264;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" filled="f" stroked="f">
              <v:textbox style="mso-fit-shape-to-text:t" inset="0,15pt,20pt,0">
                <w:txbxContent>
                  <w:p w14:paraId="30D160A9" w14:textId="6B75F88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3FDD4" w14:textId="2E517745" w:rsidR="00CF2EF6" w:rsidRDefault="00137933">
    <w:pPr>
      <w:pStyle w:val="Header"/>
    </w:pPr>
    <w:r>
      <w:rPr>
        <w:noProof/>
      </w:rPr>
      <mc:AlternateContent>
        <mc:Choice Requires="wps">
          <w:drawing>
            <wp:anchor distT="0" distB="0" distL="0" distR="0" simplePos="0" relativeHeight="251660288" behindDoc="0" locked="0" layoutInCell="1" allowOverlap="1" wp14:anchorId="065951AF" wp14:editId="2A4CF4B7">
              <wp:simplePos x="914400" y="457200"/>
              <wp:positionH relativeFrom="page">
                <wp:align>right</wp:align>
              </wp:positionH>
              <wp:positionV relativeFrom="page">
                <wp:align>top</wp:align>
              </wp:positionV>
              <wp:extent cx="1917700" cy="376555"/>
              <wp:effectExtent l="0" t="0" r="0" b="4445"/>
              <wp:wrapNone/>
              <wp:docPr id="1468947409" name="Text Box 3"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201BF02A" w14:textId="6AD94BF4"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065951AF" id="_x0000_t202" coordsize="21600,21600" o:spt="202" path="m,l,21600r21600,l21600,xe">
              <v:stroke joinstyle="miter"/>
              <v:path gradientshapeok="t" o:connecttype="rect"/>
            </v:shapetype>
            <v:shape id="Text Box 3" o:spid="_x0000_s1066" type="#_x0000_t202" alt="Unclassified - Non-Classifié" style="position:absolute;margin-left:111pt;margin-top:0;width:151pt;height:29.65pt;z-index:251660288;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" filled="f" stroked="f">
              <v:textbox style="mso-fit-shape-to-text:t" inset="0,15pt,20pt,0">
                <w:txbxContent>
                  <w:p w14:paraId="201BF02A" w14:textId="6AD94BF4"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2F512" w14:textId="63D36890" w:rsidR="00CF2EF6" w:rsidRDefault="00137933">
    <w:pPr>
      <w:pStyle w:val="Header"/>
    </w:pPr>
    <w:r>
      <w:rPr>
        <w:noProof/>
      </w:rPr>
      <mc:AlternateContent>
        <mc:Choice Requires="wps">
          <w:drawing>
            <wp:anchor distT="0" distB="0" distL="0" distR="0" simplePos="0" relativeHeight="251658240" behindDoc="0" locked="0" layoutInCell="1" allowOverlap="1" wp14:anchorId="405F3EB2" wp14:editId="24885795">
              <wp:simplePos x="635" y="635"/>
              <wp:positionH relativeFrom="page">
                <wp:align>right</wp:align>
              </wp:positionH>
              <wp:positionV relativeFrom="page">
                <wp:align>top</wp:align>
              </wp:positionV>
              <wp:extent cx="1917700" cy="376555"/>
              <wp:effectExtent l="0" t="0" r="0" b="4445"/>
              <wp:wrapNone/>
              <wp:docPr id="354648491" name="Text Box 1"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6878797A" w14:textId="70D91DC0"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405F3EB2" id="_x0000_t202" coordsize="21600,21600" o:spt="202" path="m,l,21600r21600,l21600,xe">
              <v:stroke joinstyle="miter"/>
              <v:path gradientshapeok="t" o:connecttype="rect"/>
            </v:shapetype>
            <v:shape id="Text Box 1" o:spid="_x0000_s1067" type="#_x0000_t202" alt="Unclassified - Non-Classifié" style="position:absolute;margin-left:111pt;margin-top:0;width:151pt;height:29.65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Z8hm&#10;chMCAAAiBAAADgAAAAAAAAAAAAAAAAAuAgAAZHJzL2Uyb0RvYy54bWxQSwECLQAUAAYACAAAACEA&#10;l+SDyNwAAAAEAQAADwAAAAAAAAAAAAAAAABtBAAAZHJzL2Rvd25yZXYueG1sUEsFBgAAAAAEAAQA&#10;8wAAAHYFAAAAAA==&#10;" filled="f" stroked="f">
              <v:textbox style="mso-fit-shape-to-text:t" inset="0,15pt,20pt,0">
                <w:txbxContent>
                  <w:p w14:paraId="6878797A" w14:textId="70D91DC0"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B28A54" w14:textId="6CEBEB88" w:rsidR="00137933" w:rsidRDefault="00137933">
    <w:pPr>
      <w:pStyle w:val="Header"/>
    </w:pPr>
    <w:r>
      <w:rPr>
        <w:noProof/>
      </w:rPr>
      <mc:AlternateContent>
        <mc:Choice Requires="wps">
          <w:drawing>
            <wp:anchor distT="0" distB="0" distL="0" distR="0" simplePos="0" relativeHeight="251662336" behindDoc="0" locked="0" layoutInCell="1" allowOverlap="1" wp14:anchorId="31B7B226" wp14:editId="5F4E03A5">
              <wp:simplePos x="635" y="635"/>
              <wp:positionH relativeFrom="page">
                <wp:align>right</wp:align>
              </wp:positionH>
              <wp:positionV relativeFrom="page">
                <wp:align>top</wp:align>
              </wp:positionV>
              <wp:extent cx="1917700" cy="376555"/>
              <wp:effectExtent l="0" t="0" r="0" b="4445"/>
              <wp:wrapNone/>
              <wp:docPr id="351445755" name="Text Box 5"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4DD63B72" w14:textId="2EB353F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1B7B226" id="_x0000_t202" coordsize="21600,21600" o:spt="202" path="m,l,21600r21600,l21600,xe">
              <v:stroke joinstyle="miter"/>
              <v:path gradientshapeok="t" o:connecttype="rect"/>
            </v:shapetype>
            <v:shape id="Text Box 5" o:spid="_x0000_s1068" type="#_x0000_t202" alt="Unclassified - Non-Classifié" style="position:absolute;margin-left:111pt;margin-top:0;width:151pt;height:29.65pt;z-index:251662336;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l0fn&#10;+hMCAAAiBAAADgAAAAAAAAAAAAAAAAAuAgAAZHJzL2Uyb0RvYy54bWxQSwECLQAUAAYACAAAACEA&#10;l+SDyNwAAAAEAQAADwAAAAAAAAAAAAAAAABtBAAAZHJzL2Rvd25yZXYueG1sUEsFBgAAAAAEAAQA&#10;8wAAAHYFAAAAAA==&#10;" filled="f" stroked="f">
              <v:textbox style="mso-fit-shape-to-text:t" inset="0,15pt,20pt,0">
                <w:txbxContent>
                  <w:p w14:paraId="4DD63B72" w14:textId="2EB353FD"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DD806" w14:textId="7EE80156" w:rsidR="00137933" w:rsidRDefault="00137933">
    <w:pPr>
      <w:pStyle w:val="Header"/>
    </w:pPr>
    <w:r>
      <w:rPr>
        <w:noProof/>
      </w:rPr>
      <mc:AlternateContent>
        <mc:Choice Requires="wps">
          <w:drawing>
            <wp:anchor distT="0" distB="0" distL="0" distR="0" simplePos="0" relativeHeight="251663360" behindDoc="0" locked="0" layoutInCell="1" allowOverlap="1" wp14:anchorId="258848FD" wp14:editId="5F61C8A9">
              <wp:simplePos x="914400" y="457200"/>
              <wp:positionH relativeFrom="page">
                <wp:align>right</wp:align>
              </wp:positionH>
              <wp:positionV relativeFrom="page">
                <wp:align>top</wp:align>
              </wp:positionV>
              <wp:extent cx="1917700" cy="376555"/>
              <wp:effectExtent l="0" t="0" r="0" b="4445"/>
              <wp:wrapNone/>
              <wp:docPr id="642561879" name="Text Box 6"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6067AED5" w14:textId="04AB020A"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258848FD" id="_x0000_t202" coordsize="21600,21600" o:spt="202" path="m,l,21600r21600,l21600,xe">
              <v:stroke joinstyle="miter"/>
              <v:path gradientshapeok="t" o:connecttype="rect"/>
            </v:shapetype>
            <v:shape id="Text Box 6" o:spid="_x0000_s1069" type="#_x0000_t202" alt="Unclassified - Non-Classifié" style="position:absolute;margin-left:111pt;margin-top:0;width:151pt;height:29.65pt;z-index:25166336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" filled="f" stroked="f">
              <v:textbox style="mso-fit-shape-to-text:t" inset="0,15pt,20pt,0">
                <w:txbxContent>
                  <w:p w14:paraId="6067AED5" w14:textId="04AB020A"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E2E05" w14:textId="7B53C53F" w:rsidR="00137933" w:rsidRDefault="00137933">
    <w:pPr>
      <w:pStyle w:val="Header"/>
    </w:pPr>
    <w:r>
      <w:rPr>
        <w:noProof/>
      </w:rPr>
      <mc:AlternateContent>
        <mc:Choice Requires="wps">
          <w:drawing>
            <wp:anchor distT="0" distB="0" distL="0" distR="0" simplePos="0" relativeHeight="251661312" behindDoc="0" locked="0" layoutInCell="1" allowOverlap="1" wp14:anchorId="57C2EA69" wp14:editId="6A22ADB0">
              <wp:simplePos x="635" y="635"/>
              <wp:positionH relativeFrom="page">
                <wp:align>right</wp:align>
              </wp:positionH>
              <wp:positionV relativeFrom="page">
                <wp:align>top</wp:align>
              </wp:positionV>
              <wp:extent cx="1917700" cy="376555"/>
              <wp:effectExtent l="0" t="0" r="0" b="4445"/>
              <wp:wrapNone/>
              <wp:docPr id="1587705101" name="Text Box 4"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376555"/>
                      </a:xfrm>
                      <a:prstGeom prst="rect">
                        <a:avLst/>
                      </a:prstGeom>
                      <a:noFill/>
                      <a:ln>
                        <a:noFill/>
                      </a:ln>
                    </wps:spPr>
                    <wps:txbx>
                      <w:txbxContent>
                        <w:p w14:paraId="0FA6A805" w14:textId="07887BD2"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57C2EA69" id="_x0000_t202" coordsize="21600,21600" o:spt="202" path="m,l,21600r21600,l21600,xe">
              <v:stroke joinstyle="miter"/>
              <v:path gradientshapeok="t" o:connecttype="rect"/>
            </v:shapetype>
            <v:shape id="Text Box 4" o:spid="_x0000_s1070" type="#_x0000_t202" alt="Unclassified - Non-Classifié" style="position:absolute;margin-left:111pt;margin-top:0;width:151pt;height:29.65pt;z-index:251661312;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" filled="f" stroked="f">
              <v:textbox style="mso-fit-shape-to-text:t" inset="0,15pt,20pt,0">
                <w:txbxContent>
                  <w:p w14:paraId="0FA6A805" w14:textId="07887BD2" w:rsidR="00137933" w:rsidRPr="00137933" w:rsidRDefault="00137933" w:rsidP="00137933">
                    <w:pPr>
                      <w:rPr>
                        <w:rFonts w:ascii="Calibri" w:eastAsia="Calibri" w:hAnsi="Calibri" w:cs="Calibri"/>
                        <w:noProof/>
                        <w:color w:val="000000"/>
                        <w:sz w:val="24"/>
                        <w:szCs w:val="24"/>
                      </w:rPr>
                    </w:pPr>
                    <w:r w:rsidRPr="00137933">
                      <w:rPr>
                        <w:rFonts w:ascii="Calibri" w:eastAsia="Calibri" w:hAnsi="Calibri" w:cs="Calibri"/>
                        <w:noProof/>
                        <w:color w:val="000000"/>
                        <w:sz w:val="24"/>
                        <w:szCs w:val="24"/>
                      </w:rPr>
                      <w:t>Unclassified - Non-Classifié</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36B03"/>
    <w:multiLevelType w:val="multilevel"/>
    <w:tmpl w:val="2C94875C"/>
    <w:styleLink w:val="Style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162905"/>
    <w:multiLevelType w:val="multilevel"/>
    <w:tmpl w:val="2C94875C"/>
    <w:numStyleLink w:val="Style11"/>
  </w:abstractNum>
  <w:abstractNum w:abstractNumId="2" w15:restartNumberingAfterBreak="0">
    <w:nsid w:val="098855AA"/>
    <w:multiLevelType w:val="hybridMultilevel"/>
    <w:tmpl w:val="F904B540"/>
    <w:lvl w:ilvl="0" w:tplc="DFCA05CE">
      <w:start w:val="4"/>
      <w:numFmt w:val="bullet"/>
      <w:lvlText w:val=""/>
      <w:lvlJc w:val="left"/>
      <w:pPr>
        <w:ind w:left="720" w:hanging="360"/>
      </w:pPr>
      <w:rPr>
        <w:rFonts w:ascii="Symbol" w:eastAsia="Microsoft Sans Serif" w:hAnsi="Symbol" w:cs="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648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6A714E"/>
    <w:multiLevelType w:val="hybridMultilevel"/>
    <w:tmpl w:val="33CC7244"/>
    <w:lvl w:ilvl="0" w:tplc="2E9446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E4530"/>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1C035D"/>
    <w:multiLevelType w:val="multilevel"/>
    <w:tmpl w:val="0409001D"/>
    <w:numStyleLink w:val="Style2"/>
  </w:abstractNum>
  <w:abstractNum w:abstractNumId="7" w15:restartNumberingAfterBreak="0">
    <w:nsid w:val="2AC61B0C"/>
    <w:multiLevelType w:val="multilevel"/>
    <w:tmpl w:val="C8DC48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45C75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636814"/>
    <w:multiLevelType w:val="hybridMultilevel"/>
    <w:tmpl w:val="38E03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CA68D8"/>
    <w:multiLevelType w:val="hybridMultilevel"/>
    <w:tmpl w:val="4C6C2904"/>
    <w:lvl w:ilvl="0" w:tplc="9D484638">
      <w:start w:val="1"/>
      <w:numFmt w:val="decimal"/>
      <w:lvlText w:val="%1."/>
      <w:lvlJc w:val="left"/>
      <w:pPr>
        <w:ind w:left="360" w:hanging="360"/>
      </w:pPr>
      <w:rPr>
        <w:rFonts w:ascii="Arial" w:eastAsia="Times New Roman" w:hAnsi="Arial" w:cs="Arial" w:hint="default"/>
        <w:color w:val="0000FF" w:themeColor="hyperlink"/>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CDD1D82"/>
    <w:multiLevelType w:val="multilevel"/>
    <w:tmpl w:val="1870FE7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1230FF8"/>
    <w:multiLevelType w:val="multilevel"/>
    <w:tmpl w:val="A50676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2282E44"/>
    <w:multiLevelType w:val="multilevel"/>
    <w:tmpl w:val="2C94875C"/>
    <w:numStyleLink w:val="Style11"/>
  </w:abstractNum>
  <w:abstractNum w:abstractNumId="14" w15:restartNumberingAfterBreak="0">
    <w:nsid w:val="45841B27"/>
    <w:multiLevelType w:val="multilevel"/>
    <w:tmpl w:val="B1187E34"/>
    <w:styleLink w:val="MainHeadings"/>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F6059E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2E44A11"/>
    <w:multiLevelType w:val="multilevel"/>
    <w:tmpl w:val="8A6270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549F2CA6"/>
    <w:multiLevelType w:val="hybridMultilevel"/>
    <w:tmpl w:val="C272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A72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B1F6C40"/>
    <w:multiLevelType w:val="multilevel"/>
    <w:tmpl w:val="B3B0143A"/>
    <w:styleLink w:val="Style1"/>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1931576"/>
    <w:multiLevelType w:val="multilevel"/>
    <w:tmpl w:val="EF3440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53B51EA"/>
    <w:multiLevelType w:val="hybridMultilevel"/>
    <w:tmpl w:val="B2A02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5756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221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EB61BB5"/>
    <w:multiLevelType w:val="hybridMultilevel"/>
    <w:tmpl w:val="A672EC36"/>
    <w:lvl w:ilvl="0" w:tplc="65F022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D65B33"/>
    <w:multiLevelType w:val="multilevel"/>
    <w:tmpl w:val="B3B0143A"/>
    <w:numStyleLink w:val="Style1"/>
  </w:abstractNum>
  <w:abstractNum w:abstractNumId="26" w15:restartNumberingAfterBreak="0">
    <w:nsid w:val="772A505E"/>
    <w:multiLevelType w:val="multilevel"/>
    <w:tmpl w:val="C590DE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83716D4"/>
    <w:multiLevelType w:val="multilevel"/>
    <w:tmpl w:val="EBAE0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C866D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82787034">
    <w:abstractNumId w:val="12"/>
  </w:num>
  <w:num w:numId="2" w16cid:durableId="220097230">
    <w:abstractNumId w:val="27"/>
  </w:num>
  <w:num w:numId="3" w16cid:durableId="217398479">
    <w:abstractNumId w:val="16"/>
  </w:num>
  <w:num w:numId="4" w16cid:durableId="98113666">
    <w:abstractNumId w:val="17"/>
  </w:num>
  <w:num w:numId="5" w16cid:durableId="1865365534">
    <w:abstractNumId w:val="4"/>
  </w:num>
  <w:num w:numId="6" w16cid:durableId="280260277">
    <w:abstractNumId w:val="24"/>
  </w:num>
  <w:num w:numId="7" w16cid:durableId="395511910">
    <w:abstractNumId w:val="20"/>
  </w:num>
  <w:num w:numId="8" w16cid:durableId="900603624">
    <w:abstractNumId w:val="18"/>
  </w:num>
  <w:num w:numId="9" w16cid:durableId="76296021">
    <w:abstractNumId w:val="28"/>
  </w:num>
  <w:num w:numId="10" w16cid:durableId="2051345217">
    <w:abstractNumId w:val="26"/>
  </w:num>
  <w:num w:numId="11" w16cid:durableId="439759188">
    <w:abstractNumId w:val="8"/>
  </w:num>
  <w:num w:numId="12" w16cid:durableId="1111586145">
    <w:abstractNumId w:val="23"/>
  </w:num>
  <w:num w:numId="13" w16cid:durableId="1824199456">
    <w:abstractNumId w:val="22"/>
  </w:num>
  <w:num w:numId="14" w16cid:durableId="1155994896">
    <w:abstractNumId w:val="7"/>
  </w:num>
  <w:num w:numId="15" w16cid:durableId="1486120603">
    <w:abstractNumId w:val="3"/>
  </w:num>
  <w:num w:numId="16" w16cid:durableId="704520460">
    <w:abstractNumId w:val="0"/>
  </w:num>
  <w:num w:numId="17" w16cid:durableId="91560642">
    <w:abstractNumId w:val="13"/>
  </w:num>
  <w:num w:numId="18" w16cid:durableId="1893232093">
    <w:abstractNumId w:val="1"/>
  </w:num>
  <w:num w:numId="19" w16cid:durableId="2003314281">
    <w:abstractNumId w:val="15"/>
  </w:num>
  <w:num w:numId="20" w16cid:durableId="173618793">
    <w:abstractNumId w:val="14"/>
  </w:num>
  <w:num w:numId="21" w16cid:durableId="4693726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69333309">
    <w:abstractNumId w:val="19"/>
  </w:num>
  <w:num w:numId="23" w16cid:durableId="1741781509">
    <w:abstractNumId w:val="25"/>
  </w:num>
  <w:num w:numId="24" w16cid:durableId="794831498">
    <w:abstractNumId w:val="6"/>
  </w:num>
  <w:num w:numId="25" w16cid:durableId="184295132">
    <w:abstractNumId w:val="5"/>
  </w:num>
  <w:num w:numId="26" w16cid:durableId="727994558">
    <w:abstractNumId w:val="11"/>
  </w:num>
  <w:num w:numId="27" w16cid:durableId="504174440">
    <w:abstractNumId w:val="21"/>
  </w:num>
  <w:num w:numId="28" w16cid:durableId="765198490">
    <w:abstractNumId w:val="9"/>
  </w:num>
  <w:num w:numId="29" w16cid:durableId="157888837">
    <w:abstractNumId w:val="10"/>
  </w:num>
  <w:num w:numId="30" w16cid:durableId="13687258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dson, Katie (DFO/MPO)">
    <w15:presenceInfo w15:providerId="AD" w15:userId="S::Katie.Davidson@dfo-mpo.gc.ca::7e4656af-82fa-47af-8364-91d0f70fc0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E0B"/>
    <w:rsid w:val="0000195B"/>
    <w:rsid w:val="000025BA"/>
    <w:rsid w:val="000070DC"/>
    <w:rsid w:val="000100B7"/>
    <w:rsid w:val="00010333"/>
    <w:rsid w:val="0001387F"/>
    <w:rsid w:val="00013ABE"/>
    <w:rsid w:val="00016E78"/>
    <w:rsid w:val="00020073"/>
    <w:rsid w:val="00020112"/>
    <w:rsid w:val="000215BF"/>
    <w:rsid w:val="00024487"/>
    <w:rsid w:val="000304E0"/>
    <w:rsid w:val="00034D91"/>
    <w:rsid w:val="00035074"/>
    <w:rsid w:val="0003636E"/>
    <w:rsid w:val="0004131D"/>
    <w:rsid w:val="000416C4"/>
    <w:rsid w:val="0004218B"/>
    <w:rsid w:val="00042757"/>
    <w:rsid w:val="00043411"/>
    <w:rsid w:val="0004540A"/>
    <w:rsid w:val="00045997"/>
    <w:rsid w:val="00050B75"/>
    <w:rsid w:val="0005391F"/>
    <w:rsid w:val="00053D30"/>
    <w:rsid w:val="00057C50"/>
    <w:rsid w:val="00060B05"/>
    <w:rsid w:val="00065BF8"/>
    <w:rsid w:val="000663F1"/>
    <w:rsid w:val="000719C7"/>
    <w:rsid w:val="0007269B"/>
    <w:rsid w:val="00081209"/>
    <w:rsid w:val="000814D0"/>
    <w:rsid w:val="000823A9"/>
    <w:rsid w:val="00083A8A"/>
    <w:rsid w:val="00086482"/>
    <w:rsid w:val="00094E0B"/>
    <w:rsid w:val="000A1260"/>
    <w:rsid w:val="000A5509"/>
    <w:rsid w:val="000A6442"/>
    <w:rsid w:val="000A718A"/>
    <w:rsid w:val="000A76CD"/>
    <w:rsid w:val="000B39E1"/>
    <w:rsid w:val="000B555D"/>
    <w:rsid w:val="000B7D6D"/>
    <w:rsid w:val="000C05D6"/>
    <w:rsid w:val="000C3E3F"/>
    <w:rsid w:val="000C667D"/>
    <w:rsid w:val="000D01B2"/>
    <w:rsid w:val="000D317D"/>
    <w:rsid w:val="000D5007"/>
    <w:rsid w:val="000D5AA7"/>
    <w:rsid w:val="000D6646"/>
    <w:rsid w:val="000E1866"/>
    <w:rsid w:val="000E230A"/>
    <w:rsid w:val="000E2337"/>
    <w:rsid w:val="000E32A8"/>
    <w:rsid w:val="000E34ED"/>
    <w:rsid w:val="000E367A"/>
    <w:rsid w:val="000E4CAE"/>
    <w:rsid w:val="000F0C49"/>
    <w:rsid w:val="000F0D79"/>
    <w:rsid w:val="000F2235"/>
    <w:rsid w:val="000F2DC5"/>
    <w:rsid w:val="000F3396"/>
    <w:rsid w:val="000F3A12"/>
    <w:rsid w:val="000F5BF6"/>
    <w:rsid w:val="000F65B4"/>
    <w:rsid w:val="000F6F76"/>
    <w:rsid w:val="0010706E"/>
    <w:rsid w:val="00110D3D"/>
    <w:rsid w:val="00112522"/>
    <w:rsid w:val="00114697"/>
    <w:rsid w:val="00122ACF"/>
    <w:rsid w:val="00122C5C"/>
    <w:rsid w:val="0012491B"/>
    <w:rsid w:val="00126969"/>
    <w:rsid w:val="00127E0A"/>
    <w:rsid w:val="00132077"/>
    <w:rsid w:val="0013209A"/>
    <w:rsid w:val="00137933"/>
    <w:rsid w:val="00145BBE"/>
    <w:rsid w:val="00151475"/>
    <w:rsid w:val="001528C1"/>
    <w:rsid w:val="00152B8A"/>
    <w:rsid w:val="00153FCF"/>
    <w:rsid w:val="0015597A"/>
    <w:rsid w:val="0015638E"/>
    <w:rsid w:val="00156DB1"/>
    <w:rsid w:val="0016048E"/>
    <w:rsid w:val="00161381"/>
    <w:rsid w:val="00162957"/>
    <w:rsid w:val="00162AEF"/>
    <w:rsid w:val="00164665"/>
    <w:rsid w:val="001654EF"/>
    <w:rsid w:val="00165F3D"/>
    <w:rsid w:val="00165FC5"/>
    <w:rsid w:val="0016707C"/>
    <w:rsid w:val="0017056D"/>
    <w:rsid w:val="00173A13"/>
    <w:rsid w:val="00176474"/>
    <w:rsid w:val="001811FB"/>
    <w:rsid w:val="00184B1B"/>
    <w:rsid w:val="00190A55"/>
    <w:rsid w:val="00193624"/>
    <w:rsid w:val="001939BE"/>
    <w:rsid w:val="00194DCE"/>
    <w:rsid w:val="001A1238"/>
    <w:rsid w:val="001A28E5"/>
    <w:rsid w:val="001A47DB"/>
    <w:rsid w:val="001A6370"/>
    <w:rsid w:val="001A6CCD"/>
    <w:rsid w:val="001B4B67"/>
    <w:rsid w:val="001C020F"/>
    <w:rsid w:val="001C3F84"/>
    <w:rsid w:val="001C3F9B"/>
    <w:rsid w:val="001C7057"/>
    <w:rsid w:val="001D0AD7"/>
    <w:rsid w:val="001D1BBA"/>
    <w:rsid w:val="001D3F04"/>
    <w:rsid w:val="001D6EBF"/>
    <w:rsid w:val="001D760E"/>
    <w:rsid w:val="001E1CE2"/>
    <w:rsid w:val="001E3C2D"/>
    <w:rsid w:val="001E4E0B"/>
    <w:rsid w:val="001E5165"/>
    <w:rsid w:val="001F03A7"/>
    <w:rsid w:val="001F12FB"/>
    <w:rsid w:val="001F2F29"/>
    <w:rsid w:val="001F4E0D"/>
    <w:rsid w:val="002058A1"/>
    <w:rsid w:val="002061AC"/>
    <w:rsid w:val="00214018"/>
    <w:rsid w:val="00216531"/>
    <w:rsid w:val="00216C0D"/>
    <w:rsid w:val="00220519"/>
    <w:rsid w:val="00220AEE"/>
    <w:rsid w:val="00221126"/>
    <w:rsid w:val="00222718"/>
    <w:rsid w:val="00225738"/>
    <w:rsid w:val="002305B0"/>
    <w:rsid w:val="002331E1"/>
    <w:rsid w:val="00233FF9"/>
    <w:rsid w:val="00234EBF"/>
    <w:rsid w:val="00235A6A"/>
    <w:rsid w:val="00240F26"/>
    <w:rsid w:val="00241213"/>
    <w:rsid w:val="00256874"/>
    <w:rsid w:val="0026033F"/>
    <w:rsid w:val="002614EF"/>
    <w:rsid w:val="002722F5"/>
    <w:rsid w:val="00281215"/>
    <w:rsid w:val="002851A0"/>
    <w:rsid w:val="0028536B"/>
    <w:rsid w:val="00286957"/>
    <w:rsid w:val="00286E55"/>
    <w:rsid w:val="00290C52"/>
    <w:rsid w:val="00291F1A"/>
    <w:rsid w:val="00292B7F"/>
    <w:rsid w:val="00292DE1"/>
    <w:rsid w:val="00295055"/>
    <w:rsid w:val="00295627"/>
    <w:rsid w:val="0029702D"/>
    <w:rsid w:val="0029761E"/>
    <w:rsid w:val="00297D06"/>
    <w:rsid w:val="002A4487"/>
    <w:rsid w:val="002A5982"/>
    <w:rsid w:val="002B328A"/>
    <w:rsid w:val="002B5FF0"/>
    <w:rsid w:val="002B65A8"/>
    <w:rsid w:val="002C0CF4"/>
    <w:rsid w:val="002C557B"/>
    <w:rsid w:val="002C78CE"/>
    <w:rsid w:val="002D0064"/>
    <w:rsid w:val="002D216E"/>
    <w:rsid w:val="002D4FAD"/>
    <w:rsid w:val="002D621C"/>
    <w:rsid w:val="002E12FA"/>
    <w:rsid w:val="002E3602"/>
    <w:rsid w:val="002E49D3"/>
    <w:rsid w:val="002F2855"/>
    <w:rsid w:val="002F2856"/>
    <w:rsid w:val="002F33AA"/>
    <w:rsid w:val="002F5C39"/>
    <w:rsid w:val="002F7AFD"/>
    <w:rsid w:val="00300CE4"/>
    <w:rsid w:val="00301A57"/>
    <w:rsid w:val="00303558"/>
    <w:rsid w:val="00303BF3"/>
    <w:rsid w:val="00304BBD"/>
    <w:rsid w:val="003070A7"/>
    <w:rsid w:val="00310AB3"/>
    <w:rsid w:val="00311099"/>
    <w:rsid w:val="00311C91"/>
    <w:rsid w:val="00311DCB"/>
    <w:rsid w:val="003136E0"/>
    <w:rsid w:val="00316045"/>
    <w:rsid w:val="00317D5E"/>
    <w:rsid w:val="00321354"/>
    <w:rsid w:val="00321A44"/>
    <w:rsid w:val="00322150"/>
    <w:rsid w:val="003224C8"/>
    <w:rsid w:val="003225CF"/>
    <w:rsid w:val="00322DA9"/>
    <w:rsid w:val="003268D8"/>
    <w:rsid w:val="003273E6"/>
    <w:rsid w:val="00334A0E"/>
    <w:rsid w:val="00334EC1"/>
    <w:rsid w:val="00342BCB"/>
    <w:rsid w:val="0034350B"/>
    <w:rsid w:val="003449F5"/>
    <w:rsid w:val="00346F33"/>
    <w:rsid w:val="0035170A"/>
    <w:rsid w:val="00352C70"/>
    <w:rsid w:val="00355451"/>
    <w:rsid w:val="00355786"/>
    <w:rsid w:val="0035726A"/>
    <w:rsid w:val="00365AFE"/>
    <w:rsid w:val="0037105C"/>
    <w:rsid w:val="003724F4"/>
    <w:rsid w:val="00372EE5"/>
    <w:rsid w:val="003759CA"/>
    <w:rsid w:val="00375DA0"/>
    <w:rsid w:val="00376316"/>
    <w:rsid w:val="003769D2"/>
    <w:rsid w:val="003903D4"/>
    <w:rsid w:val="00390AD3"/>
    <w:rsid w:val="00394CD1"/>
    <w:rsid w:val="00395CDB"/>
    <w:rsid w:val="003A0D31"/>
    <w:rsid w:val="003A523F"/>
    <w:rsid w:val="003B13E1"/>
    <w:rsid w:val="003B536F"/>
    <w:rsid w:val="003B5B78"/>
    <w:rsid w:val="003B68AA"/>
    <w:rsid w:val="003B7AF6"/>
    <w:rsid w:val="003B7FCC"/>
    <w:rsid w:val="003C4A78"/>
    <w:rsid w:val="003C5506"/>
    <w:rsid w:val="003D17D2"/>
    <w:rsid w:val="003D1FB6"/>
    <w:rsid w:val="003D441B"/>
    <w:rsid w:val="003D4AA0"/>
    <w:rsid w:val="003E1620"/>
    <w:rsid w:val="003E4332"/>
    <w:rsid w:val="003E537A"/>
    <w:rsid w:val="003E5A35"/>
    <w:rsid w:val="003F7AF8"/>
    <w:rsid w:val="004014F3"/>
    <w:rsid w:val="00401786"/>
    <w:rsid w:val="0040216F"/>
    <w:rsid w:val="00406655"/>
    <w:rsid w:val="00407EDE"/>
    <w:rsid w:val="004108C5"/>
    <w:rsid w:val="00421A89"/>
    <w:rsid w:val="0042416F"/>
    <w:rsid w:val="00425163"/>
    <w:rsid w:val="0043010F"/>
    <w:rsid w:val="00433221"/>
    <w:rsid w:val="00433866"/>
    <w:rsid w:val="0043417A"/>
    <w:rsid w:val="004351C9"/>
    <w:rsid w:val="00451F96"/>
    <w:rsid w:val="00452C47"/>
    <w:rsid w:val="00452F4F"/>
    <w:rsid w:val="0045347F"/>
    <w:rsid w:val="00456057"/>
    <w:rsid w:val="00460597"/>
    <w:rsid w:val="004613DC"/>
    <w:rsid w:val="004632B8"/>
    <w:rsid w:val="004633A2"/>
    <w:rsid w:val="004658A2"/>
    <w:rsid w:val="00466AB9"/>
    <w:rsid w:val="00467D69"/>
    <w:rsid w:val="00470DFF"/>
    <w:rsid w:val="004711F6"/>
    <w:rsid w:val="004717DA"/>
    <w:rsid w:val="00476224"/>
    <w:rsid w:val="00484378"/>
    <w:rsid w:val="00484E7C"/>
    <w:rsid w:val="004861CB"/>
    <w:rsid w:val="00491BAF"/>
    <w:rsid w:val="004A1820"/>
    <w:rsid w:val="004A56D9"/>
    <w:rsid w:val="004A5C6B"/>
    <w:rsid w:val="004A6577"/>
    <w:rsid w:val="004A6A19"/>
    <w:rsid w:val="004A7C5B"/>
    <w:rsid w:val="004B4178"/>
    <w:rsid w:val="004B79D4"/>
    <w:rsid w:val="004B7D7E"/>
    <w:rsid w:val="004C1769"/>
    <w:rsid w:val="004C1BA8"/>
    <w:rsid w:val="004C22BA"/>
    <w:rsid w:val="004C5875"/>
    <w:rsid w:val="004D2086"/>
    <w:rsid w:val="004D21CD"/>
    <w:rsid w:val="004D24B7"/>
    <w:rsid w:val="004D619F"/>
    <w:rsid w:val="004D6526"/>
    <w:rsid w:val="004E0F7F"/>
    <w:rsid w:val="004E46A7"/>
    <w:rsid w:val="004E7266"/>
    <w:rsid w:val="004F1C65"/>
    <w:rsid w:val="004F674A"/>
    <w:rsid w:val="004F7404"/>
    <w:rsid w:val="00502124"/>
    <w:rsid w:val="005031B4"/>
    <w:rsid w:val="00504FF2"/>
    <w:rsid w:val="005054CE"/>
    <w:rsid w:val="00507420"/>
    <w:rsid w:val="00511109"/>
    <w:rsid w:val="005145A4"/>
    <w:rsid w:val="00520D84"/>
    <w:rsid w:val="00523BC1"/>
    <w:rsid w:val="00524779"/>
    <w:rsid w:val="00525421"/>
    <w:rsid w:val="00525B34"/>
    <w:rsid w:val="00530976"/>
    <w:rsid w:val="005318E5"/>
    <w:rsid w:val="00533672"/>
    <w:rsid w:val="005336A0"/>
    <w:rsid w:val="00533D4D"/>
    <w:rsid w:val="005358EE"/>
    <w:rsid w:val="0053661A"/>
    <w:rsid w:val="005369BE"/>
    <w:rsid w:val="00537ABA"/>
    <w:rsid w:val="0054539F"/>
    <w:rsid w:val="00547AA7"/>
    <w:rsid w:val="00551931"/>
    <w:rsid w:val="005559D7"/>
    <w:rsid w:val="00560079"/>
    <w:rsid w:val="00560DB7"/>
    <w:rsid w:val="0056140A"/>
    <w:rsid w:val="00562111"/>
    <w:rsid w:val="005627A4"/>
    <w:rsid w:val="0056333D"/>
    <w:rsid w:val="00563DCC"/>
    <w:rsid w:val="00567CAD"/>
    <w:rsid w:val="0057066B"/>
    <w:rsid w:val="00570AC6"/>
    <w:rsid w:val="005718A3"/>
    <w:rsid w:val="00572265"/>
    <w:rsid w:val="00572858"/>
    <w:rsid w:val="00574BA5"/>
    <w:rsid w:val="00593F2D"/>
    <w:rsid w:val="005A2D30"/>
    <w:rsid w:val="005A59E3"/>
    <w:rsid w:val="005A69B8"/>
    <w:rsid w:val="005A796E"/>
    <w:rsid w:val="005B2758"/>
    <w:rsid w:val="005B49FA"/>
    <w:rsid w:val="005B6BBA"/>
    <w:rsid w:val="005B6C6B"/>
    <w:rsid w:val="005C12AF"/>
    <w:rsid w:val="005C164A"/>
    <w:rsid w:val="005C5027"/>
    <w:rsid w:val="005C76C1"/>
    <w:rsid w:val="005C7BE4"/>
    <w:rsid w:val="005D2629"/>
    <w:rsid w:val="005D2CE5"/>
    <w:rsid w:val="005D2EA1"/>
    <w:rsid w:val="005D39CF"/>
    <w:rsid w:val="005E544B"/>
    <w:rsid w:val="005E5BE4"/>
    <w:rsid w:val="005E656D"/>
    <w:rsid w:val="005E6F40"/>
    <w:rsid w:val="005F2143"/>
    <w:rsid w:val="005F22B9"/>
    <w:rsid w:val="005F4C07"/>
    <w:rsid w:val="005F563A"/>
    <w:rsid w:val="005F7C33"/>
    <w:rsid w:val="006002F0"/>
    <w:rsid w:val="00600405"/>
    <w:rsid w:val="006018C8"/>
    <w:rsid w:val="00603402"/>
    <w:rsid w:val="006070D2"/>
    <w:rsid w:val="00607840"/>
    <w:rsid w:val="00610B93"/>
    <w:rsid w:val="006142EB"/>
    <w:rsid w:val="00614522"/>
    <w:rsid w:val="00615BC0"/>
    <w:rsid w:val="006178E4"/>
    <w:rsid w:val="0063363E"/>
    <w:rsid w:val="0063419B"/>
    <w:rsid w:val="006342F6"/>
    <w:rsid w:val="00637691"/>
    <w:rsid w:val="00641572"/>
    <w:rsid w:val="00643C56"/>
    <w:rsid w:val="00646324"/>
    <w:rsid w:val="006467F9"/>
    <w:rsid w:val="00646957"/>
    <w:rsid w:val="00647831"/>
    <w:rsid w:val="00647BBC"/>
    <w:rsid w:val="00654E78"/>
    <w:rsid w:val="006576B7"/>
    <w:rsid w:val="0066300F"/>
    <w:rsid w:val="0066335E"/>
    <w:rsid w:val="00666EA2"/>
    <w:rsid w:val="00672910"/>
    <w:rsid w:val="00674722"/>
    <w:rsid w:val="00675C8E"/>
    <w:rsid w:val="00675CB6"/>
    <w:rsid w:val="006816BE"/>
    <w:rsid w:val="00683D56"/>
    <w:rsid w:val="00683E23"/>
    <w:rsid w:val="00687E76"/>
    <w:rsid w:val="00691149"/>
    <w:rsid w:val="006912EC"/>
    <w:rsid w:val="006948F0"/>
    <w:rsid w:val="00695185"/>
    <w:rsid w:val="00696737"/>
    <w:rsid w:val="006A1D1B"/>
    <w:rsid w:val="006A2BFD"/>
    <w:rsid w:val="006A48F7"/>
    <w:rsid w:val="006B28E0"/>
    <w:rsid w:val="006B3B4C"/>
    <w:rsid w:val="006B5799"/>
    <w:rsid w:val="006B5BDF"/>
    <w:rsid w:val="006C163E"/>
    <w:rsid w:val="006C16E0"/>
    <w:rsid w:val="006C1BB2"/>
    <w:rsid w:val="006C5A11"/>
    <w:rsid w:val="006C6B60"/>
    <w:rsid w:val="006C7674"/>
    <w:rsid w:val="006D0D61"/>
    <w:rsid w:val="006D1EEF"/>
    <w:rsid w:val="006D35FB"/>
    <w:rsid w:val="006D5C6D"/>
    <w:rsid w:val="006E4858"/>
    <w:rsid w:val="006E4D19"/>
    <w:rsid w:val="006E59FA"/>
    <w:rsid w:val="006E60CE"/>
    <w:rsid w:val="006E619D"/>
    <w:rsid w:val="006F2D3C"/>
    <w:rsid w:val="006F3429"/>
    <w:rsid w:val="006F3A8A"/>
    <w:rsid w:val="006F51CD"/>
    <w:rsid w:val="006F550F"/>
    <w:rsid w:val="00704646"/>
    <w:rsid w:val="007071F7"/>
    <w:rsid w:val="00707BE7"/>
    <w:rsid w:val="00710530"/>
    <w:rsid w:val="00710B08"/>
    <w:rsid w:val="00711322"/>
    <w:rsid w:val="00716508"/>
    <w:rsid w:val="00720051"/>
    <w:rsid w:val="007202ED"/>
    <w:rsid w:val="00720B38"/>
    <w:rsid w:val="00722FA8"/>
    <w:rsid w:val="007253D6"/>
    <w:rsid w:val="00726C98"/>
    <w:rsid w:val="00730AC9"/>
    <w:rsid w:val="00732F42"/>
    <w:rsid w:val="00734126"/>
    <w:rsid w:val="0073538E"/>
    <w:rsid w:val="00735467"/>
    <w:rsid w:val="00735955"/>
    <w:rsid w:val="00735C10"/>
    <w:rsid w:val="00742684"/>
    <w:rsid w:val="0074406F"/>
    <w:rsid w:val="00744F33"/>
    <w:rsid w:val="00746AD2"/>
    <w:rsid w:val="007475DB"/>
    <w:rsid w:val="00750102"/>
    <w:rsid w:val="00752CD5"/>
    <w:rsid w:val="00753448"/>
    <w:rsid w:val="00753EB5"/>
    <w:rsid w:val="00754762"/>
    <w:rsid w:val="007642BA"/>
    <w:rsid w:val="007662CB"/>
    <w:rsid w:val="0076759C"/>
    <w:rsid w:val="007718D9"/>
    <w:rsid w:val="00777118"/>
    <w:rsid w:val="0078261A"/>
    <w:rsid w:val="00783B92"/>
    <w:rsid w:val="00784D9B"/>
    <w:rsid w:val="00785489"/>
    <w:rsid w:val="007911CD"/>
    <w:rsid w:val="00792641"/>
    <w:rsid w:val="007948E1"/>
    <w:rsid w:val="0079636D"/>
    <w:rsid w:val="007A111F"/>
    <w:rsid w:val="007A336E"/>
    <w:rsid w:val="007A53B4"/>
    <w:rsid w:val="007A7BD1"/>
    <w:rsid w:val="007B151D"/>
    <w:rsid w:val="007B3F92"/>
    <w:rsid w:val="007B5DD9"/>
    <w:rsid w:val="007B6350"/>
    <w:rsid w:val="007B70FB"/>
    <w:rsid w:val="007D3486"/>
    <w:rsid w:val="007D4E3C"/>
    <w:rsid w:val="007E1D97"/>
    <w:rsid w:val="007E3A14"/>
    <w:rsid w:val="007E4F69"/>
    <w:rsid w:val="007F35F6"/>
    <w:rsid w:val="007F5631"/>
    <w:rsid w:val="007F6156"/>
    <w:rsid w:val="007F6232"/>
    <w:rsid w:val="007F67D7"/>
    <w:rsid w:val="007F7277"/>
    <w:rsid w:val="007F7C60"/>
    <w:rsid w:val="00804423"/>
    <w:rsid w:val="008047C0"/>
    <w:rsid w:val="008048AC"/>
    <w:rsid w:val="00805918"/>
    <w:rsid w:val="0080714C"/>
    <w:rsid w:val="00807C36"/>
    <w:rsid w:val="00807E9B"/>
    <w:rsid w:val="00811097"/>
    <w:rsid w:val="00817EB0"/>
    <w:rsid w:val="00820B33"/>
    <w:rsid w:val="008212CD"/>
    <w:rsid w:val="0082178B"/>
    <w:rsid w:val="00821DFC"/>
    <w:rsid w:val="00821FD0"/>
    <w:rsid w:val="0082298A"/>
    <w:rsid w:val="00824E09"/>
    <w:rsid w:val="008257C1"/>
    <w:rsid w:val="008259B0"/>
    <w:rsid w:val="008300DD"/>
    <w:rsid w:val="00834DE9"/>
    <w:rsid w:val="00835772"/>
    <w:rsid w:val="00842530"/>
    <w:rsid w:val="00842B36"/>
    <w:rsid w:val="008433C4"/>
    <w:rsid w:val="008445EE"/>
    <w:rsid w:val="00846B56"/>
    <w:rsid w:val="00856C0A"/>
    <w:rsid w:val="00856D87"/>
    <w:rsid w:val="0086189F"/>
    <w:rsid w:val="008618EE"/>
    <w:rsid w:val="00862621"/>
    <w:rsid w:val="00864837"/>
    <w:rsid w:val="0086682D"/>
    <w:rsid w:val="00871455"/>
    <w:rsid w:val="008724B1"/>
    <w:rsid w:val="00875169"/>
    <w:rsid w:val="00875BD3"/>
    <w:rsid w:val="00885C64"/>
    <w:rsid w:val="00887FF8"/>
    <w:rsid w:val="00890D91"/>
    <w:rsid w:val="008A0294"/>
    <w:rsid w:val="008A06A4"/>
    <w:rsid w:val="008A083F"/>
    <w:rsid w:val="008A08FE"/>
    <w:rsid w:val="008A0CF8"/>
    <w:rsid w:val="008A30EC"/>
    <w:rsid w:val="008A3970"/>
    <w:rsid w:val="008A5473"/>
    <w:rsid w:val="008A65BE"/>
    <w:rsid w:val="008B1031"/>
    <w:rsid w:val="008B12CE"/>
    <w:rsid w:val="008B13F4"/>
    <w:rsid w:val="008B1911"/>
    <w:rsid w:val="008B6537"/>
    <w:rsid w:val="008B7C43"/>
    <w:rsid w:val="008C6B8A"/>
    <w:rsid w:val="008D1B09"/>
    <w:rsid w:val="008D2575"/>
    <w:rsid w:val="008D5E79"/>
    <w:rsid w:val="008E0CBD"/>
    <w:rsid w:val="008E2257"/>
    <w:rsid w:val="008E550D"/>
    <w:rsid w:val="008E60FD"/>
    <w:rsid w:val="008E6B3E"/>
    <w:rsid w:val="008E6EF4"/>
    <w:rsid w:val="008E7FD0"/>
    <w:rsid w:val="008F5883"/>
    <w:rsid w:val="008F774F"/>
    <w:rsid w:val="009009F2"/>
    <w:rsid w:val="00903791"/>
    <w:rsid w:val="0090455C"/>
    <w:rsid w:val="00904C0E"/>
    <w:rsid w:val="00912C39"/>
    <w:rsid w:val="00913E34"/>
    <w:rsid w:val="00917A9C"/>
    <w:rsid w:val="00921657"/>
    <w:rsid w:val="00931171"/>
    <w:rsid w:val="00934D54"/>
    <w:rsid w:val="00936106"/>
    <w:rsid w:val="00936419"/>
    <w:rsid w:val="00942289"/>
    <w:rsid w:val="00943EA5"/>
    <w:rsid w:val="0094432D"/>
    <w:rsid w:val="00945124"/>
    <w:rsid w:val="00950B0B"/>
    <w:rsid w:val="00951540"/>
    <w:rsid w:val="00953053"/>
    <w:rsid w:val="0095337C"/>
    <w:rsid w:val="009539BA"/>
    <w:rsid w:val="009623F2"/>
    <w:rsid w:val="009662CE"/>
    <w:rsid w:val="00966648"/>
    <w:rsid w:val="00966FA8"/>
    <w:rsid w:val="00970BC6"/>
    <w:rsid w:val="00977550"/>
    <w:rsid w:val="009870E9"/>
    <w:rsid w:val="00992CB8"/>
    <w:rsid w:val="009935ED"/>
    <w:rsid w:val="00997B5E"/>
    <w:rsid w:val="009A01FD"/>
    <w:rsid w:val="009A1362"/>
    <w:rsid w:val="009A1E9B"/>
    <w:rsid w:val="009A26DA"/>
    <w:rsid w:val="009A5027"/>
    <w:rsid w:val="009A7519"/>
    <w:rsid w:val="009A7DD5"/>
    <w:rsid w:val="009A7FC7"/>
    <w:rsid w:val="009B1379"/>
    <w:rsid w:val="009B152D"/>
    <w:rsid w:val="009B2BC3"/>
    <w:rsid w:val="009D583C"/>
    <w:rsid w:val="009E17B3"/>
    <w:rsid w:val="009E270E"/>
    <w:rsid w:val="009E2995"/>
    <w:rsid w:val="009E67A2"/>
    <w:rsid w:val="009F2103"/>
    <w:rsid w:val="009F3886"/>
    <w:rsid w:val="009F3907"/>
    <w:rsid w:val="009F51CB"/>
    <w:rsid w:val="009F6A35"/>
    <w:rsid w:val="00A01292"/>
    <w:rsid w:val="00A06343"/>
    <w:rsid w:val="00A12B3E"/>
    <w:rsid w:val="00A1562A"/>
    <w:rsid w:val="00A15B1E"/>
    <w:rsid w:val="00A226EA"/>
    <w:rsid w:val="00A23DBC"/>
    <w:rsid w:val="00A27268"/>
    <w:rsid w:val="00A27420"/>
    <w:rsid w:val="00A30CA3"/>
    <w:rsid w:val="00A405FB"/>
    <w:rsid w:val="00A40F9D"/>
    <w:rsid w:val="00A4109B"/>
    <w:rsid w:val="00A45BC3"/>
    <w:rsid w:val="00A532C8"/>
    <w:rsid w:val="00A554CD"/>
    <w:rsid w:val="00A600E3"/>
    <w:rsid w:val="00A60FA5"/>
    <w:rsid w:val="00A61FB6"/>
    <w:rsid w:val="00A665EC"/>
    <w:rsid w:val="00A6737E"/>
    <w:rsid w:val="00A87BC1"/>
    <w:rsid w:val="00A9235C"/>
    <w:rsid w:val="00A9735F"/>
    <w:rsid w:val="00A97E73"/>
    <w:rsid w:val="00AA3976"/>
    <w:rsid w:val="00AA50E8"/>
    <w:rsid w:val="00AA5311"/>
    <w:rsid w:val="00AA6933"/>
    <w:rsid w:val="00AB0110"/>
    <w:rsid w:val="00AB15D7"/>
    <w:rsid w:val="00AB30CC"/>
    <w:rsid w:val="00AB33E0"/>
    <w:rsid w:val="00AB60A2"/>
    <w:rsid w:val="00AB6F5F"/>
    <w:rsid w:val="00AC08E1"/>
    <w:rsid w:val="00AC0C7D"/>
    <w:rsid w:val="00AC1CEC"/>
    <w:rsid w:val="00AC6DD5"/>
    <w:rsid w:val="00AD0CFA"/>
    <w:rsid w:val="00AD1335"/>
    <w:rsid w:val="00AD1F0F"/>
    <w:rsid w:val="00AD6946"/>
    <w:rsid w:val="00AD7A0F"/>
    <w:rsid w:val="00AE397F"/>
    <w:rsid w:val="00AF0E88"/>
    <w:rsid w:val="00AF2B4B"/>
    <w:rsid w:val="00AF6127"/>
    <w:rsid w:val="00AF631F"/>
    <w:rsid w:val="00AF7DE9"/>
    <w:rsid w:val="00B003B1"/>
    <w:rsid w:val="00B01FC0"/>
    <w:rsid w:val="00B03C40"/>
    <w:rsid w:val="00B12B98"/>
    <w:rsid w:val="00B1330A"/>
    <w:rsid w:val="00B14182"/>
    <w:rsid w:val="00B208AF"/>
    <w:rsid w:val="00B21359"/>
    <w:rsid w:val="00B216D6"/>
    <w:rsid w:val="00B2327E"/>
    <w:rsid w:val="00B25C0E"/>
    <w:rsid w:val="00B26B8E"/>
    <w:rsid w:val="00B27F93"/>
    <w:rsid w:val="00B30014"/>
    <w:rsid w:val="00B306C6"/>
    <w:rsid w:val="00B30BED"/>
    <w:rsid w:val="00B32E14"/>
    <w:rsid w:val="00B378B5"/>
    <w:rsid w:val="00B42444"/>
    <w:rsid w:val="00B450C7"/>
    <w:rsid w:val="00B4666A"/>
    <w:rsid w:val="00B51D45"/>
    <w:rsid w:val="00B549C6"/>
    <w:rsid w:val="00B725CF"/>
    <w:rsid w:val="00B746D0"/>
    <w:rsid w:val="00B75D79"/>
    <w:rsid w:val="00B76567"/>
    <w:rsid w:val="00B769AD"/>
    <w:rsid w:val="00B7764C"/>
    <w:rsid w:val="00B827DE"/>
    <w:rsid w:val="00B85343"/>
    <w:rsid w:val="00B903BF"/>
    <w:rsid w:val="00B93731"/>
    <w:rsid w:val="00B946FB"/>
    <w:rsid w:val="00BA236B"/>
    <w:rsid w:val="00BA2F47"/>
    <w:rsid w:val="00BA3337"/>
    <w:rsid w:val="00BA3478"/>
    <w:rsid w:val="00BA4CB7"/>
    <w:rsid w:val="00BA58F5"/>
    <w:rsid w:val="00BA6094"/>
    <w:rsid w:val="00BB2D88"/>
    <w:rsid w:val="00BB6BAF"/>
    <w:rsid w:val="00BC1638"/>
    <w:rsid w:val="00BC1CF1"/>
    <w:rsid w:val="00BC3E41"/>
    <w:rsid w:val="00BC40B2"/>
    <w:rsid w:val="00BC4D70"/>
    <w:rsid w:val="00BC4FC4"/>
    <w:rsid w:val="00BC5884"/>
    <w:rsid w:val="00BC681C"/>
    <w:rsid w:val="00BD08F5"/>
    <w:rsid w:val="00BD1F71"/>
    <w:rsid w:val="00BE14CF"/>
    <w:rsid w:val="00BE2253"/>
    <w:rsid w:val="00BE242F"/>
    <w:rsid w:val="00BE250E"/>
    <w:rsid w:val="00BE2ED2"/>
    <w:rsid w:val="00BE3268"/>
    <w:rsid w:val="00BE5A17"/>
    <w:rsid w:val="00BF219E"/>
    <w:rsid w:val="00BF5FE9"/>
    <w:rsid w:val="00BF753D"/>
    <w:rsid w:val="00C005BE"/>
    <w:rsid w:val="00C036C2"/>
    <w:rsid w:val="00C05DFD"/>
    <w:rsid w:val="00C06E4F"/>
    <w:rsid w:val="00C2448D"/>
    <w:rsid w:val="00C3061F"/>
    <w:rsid w:val="00C30BB5"/>
    <w:rsid w:val="00C36E7F"/>
    <w:rsid w:val="00C47859"/>
    <w:rsid w:val="00C54475"/>
    <w:rsid w:val="00C569DC"/>
    <w:rsid w:val="00C56A0B"/>
    <w:rsid w:val="00C576E8"/>
    <w:rsid w:val="00C65ABE"/>
    <w:rsid w:val="00C672F9"/>
    <w:rsid w:val="00C67E3E"/>
    <w:rsid w:val="00C7132C"/>
    <w:rsid w:val="00C735FF"/>
    <w:rsid w:val="00C740C9"/>
    <w:rsid w:val="00C758AB"/>
    <w:rsid w:val="00C779AD"/>
    <w:rsid w:val="00C80F24"/>
    <w:rsid w:val="00C81DAA"/>
    <w:rsid w:val="00C87523"/>
    <w:rsid w:val="00C876E5"/>
    <w:rsid w:val="00C91413"/>
    <w:rsid w:val="00C95A58"/>
    <w:rsid w:val="00C97C00"/>
    <w:rsid w:val="00CA220D"/>
    <w:rsid w:val="00CB1D09"/>
    <w:rsid w:val="00CB2D45"/>
    <w:rsid w:val="00CB2EDA"/>
    <w:rsid w:val="00CB72BA"/>
    <w:rsid w:val="00CC0EC1"/>
    <w:rsid w:val="00CC1587"/>
    <w:rsid w:val="00CC15CD"/>
    <w:rsid w:val="00CC1797"/>
    <w:rsid w:val="00CC1C24"/>
    <w:rsid w:val="00CC2CC2"/>
    <w:rsid w:val="00CC4E37"/>
    <w:rsid w:val="00CD1EF7"/>
    <w:rsid w:val="00CD5BAE"/>
    <w:rsid w:val="00CD7152"/>
    <w:rsid w:val="00CE15E1"/>
    <w:rsid w:val="00CE1A53"/>
    <w:rsid w:val="00CE39BA"/>
    <w:rsid w:val="00CE7AAB"/>
    <w:rsid w:val="00CF089C"/>
    <w:rsid w:val="00CF2EF6"/>
    <w:rsid w:val="00CF38A1"/>
    <w:rsid w:val="00CF480A"/>
    <w:rsid w:val="00CF7121"/>
    <w:rsid w:val="00D02C79"/>
    <w:rsid w:val="00D0311C"/>
    <w:rsid w:val="00D048CD"/>
    <w:rsid w:val="00D06099"/>
    <w:rsid w:val="00D109FC"/>
    <w:rsid w:val="00D14562"/>
    <w:rsid w:val="00D179F6"/>
    <w:rsid w:val="00D17EA3"/>
    <w:rsid w:val="00D2025F"/>
    <w:rsid w:val="00D20E00"/>
    <w:rsid w:val="00D21CB3"/>
    <w:rsid w:val="00D24262"/>
    <w:rsid w:val="00D3055B"/>
    <w:rsid w:val="00D33BE1"/>
    <w:rsid w:val="00D35DA4"/>
    <w:rsid w:val="00D41CB2"/>
    <w:rsid w:val="00D41EE0"/>
    <w:rsid w:val="00D44231"/>
    <w:rsid w:val="00D47C30"/>
    <w:rsid w:val="00D5467D"/>
    <w:rsid w:val="00D5788D"/>
    <w:rsid w:val="00D60C25"/>
    <w:rsid w:val="00D62B3B"/>
    <w:rsid w:val="00D62CA2"/>
    <w:rsid w:val="00D63F3E"/>
    <w:rsid w:val="00D709F6"/>
    <w:rsid w:val="00D75E16"/>
    <w:rsid w:val="00D8066B"/>
    <w:rsid w:val="00D81AC3"/>
    <w:rsid w:val="00D83161"/>
    <w:rsid w:val="00D8533B"/>
    <w:rsid w:val="00D87139"/>
    <w:rsid w:val="00D91088"/>
    <w:rsid w:val="00D979CD"/>
    <w:rsid w:val="00DA73FB"/>
    <w:rsid w:val="00DB2A78"/>
    <w:rsid w:val="00DB2CEC"/>
    <w:rsid w:val="00DB37AD"/>
    <w:rsid w:val="00DC0816"/>
    <w:rsid w:val="00DC3973"/>
    <w:rsid w:val="00DC55B3"/>
    <w:rsid w:val="00DC7508"/>
    <w:rsid w:val="00DD6D59"/>
    <w:rsid w:val="00DE7D7D"/>
    <w:rsid w:val="00DF0743"/>
    <w:rsid w:val="00DF1923"/>
    <w:rsid w:val="00DF2EC0"/>
    <w:rsid w:val="00DF4344"/>
    <w:rsid w:val="00DF6DB0"/>
    <w:rsid w:val="00DF734D"/>
    <w:rsid w:val="00E00643"/>
    <w:rsid w:val="00E027B6"/>
    <w:rsid w:val="00E04541"/>
    <w:rsid w:val="00E04734"/>
    <w:rsid w:val="00E068CE"/>
    <w:rsid w:val="00E107AD"/>
    <w:rsid w:val="00E1230C"/>
    <w:rsid w:val="00E125DA"/>
    <w:rsid w:val="00E13A79"/>
    <w:rsid w:val="00E14D70"/>
    <w:rsid w:val="00E16B35"/>
    <w:rsid w:val="00E219D6"/>
    <w:rsid w:val="00E238EE"/>
    <w:rsid w:val="00E25627"/>
    <w:rsid w:val="00E30247"/>
    <w:rsid w:val="00E31BFA"/>
    <w:rsid w:val="00E32406"/>
    <w:rsid w:val="00E409A3"/>
    <w:rsid w:val="00E44DFB"/>
    <w:rsid w:val="00E46E41"/>
    <w:rsid w:val="00E500CC"/>
    <w:rsid w:val="00E50234"/>
    <w:rsid w:val="00E52C89"/>
    <w:rsid w:val="00E5354A"/>
    <w:rsid w:val="00E54A2D"/>
    <w:rsid w:val="00E56B51"/>
    <w:rsid w:val="00E64F0E"/>
    <w:rsid w:val="00E67704"/>
    <w:rsid w:val="00E758B1"/>
    <w:rsid w:val="00E7784B"/>
    <w:rsid w:val="00E8016F"/>
    <w:rsid w:val="00E841C1"/>
    <w:rsid w:val="00E94D13"/>
    <w:rsid w:val="00E95380"/>
    <w:rsid w:val="00E95664"/>
    <w:rsid w:val="00E95852"/>
    <w:rsid w:val="00E97875"/>
    <w:rsid w:val="00EA2D5A"/>
    <w:rsid w:val="00EB0438"/>
    <w:rsid w:val="00EB6B52"/>
    <w:rsid w:val="00EC2947"/>
    <w:rsid w:val="00EC2F57"/>
    <w:rsid w:val="00EC361D"/>
    <w:rsid w:val="00EC462E"/>
    <w:rsid w:val="00EC5D09"/>
    <w:rsid w:val="00EE20DD"/>
    <w:rsid w:val="00EE2734"/>
    <w:rsid w:val="00EE48C9"/>
    <w:rsid w:val="00EE4FF0"/>
    <w:rsid w:val="00EE662C"/>
    <w:rsid w:val="00EF4441"/>
    <w:rsid w:val="00EF7793"/>
    <w:rsid w:val="00EF7932"/>
    <w:rsid w:val="00F017D0"/>
    <w:rsid w:val="00F076D3"/>
    <w:rsid w:val="00F07DE6"/>
    <w:rsid w:val="00F1535A"/>
    <w:rsid w:val="00F20FC0"/>
    <w:rsid w:val="00F237B1"/>
    <w:rsid w:val="00F24E75"/>
    <w:rsid w:val="00F24FF1"/>
    <w:rsid w:val="00F272E2"/>
    <w:rsid w:val="00F27EF9"/>
    <w:rsid w:val="00F30F44"/>
    <w:rsid w:val="00F40498"/>
    <w:rsid w:val="00F40AD5"/>
    <w:rsid w:val="00F47041"/>
    <w:rsid w:val="00F50ED2"/>
    <w:rsid w:val="00F52011"/>
    <w:rsid w:val="00F557F5"/>
    <w:rsid w:val="00F57D54"/>
    <w:rsid w:val="00F61C25"/>
    <w:rsid w:val="00F63339"/>
    <w:rsid w:val="00F6528C"/>
    <w:rsid w:val="00F6535D"/>
    <w:rsid w:val="00F65A77"/>
    <w:rsid w:val="00F81988"/>
    <w:rsid w:val="00F81D3D"/>
    <w:rsid w:val="00F92E7D"/>
    <w:rsid w:val="00F93359"/>
    <w:rsid w:val="00F93D3B"/>
    <w:rsid w:val="00F94F77"/>
    <w:rsid w:val="00F963CF"/>
    <w:rsid w:val="00FA1C2D"/>
    <w:rsid w:val="00FA5931"/>
    <w:rsid w:val="00FB0346"/>
    <w:rsid w:val="00FB480D"/>
    <w:rsid w:val="00FB6EE4"/>
    <w:rsid w:val="00FC6892"/>
    <w:rsid w:val="00FD2D85"/>
    <w:rsid w:val="00FD35CE"/>
    <w:rsid w:val="00FD3A24"/>
    <w:rsid w:val="00FD439F"/>
    <w:rsid w:val="00FD4A79"/>
    <w:rsid w:val="00FD58A8"/>
    <w:rsid w:val="00FD646E"/>
    <w:rsid w:val="00FD7360"/>
    <w:rsid w:val="00FE70F6"/>
    <w:rsid w:val="00FE7545"/>
    <w:rsid w:val="00FF0A3B"/>
    <w:rsid w:val="00FF1198"/>
    <w:rsid w:val="00FF22A2"/>
    <w:rsid w:val="00FF2D54"/>
    <w:rsid w:val="00FF53A1"/>
    <w:rsid w:val="00FF7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DF4259"/>
  <w15:docId w15:val="{F290010E-C2FD-418C-B878-21CA2C0E8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highlight w:val="white"/>
        <w:lang w:val="en"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9F5"/>
  </w:style>
  <w:style w:type="paragraph" w:styleId="Heading1">
    <w:name w:val="heading 1"/>
    <w:next w:val="Normal"/>
    <w:uiPriority w:val="9"/>
    <w:rsid w:val="008A5473"/>
    <w:pPr>
      <w:keepNext/>
      <w:keepLines/>
      <w:pageBreakBefore/>
      <w:numPr>
        <w:numId w:val="26"/>
      </w:numPr>
      <w:spacing w:after="220"/>
      <w:jc w:val="center"/>
      <w:outlineLvl w:val="0"/>
    </w:pPr>
    <w:rPr>
      <w:rFonts w:ascii="Arial" w:hAnsi="Arial"/>
      <w:b/>
      <w:szCs w:val="40"/>
    </w:rPr>
  </w:style>
  <w:style w:type="paragraph" w:styleId="Heading2">
    <w:name w:val="heading 2"/>
    <w:basedOn w:val="Heading1"/>
    <w:next w:val="Normal"/>
    <w:uiPriority w:val="9"/>
    <w:unhideWhenUsed/>
    <w:qFormat/>
    <w:rsid w:val="00322150"/>
    <w:pPr>
      <w:pageBreakBefore w:val="0"/>
      <w:numPr>
        <w:ilvl w:val="1"/>
      </w:numPr>
      <w:jc w:val="left"/>
      <w:outlineLvl w:val="1"/>
    </w:pPr>
    <w:rPr>
      <w:caps/>
      <w:szCs w:val="32"/>
      <w:highlight w:val="none"/>
    </w:rPr>
  </w:style>
  <w:style w:type="paragraph" w:styleId="Heading3">
    <w:name w:val="heading 3"/>
    <w:basedOn w:val="Normal"/>
    <w:next w:val="Normal"/>
    <w:uiPriority w:val="9"/>
    <w:unhideWhenUsed/>
    <w:qFormat/>
    <w:rsid w:val="00BB2D88"/>
    <w:pPr>
      <w:keepNext/>
      <w:keepLines/>
      <w:numPr>
        <w:ilvl w:val="2"/>
        <w:numId w:val="26"/>
      </w:numPr>
      <w:spacing w:after="220"/>
      <w:outlineLvl w:val="2"/>
    </w:pPr>
    <w:rPr>
      <w:rFonts w:ascii="Arial" w:hAnsi="Arial"/>
      <w:b/>
      <w:szCs w:val="28"/>
    </w:rPr>
  </w:style>
  <w:style w:type="paragraph" w:styleId="Heading4">
    <w:name w:val="heading 4"/>
    <w:basedOn w:val="Normal"/>
    <w:next w:val="Normal"/>
    <w:uiPriority w:val="9"/>
    <w:unhideWhenUsed/>
    <w:qFormat/>
    <w:rsid w:val="0074406F"/>
    <w:pPr>
      <w:keepNext/>
      <w:keepLines/>
      <w:numPr>
        <w:ilvl w:val="3"/>
        <w:numId w:val="26"/>
      </w:numPr>
      <w:spacing w:before="280" w:after="80"/>
      <w:outlineLvl w:val="3"/>
    </w:pPr>
    <w:rPr>
      <w:rFonts w:ascii="Arial" w:hAnsi="Arial" w:cs="Arial"/>
      <w:i/>
      <w:iCs/>
      <w:highlight w:val="none"/>
    </w:rPr>
  </w:style>
  <w:style w:type="paragraph" w:styleId="Heading5">
    <w:name w:val="heading 5"/>
    <w:basedOn w:val="Normal"/>
    <w:next w:val="Normal"/>
    <w:uiPriority w:val="9"/>
    <w:semiHidden/>
    <w:unhideWhenUsed/>
    <w:qFormat/>
    <w:pPr>
      <w:keepNext/>
      <w:keepLines/>
      <w:numPr>
        <w:ilvl w:val="4"/>
        <w:numId w:val="2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33D4D"/>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3D4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3D4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5" w:type="dxa"/>
        <w:left w:w="15" w:type="dxa"/>
        <w:bottom w:w="15" w:type="dxa"/>
        <w:right w:w="15" w:type="dxa"/>
      </w:tblCellMar>
    </w:tblPr>
  </w:style>
  <w:style w:type="table" w:customStyle="1" w:styleId="ab">
    <w:basedOn w:val="TableNormal"/>
    <w:tblPr>
      <w:tblStyleRowBandSize w:val="1"/>
      <w:tblStyleColBandSize w:val="1"/>
      <w:tblCellMar>
        <w:top w:w="15" w:type="dxa"/>
        <w:left w:w="15" w:type="dxa"/>
        <w:bottom w:w="15" w:type="dxa"/>
        <w:right w:w="15"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5" w:type="dxa"/>
        <w:left w:w="15" w:type="dxa"/>
        <w:bottom w:w="15" w:type="dxa"/>
        <w:right w:w="15" w:type="dxa"/>
      </w:tblCellMar>
    </w:tblPr>
  </w:style>
  <w:style w:type="table" w:customStyle="1" w:styleId="ae">
    <w:basedOn w:val="TableNormal"/>
    <w:tblPr>
      <w:tblStyleRowBandSize w:val="1"/>
      <w:tblStyleColBandSize w:val="1"/>
      <w:tblCellMar>
        <w:top w:w="15" w:type="dxa"/>
        <w:left w:w="15" w:type="dxa"/>
        <w:bottom w:w="15" w:type="dxa"/>
        <w:right w:w="15"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5" w:type="dxa"/>
        <w:left w:w="15" w:type="dxa"/>
        <w:bottom w:w="15" w:type="dxa"/>
        <w:right w:w="15" w:type="dxa"/>
      </w:tblCellMar>
    </w:tblPr>
  </w:style>
  <w:style w:type="table" w:customStyle="1" w:styleId="af1">
    <w:basedOn w:val="TableNormal"/>
    <w:tblPr>
      <w:tblStyleRowBandSize w:val="1"/>
      <w:tblStyleColBandSize w:val="1"/>
      <w:tblCellMar>
        <w:top w:w="15" w:type="dxa"/>
        <w:left w:w="15" w:type="dxa"/>
        <w:bottom w:w="15" w:type="dxa"/>
        <w:right w:w="15"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5" w:type="dxa"/>
        <w:left w:w="15" w:type="dxa"/>
        <w:bottom w:w="15" w:type="dxa"/>
        <w:right w:w="15" w:type="dxa"/>
      </w:tblCellMar>
    </w:tblPr>
  </w:style>
  <w:style w:type="table" w:customStyle="1" w:styleId="af4">
    <w:basedOn w:val="TableNormal"/>
    <w:tblPr>
      <w:tblStyleRowBandSize w:val="1"/>
      <w:tblStyleColBandSize w:val="1"/>
      <w:tblCellMar>
        <w:top w:w="15" w:type="dxa"/>
        <w:left w:w="15" w:type="dxa"/>
        <w:bottom w:w="15" w:type="dxa"/>
        <w:right w:w="15"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5" w:type="dxa"/>
        <w:left w:w="15" w:type="dxa"/>
        <w:bottom w:w="15" w:type="dxa"/>
        <w:right w:w="15" w:type="dxa"/>
      </w:tblCellMar>
    </w:tblPr>
  </w:style>
  <w:style w:type="table" w:customStyle="1" w:styleId="af7">
    <w:basedOn w:val="TableNormal"/>
    <w:tblPr>
      <w:tblStyleRowBandSize w:val="1"/>
      <w:tblStyleColBandSize w:val="1"/>
      <w:tblCellMar>
        <w:top w:w="15" w:type="dxa"/>
        <w:left w:w="15" w:type="dxa"/>
        <w:bottom w:w="15" w:type="dxa"/>
        <w:right w:w="15"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5" w:type="dxa"/>
        <w:left w:w="15" w:type="dxa"/>
        <w:bottom w:w="15" w:type="dxa"/>
        <w:right w:w="15" w:type="dxa"/>
      </w:tblCellMar>
    </w:tblPr>
  </w:style>
  <w:style w:type="table" w:customStyle="1" w:styleId="afa">
    <w:basedOn w:val="TableNormal"/>
    <w:tblPr>
      <w:tblStyleRowBandSize w:val="1"/>
      <w:tblStyleColBandSize w:val="1"/>
      <w:tblCellMar>
        <w:top w:w="15" w:type="dxa"/>
        <w:left w:w="15" w:type="dxa"/>
        <w:bottom w:w="15" w:type="dxa"/>
        <w:right w:w="15"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5" w:type="dxa"/>
        <w:left w:w="15" w:type="dxa"/>
        <w:bottom w:w="15" w:type="dxa"/>
        <w:right w:w="15" w:type="dxa"/>
      </w:tblCellMar>
    </w:tblPr>
  </w:style>
  <w:style w:type="table" w:customStyle="1" w:styleId="afd">
    <w:basedOn w:val="TableNormal"/>
    <w:tblPr>
      <w:tblStyleRowBandSize w:val="1"/>
      <w:tblStyleColBandSize w:val="1"/>
      <w:tblCellMar>
        <w:top w:w="15" w:type="dxa"/>
        <w:left w:w="15" w:type="dxa"/>
        <w:bottom w:w="15" w:type="dxa"/>
        <w:right w:w="15"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5" w:type="dxa"/>
        <w:left w:w="15" w:type="dxa"/>
        <w:bottom w:w="15" w:type="dxa"/>
        <w:right w:w="15" w:type="dxa"/>
      </w:tblCellMar>
    </w:tblPr>
  </w:style>
  <w:style w:type="table" w:customStyle="1" w:styleId="aff0">
    <w:basedOn w:val="TableNormal"/>
    <w:tblPr>
      <w:tblStyleRowBandSize w:val="1"/>
      <w:tblStyleColBandSize w:val="1"/>
      <w:tblCellMar>
        <w:top w:w="15" w:type="dxa"/>
        <w:left w:w="15" w:type="dxa"/>
        <w:bottom w:w="15" w:type="dxa"/>
        <w:right w:w="15"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5" w:type="dxa"/>
        <w:left w:w="15" w:type="dxa"/>
        <w:bottom w:w="15" w:type="dxa"/>
        <w:right w:w="15" w:type="dxa"/>
      </w:tblCellMar>
    </w:tblPr>
  </w:style>
  <w:style w:type="table" w:customStyle="1" w:styleId="aff3">
    <w:basedOn w:val="TableNormal"/>
    <w:tblPr>
      <w:tblStyleRowBandSize w:val="1"/>
      <w:tblStyleColBandSize w:val="1"/>
      <w:tblCellMar>
        <w:top w:w="15" w:type="dxa"/>
        <w:left w:w="15" w:type="dxa"/>
        <w:bottom w:w="15" w:type="dxa"/>
        <w:right w:w="15" w:type="dxa"/>
      </w:tblCellMar>
    </w:tblPr>
  </w:style>
  <w:style w:type="table" w:customStyle="1" w:styleId="aff4">
    <w:basedOn w:val="TableNormal"/>
    <w:tblPr>
      <w:tblStyleRowBandSize w:val="1"/>
      <w:tblStyleColBandSize w:val="1"/>
      <w:tblCellMar>
        <w:top w:w="100" w:type="dxa"/>
        <w:left w:w="100" w:type="dxa"/>
        <w:bottom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tblPr>
      <w:tblStyleRowBandSize w:val="1"/>
      <w:tblStyleColBandSize w:val="1"/>
      <w:tblCellMar>
        <w:top w:w="100" w:type="dxa"/>
        <w:left w:w="100" w:type="dxa"/>
        <w:bottom w:w="100" w:type="dxa"/>
        <w:right w:w="100" w:type="dxa"/>
      </w:tblCellMar>
    </w:tblPr>
  </w:style>
  <w:style w:type="table" w:customStyle="1" w:styleId="aff8">
    <w:basedOn w:val="TableNormal"/>
    <w:tblPr>
      <w:tblStyleRowBandSize w:val="1"/>
      <w:tblStyleColBandSize w:val="1"/>
    </w:tblPr>
  </w:style>
  <w:style w:type="table" w:customStyle="1" w:styleId="aff9">
    <w:basedOn w:val="TableNormal"/>
    <w:tblPr>
      <w:tblStyleRowBandSize w:val="1"/>
      <w:tblStyleColBandSize w:val="1"/>
    </w:tblPr>
  </w:style>
  <w:style w:type="table" w:customStyle="1" w:styleId="affa">
    <w:basedOn w:val="TableNormal"/>
    <w:tblPr>
      <w:tblStyleRowBandSize w:val="1"/>
      <w:tblStyleColBandSize w:val="1"/>
    </w:tblPr>
  </w:style>
  <w:style w:type="table" w:customStyle="1" w:styleId="affb">
    <w:basedOn w:val="TableNormal"/>
    <w:tblPr>
      <w:tblStyleRowBandSize w:val="1"/>
      <w:tblStyleColBandSize w:val="1"/>
      <w:tblCellMar>
        <w:top w:w="100" w:type="dxa"/>
        <w:left w:w="100" w:type="dxa"/>
        <w:bottom w:w="100" w:type="dxa"/>
        <w:right w:w="100" w:type="dxa"/>
      </w:tblCellMar>
    </w:tblPr>
  </w:style>
  <w:style w:type="table" w:customStyle="1" w:styleId="affc">
    <w:basedOn w:val="TableNormal"/>
    <w:tblPr>
      <w:tblStyleRowBandSize w:val="1"/>
      <w:tblStyleColBandSize w:val="1"/>
    </w:tblPr>
  </w:style>
  <w:style w:type="table" w:customStyle="1" w:styleId="affd">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675CB6"/>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odyText">
    <w:name w:val="Body Text"/>
    <w:basedOn w:val="Normal"/>
    <w:link w:val="BodyTextChar"/>
    <w:uiPriority w:val="1"/>
    <w:qFormat/>
    <w:rsid w:val="00322150"/>
    <w:pPr>
      <w:widowControl w:val="0"/>
      <w:autoSpaceDE w:val="0"/>
      <w:autoSpaceDN w:val="0"/>
    </w:pPr>
    <w:rPr>
      <w:rFonts w:ascii="Arial" w:eastAsia="Microsoft Sans Serif" w:hAnsi="Arial" w:cs="Microsoft Sans Serif"/>
      <w:highlight w:val="none"/>
      <w:lang w:val="en-US"/>
    </w:rPr>
  </w:style>
  <w:style w:type="character" w:customStyle="1" w:styleId="BodyTextChar">
    <w:name w:val="Body Text Char"/>
    <w:basedOn w:val="DefaultParagraphFont"/>
    <w:link w:val="BodyText"/>
    <w:uiPriority w:val="1"/>
    <w:rsid w:val="00322150"/>
    <w:rPr>
      <w:rFonts w:ascii="Arial" w:eastAsia="Microsoft Sans Serif" w:hAnsi="Arial" w:cs="Microsoft Sans Serif"/>
      <w:highlight w:val="none"/>
      <w:lang w:val="en-US"/>
    </w:rPr>
  </w:style>
  <w:style w:type="paragraph" w:styleId="ListParagraph">
    <w:name w:val="List Paragraph"/>
    <w:basedOn w:val="Normal"/>
    <w:uiPriority w:val="34"/>
    <w:qFormat/>
    <w:rsid w:val="007E3A14"/>
    <w:pPr>
      <w:ind w:left="720"/>
      <w:contextualSpacing/>
    </w:pPr>
  </w:style>
  <w:style w:type="paragraph" w:styleId="CommentSubject">
    <w:name w:val="annotation subject"/>
    <w:basedOn w:val="CommentText"/>
    <w:next w:val="CommentText"/>
    <w:link w:val="CommentSubjectChar"/>
    <w:uiPriority w:val="99"/>
    <w:semiHidden/>
    <w:unhideWhenUsed/>
    <w:rsid w:val="004C5875"/>
    <w:rPr>
      <w:b/>
      <w:bCs/>
    </w:rPr>
  </w:style>
  <w:style w:type="character" w:customStyle="1" w:styleId="CommentSubjectChar">
    <w:name w:val="Comment Subject Char"/>
    <w:basedOn w:val="CommentTextChar"/>
    <w:link w:val="CommentSubject"/>
    <w:uiPriority w:val="99"/>
    <w:semiHidden/>
    <w:rsid w:val="004C5875"/>
    <w:rPr>
      <w:b/>
      <w:bCs/>
      <w:sz w:val="20"/>
      <w:szCs w:val="20"/>
    </w:rPr>
  </w:style>
  <w:style w:type="character" w:styleId="Hyperlink">
    <w:name w:val="Hyperlink"/>
    <w:basedOn w:val="DefaultParagraphFont"/>
    <w:uiPriority w:val="99"/>
    <w:unhideWhenUsed/>
    <w:rsid w:val="001C7057"/>
    <w:rPr>
      <w:color w:val="0000FF" w:themeColor="hyperlink"/>
      <w:u w:val="single"/>
    </w:rPr>
  </w:style>
  <w:style w:type="character" w:styleId="UnresolvedMention">
    <w:name w:val="Unresolved Mention"/>
    <w:basedOn w:val="DefaultParagraphFont"/>
    <w:uiPriority w:val="99"/>
    <w:semiHidden/>
    <w:unhideWhenUsed/>
    <w:rsid w:val="001C7057"/>
    <w:rPr>
      <w:color w:val="605E5C"/>
      <w:shd w:val="clear" w:color="auto" w:fill="E1DFDD"/>
    </w:rPr>
  </w:style>
  <w:style w:type="character" w:styleId="PlaceholderText">
    <w:name w:val="Placeholder Text"/>
    <w:basedOn w:val="DefaultParagraphFont"/>
    <w:uiPriority w:val="99"/>
    <w:semiHidden/>
    <w:rsid w:val="008E6EF4"/>
    <w:rPr>
      <w:color w:val="808080"/>
    </w:rPr>
  </w:style>
  <w:style w:type="paragraph" w:styleId="Header">
    <w:name w:val="header"/>
    <w:basedOn w:val="Normal"/>
    <w:link w:val="HeaderChar"/>
    <w:uiPriority w:val="99"/>
    <w:unhideWhenUsed/>
    <w:rsid w:val="00934D54"/>
    <w:pPr>
      <w:tabs>
        <w:tab w:val="center" w:pos="4680"/>
        <w:tab w:val="right" w:pos="9360"/>
      </w:tabs>
    </w:pPr>
  </w:style>
  <w:style w:type="character" w:customStyle="1" w:styleId="HeaderChar">
    <w:name w:val="Header Char"/>
    <w:basedOn w:val="DefaultParagraphFont"/>
    <w:link w:val="Header"/>
    <w:uiPriority w:val="99"/>
    <w:rsid w:val="00934D54"/>
  </w:style>
  <w:style w:type="paragraph" w:styleId="Footer">
    <w:name w:val="footer"/>
    <w:basedOn w:val="Normal"/>
    <w:link w:val="FooterChar"/>
    <w:uiPriority w:val="99"/>
    <w:unhideWhenUsed/>
    <w:rsid w:val="00934D54"/>
    <w:pPr>
      <w:tabs>
        <w:tab w:val="center" w:pos="4680"/>
        <w:tab w:val="right" w:pos="9360"/>
      </w:tabs>
    </w:pPr>
  </w:style>
  <w:style w:type="character" w:customStyle="1" w:styleId="FooterChar">
    <w:name w:val="Footer Char"/>
    <w:basedOn w:val="DefaultParagraphFont"/>
    <w:link w:val="Footer"/>
    <w:uiPriority w:val="99"/>
    <w:rsid w:val="00934D54"/>
  </w:style>
  <w:style w:type="numbering" w:customStyle="1" w:styleId="Style1">
    <w:name w:val="Style1"/>
    <w:uiPriority w:val="99"/>
    <w:rsid w:val="008E2257"/>
    <w:pPr>
      <w:numPr>
        <w:numId w:val="22"/>
      </w:numPr>
    </w:pPr>
  </w:style>
  <w:style w:type="numbering" w:customStyle="1" w:styleId="Style2">
    <w:name w:val="Style2"/>
    <w:uiPriority w:val="99"/>
    <w:rsid w:val="00256874"/>
    <w:pPr>
      <w:numPr>
        <w:numId w:val="25"/>
      </w:numPr>
    </w:pPr>
  </w:style>
  <w:style w:type="character" w:customStyle="1" w:styleId="Heading7Char">
    <w:name w:val="Heading 7 Char"/>
    <w:basedOn w:val="DefaultParagraphFont"/>
    <w:link w:val="Heading7"/>
    <w:uiPriority w:val="9"/>
    <w:semiHidden/>
    <w:rsid w:val="00533D4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33D4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3D4D"/>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194DCE"/>
    <w:pPr>
      <w:spacing w:after="100"/>
      <w:ind w:left="440"/>
    </w:pPr>
  </w:style>
  <w:style w:type="paragraph" w:styleId="TOCHeading">
    <w:name w:val="TOC Heading"/>
    <w:basedOn w:val="Heading1"/>
    <w:next w:val="Normal"/>
    <w:uiPriority w:val="39"/>
    <w:unhideWhenUsed/>
    <w:qFormat/>
    <w:rsid w:val="001D6EBF"/>
    <w:pPr>
      <w:spacing w:before="240" w:after="0" w:line="259" w:lineRule="auto"/>
      <w:outlineLvl w:val="9"/>
    </w:pPr>
    <w:rPr>
      <w:rFonts w:asciiTheme="majorHAnsi" w:eastAsiaTheme="majorEastAsia" w:hAnsiTheme="majorHAnsi" w:cstheme="majorBidi"/>
      <w:color w:val="365F91" w:themeColor="accent1" w:themeShade="BF"/>
      <w:sz w:val="32"/>
      <w:szCs w:val="32"/>
      <w:highlight w:val="none"/>
      <w:lang w:val="en-US"/>
    </w:rPr>
  </w:style>
  <w:style w:type="paragraph" w:styleId="TOC1">
    <w:name w:val="toc 1"/>
    <w:basedOn w:val="Normal"/>
    <w:next w:val="Normal"/>
    <w:autoRedefine/>
    <w:uiPriority w:val="39"/>
    <w:unhideWhenUsed/>
    <w:rsid w:val="00BF5FE9"/>
    <w:pPr>
      <w:tabs>
        <w:tab w:val="right" w:leader="dot" w:pos="9019"/>
      </w:tabs>
      <w:spacing w:after="100"/>
    </w:pPr>
  </w:style>
  <w:style w:type="paragraph" w:styleId="Bibliography">
    <w:name w:val="Bibliography"/>
    <w:basedOn w:val="Normal"/>
    <w:next w:val="Normal"/>
    <w:uiPriority w:val="37"/>
    <w:unhideWhenUsed/>
    <w:rsid w:val="00162AEF"/>
    <w:pPr>
      <w:ind w:left="720" w:hanging="720"/>
    </w:pPr>
  </w:style>
  <w:style w:type="paragraph" w:styleId="TOC2">
    <w:name w:val="toc 2"/>
    <w:basedOn w:val="Normal"/>
    <w:next w:val="Normal"/>
    <w:autoRedefine/>
    <w:uiPriority w:val="39"/>
    <w:unhideWhenUsed/>
    <w:rsid w:val="00637691"/>
    <w:pPr>
      <w:spacing w:after="100"/>
      <w:ind w:left="220"/>
    </w:pPr>
  </w:style>
  <w:style w:type="numbering" w:customStyle="1" w:styleId="Style11">
    <w:name w:val="Style11"/>
    <w:uiPriority w:val="99"/>
    <w:rsid w:val="00710B08"/>
    <w:pPr>
      <w:numPr>
        <w:numId w:val="16"/>
      </w:numPr>
    </w:pPr>
  </w:style>
  <w:style w:type="numbering" w:customStyle="1" w:styleId="MainHeadings">
    <w:name w:val="MainHeadings"/>
    <w:uiPriority w:val="99"/>
    <w:rsid w:val="00B827DE"/>
    <w:pPr>
      <w:numPr>
        <w:numId w:val="20"/>
      </w:numPr>
    </w:pPr>
  </w:style>
  <w:style w:type="table" w:styleId="TableGrid">
    <w:name w:val="Table Grid"/>
    <w:basedOn w:val="TableNormal"/>
    <w:uiPriority w:val="39"/>
    <w:rsid w:val="00C735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12522"/>
  </w:style>
  <w:style w:type="paragraph" w:styleId="NormalWeb">
    <w:name w:val="Normal (Web)"/>
    <w:basedOn w:val="Normal"/>
    <w:uiPriority w:val="99"/>
    <w:semiHidden/>
    <w:unhideWhenUsed/>
    <w:rsid w:val="004F7404"/>
    <w:pPr>
      <w:spacing w:before="100" w:beforeAutospacing="1" w:after="100" w:afterAutospacing="1"/>
    </w:pPr>
    <w:rPr>
      <w:sz w:val="24"/>
      <w:szCs w:val="24"/>
      <w:highlight w:val="none"/>
      <w:lang w:val="en-US"/>
    </w:rPr>
  </w:style>
  <w:style w:type="character" w:styleId="Strong">
    <w:name w:val="Strong"/>
    <w:basedOn w:val="DefaultParagraphFont"/>
    <w:uiPriority w:val="22"/>
    <w:qFormat/>
    <w:rsid w:val="004F7404"/>
    <w:rPr>
      <w:b/>
      <w:bCs/>
    </w:rPr>
  </w:style>
  <w:style w:type="character" w:customStyle="1" w:styleId="ui-provider">
    <w:name w:val="ui-provider"/>
    <w:basedOn w:val="DefaultParagraphFont"/>
    <w:rsid w:val="009A7FC7"/>
  </w:style>
  <w:style w:type="paragraph" w:styleId="HTMLPreformatted">
    <w:name w:val="HTML Preformatted"/>
    <w:basedOn w:val="Normal"/>
    <w:link w:val="HTMLPreformattedChar"/>
    <w:uiPriority w:val="99"/>
    <w:semiHidden/>
    <w:unhideWhenUsed/>
    <w:rsid w:val="00666EA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6EA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979037">
      <w:bodyDiv w:val="1"/>
      <w:marLeft w:val="0"/>
      <w:marRight w:val="0"/>
      <w:marTop w:val="0"/>
      <w:marBottom w:val="0"/>
      <w:divBdr>
        <w:top w:val="none" w:sz="0" w:space="0" w:color="auto"/>
        <w:left w:val="none" w:sz="0" w:space="0" w:color="auto"/>
        <w:bottom w:val="none" w:sz="0" w:space="0" w:color="auto"/>
        <w:right w:val="none" w:sz="0" w:space="0" w:color="auto"/>
      </w:divBdr>
      <w:divsChild>
        <w:div w:id="1081828442">
          <w:marLeft w:val="0"/>
          <w:marRight w:val="0"/>
          <w:marTop w:val="0"/>
          <w:marBottom w:val="0"/>
          <w:divBdr>
            <w:top w:val="none" w:sz="0" w:space="0" w:color="auto"/>
            <w:left w:val="none" w:sz="0" w:space="0" w:color="auto"/>
            <w:bottom w:val="none" w:sz="0" w:space="0" w:color="auto"/>
            <w:right w:val="none" w:sz="0" w:space="0" w:color="auto"/>
          </w:divBdr>
          <w:divsChild>
            <w:div w:id="46735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1320">
      <w:bodyDiv w:val="1"/>
      <w:marLeft w:val="0"/>
      <w:marRight w:val="0"/>
      <w:marTop w:val="0"/>
      <w:marBottom w:val="0"/>
      <w:divBdr>
        <w:top w:val="none" w:sz="0" w:space="0" w:color="auto"/>
        <w:left w:val="none" w:sz="0" w:space="0" w:color="auto"/>
        <w:bottom w:val="none" w:sz="0" w:space="0" w:color="auto"/>
        <w:right w:val="none" w:sz="0" w:space="0" w:color="auto"/>
      </w:divBdr>
    </w:div>
    <w:div w:id="144323039">
      <w:bodyDiv w:val="1"/>
      <w:marLeft w:val="0"/>
      <w:marRight w:val="0"/>
      <w:marTop w:val="0"/>
      <w:marBottom w:val="0"/>
      <w:divBdr>
        <w:top w:val="none" w:sz="0" w:space="0" w:color="auto"/>
        <w:left w:val="none" w:sz="0" w:space="0" w:color="auto"/>
        <w:bottom w:val="none" w:sz="0" w:space="0" w:color="auto"/>
        <w:right w:val="none" w:sz="0" w:space="0" w:color="auto"/>
      </w:divBdr>
    </w:div>
    <w:div w:id="162596146">
      <w:bodyDiv w:val="1"/>
      <w:marLeft w:val="0"/>
      <w:marRight w:val="0"/>
      <w:marTop w:val="0"/>
      <w:marBottom w:val="0"/>
      <w:divBdr>
        <w:top w:val="none" w:sz="0" w:space="0" w:color="auto"/>
        <w:left w:val="none" w:sz="0" w:space="0" w:color="auto"/>
        <w:bottom w:val="none" w:sz="0" w:space="0" w:color="auto"/>
        <w:right w:val="none" w:sz="0" w:space="0" w:color="auto"/>
      </w:divBdr>
    </w:div>
    <w:div w:id="173419291">
      <w:bodyDiv w:val="1"/>
      <w:marLeft w:val="0"/>
      <w:marRight w:val="0"/>
      <w:marTop w:val="0"/>
      <w:marBottom w:val="0"/>
      <w:divBdr>
        <w:top w:val="none" w:sz="0" w:space="0" w:color="auto"/>
        <w:left w:val="none" w:sz="0" w:space="0" w:color="auto"/>
        <w:bottom w:val="none" w:sz="0" w:space="0" w:color="auto"/>
        <w:right w:val="none" w:sz="0" w:space="0" w:color="auto"/>
      </w:divBdr>
    </w:div>
    <w:div w:id="300422916">
      <w:bodyDiv w:val="1"/>
      <w:marLeft w:val="0"/>
      <w:marRight w:val="0"/>
      <w:marTop w:val="0"/>
      <w:marBottom w:val="0"/>
      <w:divBdr>
        <w:top w:val="none" w:sz="0" w:space="0" w:color="auto"/>
        <w:left w:val="none" w:sz="0" w:space="0" w:color="auto"/>
        <w:bottom w:val="none" w:sz="0" w:space="0" w:color="auto"/>
        <w:right w:val="none" w:sz="0" w:space="0" w:color="auto"/>
      </w:divBdr>
    </w:div>
    <w:div w:id="382674749">
      <w:bodyDiv w:val="1"/>
      <w:marLeft w:val="0"/>
      <w:marRight w:val="0"/>
      <w:marTop w:val="0"/>
      <w:marBottom w:val="0"/>
      <w:divBdr>
        <w:top w:val="none" w:sz="0" w:space="0" w:color="auto"/>
        <w:left w:val="none" w:sz="0" w:space="0" w:color="auto"/>
        <w:bottom w:val="none" w:sz="0" w:space="0" w:color="auto"/>
        <w:right w:val="none" w:sz="0" w:space="0" w:color="auto"/>
      </w:divBdr>
    </w:div>
    <w:div w:id="460150639">
      <w:bodyDiv w:val="1"/>
      <w:marLeft w:val="0"/>
      <w:marRight w:val="0"/>
      <w:marTop w:val="0"/>
      <w:marBottom w:val="0"/>
      <w:divBdr>
        <w:top w:val="none" w:sz="0" w:space="0" w:color="auto"/>
        <w:left w:val="none" w:sz="0" w:space="0" w:color="auto"/>
        <w:bottom w:val="none" w:sz="0" w:space="0" w:color="auto"/>
        <w:right w:val="none" w:sz="0" w:space="0" w:color="auto"/>
      </w:divBdr>
    </w:div>
    <w:div w:id="559629779">
      <w:bodyDiv w:val="1"/>
      <w:marLeft w:val="0"/>
      <w:marRight w:val="0"/>
      <w:marTop w:val="0"/>
      <w:marBottom w:val="0"/>
      <w:divBdr>
        <w:top w:val="none" w:sz="0" w:space="0" w:color="auto"/>
        <w:left w:val="none" w:sz="0" w:space="0" w:color="auto"/>
        <w:bottom w:val="none" w:sz="0" w:space="0" w:color="auto"/>
        <w:right w:val="none" w:sz="0" w:space="0" w:color="auto"/>
      </w:divBdr>
    </w:div>
    <w:div w:id="698699925">
      <w:bodyDiv w:val="1"/>
      <w:marLeft w:val="0"/>
      <w:marRight w:val="0"/>
      <w:marTop w:val="0"/>
      <w:marBottom w:val="0"/>
      <w:divBdr>
        <w:top w:val="none" w:sz="0" w:space="0" w:color="auto"/>
        <w:left w:val="none" w:sz="0" w:space="0" w:color="auto"/>
        <w:bottom w:val="none" w:sz="0" w:space="0" w:color="auto"/>
        <w:right w:val="none" w:sz="0" w:space="0" w:color="auto"/>
      </w:divBdr>
      <w:divsChild>
        <w:div w:id="622421400">
          <w:marLeft w:val="0"/>
          <w:marRight w:val="0"/>
          <w:marTop w:val="0"/>
          <w:marBottom w:val="0"/>
          <w:divBdr>
            <w:top w:val="none" w:sz="0" w:space="0" w:color="auto"/>
            <w:left w:val="none" w:sz="0" w:space="0" w:color="auto"/>
            <w:bottom w:val="none" w:sz="0" w:space="0" w:color="auto"/>
            <w:right w:val="none" w:sz="0" w:space="0" w:color="auto"/>
          </w:divBdr>
        </w:div>
      </w:divsChild>
    </w:div>
    <w:div w:id="845830543">
      <w:bodyDiv w:val="1"/>
      <w:marLeft w:val="0"/>
      <w:marRight w:val="0"/>
      <w:marTop w:val="0"/>
      <w:marBottom w:val="0"/>
      <w:divBdr>
        <w:top w:val="none" w:sz="0" w:space="0" w:color="auto"/>
        <w:left w:val="none" w:sz="0" w:space="0" w:color="auto"/>
        <w:bottom w:val="none" w:sz="0" w:space="0" w:color="auto"/>
        <w:right w:val="none" w:sz="0" w:space="0" w:color="auto"/>
      </w:divBdr>
    </w:div>
    <w:div w:id="855460864">
      <w:bodyDiv w:val="1"/>
      <w:marLeft w:val="0"/>
      <w:marRight w:val="0"/>
      <w:marTop w:val="0"/>
      <w:marBottom w:val="0"/>
      <w:divBdr>
        <w:top w:val="none" w:sz="0" w:space="0" w:color="auto"/>
        <w:left w:val="none" w:sz="0" w:space="0" w:color="auto"/>
        <w:bottom w:val="none" w:sz="0" w:space="0" w:color="auto"/>
        <w:right w:val="none" w:sz="0" w:space="0" w:color="auto"/>
      </w:divBdr>
    </w:div>
    <w:div w:id="928855604">
      <w:bodyDiv w:val="1"/>
      <w:marLeft w:val="0"/>
      <w:marRight w:val="0"/>
      <w:marTop w:val="0"/>
      <w:marBottom w:val="0"/>
      <w:divBdr>
        <w:top w:val="none" w:sz="0" w:space="0" w:color="auto"/>
        <w:left w:val="none" w:sz="0" w:space="0" w:color="auto"/>
        <w:bottom w:val="none" w:sz="0" w:space="0" w:color="auto"/>
        <w:right w:val="none" w:sz="0" w:space="0" w:color="auto"/>
      </w:divBdr>
    </w:div>
    <w:div w:id="952129496">
      <w:bodyDiv w:val="1"/>
      <w:marLeft w:val="0"/>
      <w:marRight w:val="0"/>
      <w:marTop w:val="0"/>
      <w:marBottom w:val="0"/>
      <w:divBdr>
        <w:top w:val="none" w:sz="0" w:space="0" w:color="auto"/>
        <w:left w:val="none" w:sz="0" w:space="0" w:color="auto"/>
        <w:bottom w:val="none" w:sz="0" w:space="0" w:color="auto"/>
        <w:right w:val="none" w:sz="0" w:space="0" w:color="auto"/>
      </w:divBdr>
    </w:div>
    <w:div w:id="968320257">
      <w:bodyDiv w:val="1"/>
      <w:marLeft w:val="0"/>
      <w:marRight w:val="0"/>
      <w:marTop w:val="0"/>
      <w:marBottom w:val="0"/>
      <w:divBdr>
        <w:top w:val="none" w:sz="0" w:space="0" w:color="auto"/>
        <w:left w:val="none" w:sz="0" w:space="0" w:color="auto"/>
        <w:bottom w:val="none" w:sz="0" w:space="0" w:color="auto"/>
        <w:right w:val="none" w:sz="0" w:space="0" w:color="auto"/>
      </w:divBdr>
      <w:divsChild>
        <w:div w:id="1705708650">
          <w:marLeft w:val="0"/>
          <w:marRight w:val="0"/>
          <w:marTop w:val="0"/>
          <w:marBottom w:val="0"/>
          <w:divBdr>
            <w:top w:val="none" w:sz="0" w:space="0" w:color="auto"/>
            <w:left w:val="none" w:sz="0" w:space="0" w:color="auto"/>
            <w:bottom w:val="none" w:sz="0" w:space="0" w:color="auto"/>
            <w:right w:val="none" w:sz="0" w:space="0" w:color="auto"/>
          </w:divBdr>
          <w:divsChild>
            <w:div w:id="66585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666447">
      <w:bodyDiv w:val="1"/>
      <w:marLeft w:val="0"/>
      <w:marRight w:val="0"/>
      <w:marTop w:val="0"/>
      <w:marBottom w:val="0"/>
      <w:divBdr>
        <w:top w:val="none" w:sz="0" w:space="0" w:color="auto"/>
        <w:left w:val="none" w:sz="0" w:space="0" w:color="auto"/>
        <w:bottom w:val="none" w:sz="0" w:space="0" w:color="auto"/>
        <w:right w:val="none" w:sz="0" w:space="0" w:color="auto"/>
      </w:divBdr>
    </w:div>
    <w:div w:id="1134912470">
      <w:bodyDiv w:val="1"/>
      <w:marLeft w:val="0"/>
      <w:marRight w:val="0"/>
      <w:marTop w:val="0"/>
      <w:marBottom w:val="0"/>
      <w:divBdr>
        <w:top w:val="none" w:sz="0" w:space="0" w:color="auto"/>
        <w:left w:val="none" w:sz="0" w:space="0" w:color="auto"/>
        <w:bottom w:val="none" w:sz="0" w:space="0" w:color="auto"/>
        <w:right w:val="none" w:sz="0" w:space="0" w:color="auto"/>
      </w:divBdr>
    </w:div>
    <w:div w:id="1168443462">
      <w:bodyDiv w:val="1"/>
      <w:marLeft w:val="0"/>
      <w:marRight w:val="0"/>
      <w:marTop w:val="0"/>
      <w:marBottom w:val="0"/>
      <w:divBdr>
        <w:top w:val="none" w:sz="0" w:space="0" w:color="auto"/>
        <w:left w:val="none" w:sz="0" w:space="0" w:color="auto"/>
        <w:bottom w:val="none" w:sz="0" w:space="0" w:color="auto"/>
        <w:right w:val="none" w:sz="0" w:space="0" w:color="auto"/>
      </w:divBdr>
    </w:div>
    <w:div w:id="1176505245">
      <w:bodyDiv w:val="1"/>
      <w:marLeft w:val="0"/>
      <w:marRight w:val="0"/>
      <w:marTop w:val="0"/>
      <w:marBottom w:val="0"/>
      <w:divBdr>
        <w:top w:val="none" w:sz="0" w:space="0" w:color="auto"/>
        <w:left w:val="none" w:sz="0" w:space="0" w:color="auto"/>
        <w:bottom w:val="none" w:sz="0" w:space="0" w:color="auto"/>
        <w:right w:val="none" w:sz="0" w:space="0" w:color="auto"/>
      </w:divBdr>
    </w:div>
    <w:div w:id="1239557680">
      <w:bodyDiv w:val="1"/>
      <w:marLeft w:val="0"/>
      <w:marRight w:val="0"/>
      <w:marTop w:val="0"/>
      <w:marBottom w:val="0"/>
      <w:divBdr>
        <w:top w:val="none" w:sz="0" w:space="0" w:color="auto"/>
        <w:left w:val="none" w:sz="0" w:space="0" w:color="auto"/>
        <w:bottom w:val="none" w:sz="0" w:space="0" w:color="auto"/>
        <w:right w:val="none" w:sz="0" w:space="0" w:color="auto"/>
      </w:divBdr>
    </w:div>
    <w:div w:id="1315136945">
      <w:bodyDiv w:val="1"/>
      <w:marLeft w:val="0"/>
      <w:marRight w:val="0"/>
      <w:marTop w:val="0"/>
      <w:marBottom w:val="0"/>
      <w:divBdr>
        <w:top w:val="none" w:sz="0" w:space="0" w:color="auto"/>
        <w:left w:val="none" w:sz="0" w:space="0" w:color="auto"/>
        <w:bottom w:val="none" w:sz="0" w:space="0" w:color="auto"/>
        <w:right w:val="none" w:sz="0" w:space="0" w:color="auto"/>
      </w:divBdr>
      <w:divsChild>
        <w:div w:id="475536852">
          <w:marLeft w:val="0"/>
          <w:marRight w:val="0"/>
          <w:marTop w:val="0"/>
          <w:marBottom w:val="0"/>
          <w:divBdr>
            <w:top w:val="none" w:sz="0" w:space="0" w:color="auto"/>
            <w:left w:val="none" w:sz="0" w:space="0" w:color="auto"/>
            <w:bottom w:val="none" w:sz="0" w:space="0" w:color="auto"/>
            <w:right w:val="none" w:sz="0" w:space="0" w:color="auto"/>
          </w:divBdr>
        </w:div>
      </w:divsChild>
    </w:div>
    <w:div w:id="1407604399">
      <w:bodyDiv w:val="1"/>
      <w:marLeft w:val="0"/>
      <w:marRight w:val="0"/>
      <w:marTop w:val="0"/>
      <w:marBottom w:val="0"/>
      <w:divBdr>
        <w:top w:val="none" w:sz="0" w:space="0" w:color="auto"/>
        <w:left w:val="none" w:sz="0" w:space="0" w:color="auto"/>
        <w:bottom w:val="none" w:sz="0" w:space="0" w:color="auto"/>
        <w:right w:val="none" w:sz="0" w:space="0" w:color="auto"/>
      </w:divBdr>
    </w:div>
    <w:div w:id="1427649579">
      <w:bodyDiv w:val="1"/>
      <w:marLeft w:val="0"/>
      <w:marRight w:val="0"/>
      <w:marTop w:val="0"/>
      <w:marBottom w:val="0"/>
      <w:divBdr>
        <w:top w:val="none" w:sz="0" w:space="0" w:color="auto"/>
        <w:left w:val="none" w:sz="0" w:space="0" w:color="auto"/>
        <w:bottom w:val="none" w:sz="0" w:space="0" w:color="auto"/>
        <w:right w:val="none" w:sz="0" w:space="0" w:color="auto"/>
      </w:divBdr>
    </w:div>
    <w:div w:id="1460495997">
      <w:bodyDiv w:val="1"/>
      <w:marLeft w:val="0"/>
      <w:marRight w:val="0"/>
      <w:marTop w:val="0"/>
      <w:marBottom w:val="0"/>
      <w:divBdr>
        <w:top w:val="none" w:sz="0" w:space="0" w:color="auto"/>
        <w:left w:val="none" w:sz="0" w:space="0" w:color="auto"/>
        <w:bottom w:val="none" w:sz="0" w:space="0" w:color="auto"/>
        <w:right w:val="none" w:sz="0" w:space="0" w:color="auto"/>
      </w:divBdr>
    </w:div>
    <w:div w:id="1466852723">
      <w:bodyDiv w:val="1"/>
      <w:marLeft w:val="0"/>
      <w:marRight w:val="0"/>
      <w:marTop w:val="0"/>
      <w:marBottom w:val="0"/>
      <w:divBdr>
        <w:top w:val="none" w:sz="0" w:space="0" w:color="auto"/>
        <w:left w:val="none" w:sz="0" w:space="0" w:color="auto"/>
        <w:bottom w:val="none" w:sz="0" w:space="0" w:color="auto"/>
        <w:right w:val="none" w:sz="0" w:space="0" w:color="auto"/>
      </w:divBdr>
    </w:div>
    <w:div w:id="1493794073">
      <w:bodyDiv w:val="1"/>
      <w:marLeft w:val="0"/>
      <w:marRight w:val="0"/>
      <w:marTop w:val="0"/>
      <w:marBottom w:val="0"/>
      <w:divBdr>
        <w:top w:val="none" w:sz="0" w:space="0" w:color="auto"/>
        <w:left w:val="none" w:sz="0" w:space="0" w:color="auto"/>
        <w:bottom w:val="none" w:sz="0" w:space="0" w:color="auto"/>
        <w:right w:val="none" w:sz="0" w:space="0" w:color="auto"/>
      </w:divBdr>
    </w:div>
    <w:div w:id="1511796476">
      <w:bodyDiv w:val="1"/>
      <w:marLeft w:val="0"/>
      <w:marRight w:val="0"/>
      <w:marTop w:val="0"/>
      <w:marBottom w:val="0"/>
      <w:divBdr>
        <w:top w:val="none" w:sz="0" w:space="0" w:color="auto"/>
        <w:left w:val="none" w:sz="0" w:space="0" w:color="auto"/>
        <w:bottom w:val="none" w:sz="0" w:space="0" w:color="auto"/>
        <w:right w:val="none" w:sz="0" w:space="0" w:color="auto"/>
      </w:divBdr>
    </w:div>
    <w:div w:id="1578901944">
      <w:bodyDiv w:val="1"/>
      <w:marLeft w:val="0"/>
      <w:marRight w:val="0"/>
      <w:marTop w:val="0"/>
      <w:marBottom w:val="0"/>
      <w:divBdr>
        <w:top w:val="none" w:sz="0" w:space="0" w:color="auto"/>
        <w:left w:val="none" w:sz="0" w:space="0" w:color="auto"/>
        <w:bottom w:val="none" w:sz="0" w:space="0" w:color="auto"/>
        <w:right w:val="none" w:sz="0" w:space="0" w:color="auto"/>
      </w:divBdr>
    </w:div>
    <w:div w:id="1719429649">
      <w:bodyDiv w:val="1"/>
      <w:marLeft w:val="0"/>
      <w:marRight w:val="0"/>
      <w:marTop w:val="0"/>
      <w:marBottom w:val="0"/>
      <w:divBdr>
        <w:top w:val="none" w:sz="0" w:space="0" w:color="auto"/>
        <w:left w:val="none" w:sz="0" w:space="0" w:color="auto"/>
        <w:bottom w:val="none" w:sz="0" w:space="0" w:color="auto"/>
        <w:right w:val="none" w:sz="0" w:space="0" w:color="auto"/>
      </w:divBdr>
    </w:div>
    <w:div w:id="1775898699">
      <w:bodyDiv w:val="1"/>
      <w:marLeft w:val="0"/>
      <w:marRight w:val="0"/>
      <w:marTop w:val="0"/>
      <w:marBottom w:val="0"/>
      <w:divBdr>
        <w:top w:val="none" w:sz="0" w:space="0" w:color="auto"/>
        <w:left w:val="none" w:sz="0" w:space="0" w:color="auto"/>
        <w:bottom w:val="none" w:sz="0" w:space="0" w:color="auto"/>
        <w:right w:val="none" w:sz="0" w:space="0" w:color="auto"/>
      </w:divBdr>
    </w:div>
    <w:div w:id="1872647878">
      <w:bodyDiv w:val="1"/>
      <w:marLeft w:val="0"/>
      <w:marRight w:val="0"/>
      <w:marTop w:val="0"/>
      <w:marBottom w:val="0"/>
      <w:divBdr>
        <w:top w:val="none" w:sz="0" w:space="0" w:color="auto"/>
        <w:left w:val="none" w:sz="0" w:space="0" w:color="auto"/>
        <w:bottom w:val="none" w:sz="0" w:space="0" w:color="auto"/>
        <w:right w:val="none" w:sz="0" w:space="0" w:color="auto"/>
      </w:divBdr>
    </w:div>
    <w:div w:id="1971281814">
      <w:bodyDiv w:val="1"/>
      <w:marLeft w:val="0"/>
      <w:marRight w:val="0"/>
      <w:marTop w:val="0"/>
      <w:marBottom w:val="0"/>
      <w:divBdr>
        <w:top w:val="none" w:sz="0" w:space="0" w:color="auto"/>
        <w:left w:val="none" w:sz="0" w:space="0" w:color="auto"/>
        <w:bottom w:val="none" w:sz="0" w:space="0" w:color="auto"/>
        <w:right w:val="none" w:sz="0" w:space="0" w:color="auto"/>
      </w:divBdr>
    </w:div>
    <w:div w:id="1980113299">
      <w:bodyDiv w:val="1"/>
      <w:marLeft w:val="0"/>
      <w:marRight w:val="0"/>
      <w:marTop w:val="0"/>
      <w:marBottom w:val="0"/>
      <w:divBdr>
        <w:top w:val="none" w:sz="0" w:space="0" w:color="auto"/>
        <w:left w:val="none" w:sz="0" w:space="0" w:color="auto"/>
        <w:bottom w:val="none" w:sz="0" w:space="0" w:color="auto"/>
        <w:right w:val="none" w:sz="0" w:space="0" w:color="auto"/>
      </w:divBdr>
    </w:div>
    <w:div w:id="2019773140">
      <w:bodyDiv w:val="1"/>
      <w:marLeft w:val="0"/>
      <w:marRight w:val="0"/>
      <w:marTop w:val="0"/>
      <w:marBottom w:val="0"/>
      <w:divBdr>
        <w:top w:val="none" w:sz="0" w:space="0" w:color="auto"/>
        <w:left w:val="none" w:sz="0" w:space="0" w:color="auto"/>
        <w:bottom w:val="none" w:sz="0" w:space="0" w:color="auto"/>
        <w:right w:val="none" w:sz="0" w:space="0" w:color="auto"/>
      </w:divBdr>
    </w:div>
    <w:div w:id="2029335244">
      <w:bodyDiv w:val="1"/>
      <w:marLeft w:val="0"/>
      <w:marRight w:val="0"/>
      <w:marTop w:val="0"/>
      <w:marBottom w:val="0"/>
      <w:divBdr>
        <w:top w:val="none" w:sz="0" w:space="0" w:color="auto"/>
        <w:left w:val="none" w:sz="0" w:space="0" w:color="auto"/>
        <w:bottom w:val="none" w:sz="0" w:space="0" w:color="auto"/>
        <w:right w:val="none" w:sz="0" w:space="0" w:color="auto"/>
      </w:divBdr>
    </w:div>
    <w:div w:id="2089616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4.png"/><Relationship Id="rId39" Type="http://schemas.openxmlformats.org/officeDocument/2006/relationships/image" Target="media/image17.jpeg"/><Relationship Id="rId21" Type="http://schemas.microsoft.com/office/2018/08/relationships/commentsExtensible" Target="commentsExtensible.xml"/><Relationship Id="rId34" Type="http://schemas.openxmlformats.org/officeDocument/2006/relationships/image" Target="media/image12.jpeg"/><Relationship Id="rId42" Type="http://schemas.openxmlformats.org/officeDocument/2006/relationships/image" Target="media/image20.jpeg"/><Relationship Id="rId47" Type="http://schemas.openxmlformats.org/officeDocument/2006/relationships/image" Target="media/image2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3.jpeg"/><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2.jpeg"/><Relationship Id="rId28" Type="http://schemas.openxmlformats.org/officeDocument/2006/relationships/image" Target="media/image6.png"/><Relationship Id="rId36" Type="http://schemas.openxmlformats.org/officeDocument/2006/relationships/image" Target="media/image14.jpeg"/><Relationship Id="rId49" Type="http://schemas.openxmlformats.org/officeDocument/2006/relationships/image" Target="media/image27.png"/><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9.jpeg"/><Relationship Id="rId44" Type="http://schemas.openxmlformats.org/officeDocument/2006/relationships/image" Target="media/image22.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Microsoft_Word_97_-_2003_Document.doc"/><Relationship Id="rId14" Type="http://schemas.openxmlformats.org/officeDocument/2006/relationships/header" Target="header4.xml"/><Relationship Id="rId22" Type="http://schemas.openxmlformats.org/officeDocument/2006/relationships/hyperlink" Target="http://www.onsetcomp.com" TargetMode="Externa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image" Target="media/image21.jpeg"/><Relationship Id="rId48" Type="http://schemas.openxmlformats.org/officeDocument/2006/relationships/image" Target="media/image26.png"/><Relationship Id="rId8" Type="http://schemas.openxmlformats.org/officeDocument/2006/relationships/image" Target="media/image1.emf"/><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s://www.pac.dfo-mpo.gc.ca/science/facilities-installations/pbs-sbp/mgl-lgm/index-eng.html" TargetMode="External"/><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png"/><Relationship Id="rId20" Type="http://schemas.microsoft.com/office/2016/09/relationships/commentsIds" Target="commentsIds.xml"/><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1F7CF-50E8-4013-B07C-5BFF1C2D4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1</TotalTime>
  <Pages>43</Pages>
  <Words>9115</Words>
  <Characters>51961</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DFO MPO</Company>
  <LinksUpToDate>false</LinksUpToDate>
  <CharactersWithSpaces>6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nis, Stephen</dc:creator>
  <cp:lastModifiedBy>Davidson, Katie (DFO/MPO)</cp:lastModifiedBy>
  <cp:revision>57</cp:revision>
  <cp:lastPrinted>2026-01-13T00:45:00Z</cp:lastPrinted>
  <dcterms:created xsi:type="dcterms:W3CDTF">2026-01-05T19:36:00Z</dcterms:created>
  <dcterms:modified xsi:type="dcterms:W3CDTF">2026-01-30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orNcXeT"/&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y fmtid="{D5CDD505-2E9C-101B-9397-08002B2CF9AE}" pid="4" name="ClassificationContentMarkingHeaderShapeIds">
    <vt:lpwstr>152381ab,19163963,578e5bd1,5ea2750d,14f2a2fb,264cb757</vt:lpwstr>
  </property>
  <property fmtid="{D5CDD505-2E9C-101B-9397-08002B2CF9AE}" pid="5" name="ClassificationContentMarkingHeaderFontProps">
    <vt:lpwstr>#000000,12,Calibri</vt:lpwstr>
  </property>
  <property fmtid="{D5CDD505-2E9C-101B-9397-08002B2CF9AE}" pid="6" name="ClassificationContentMarkingHeaderText">
    <vt:lpwstr>Unclassified - Non-Classifié</vt:lpwstr>
  </property>
  <property fmtid="{D5CDD505-2E9C-101B-9397-08002B2CF9AE}" pid="7" name="MSIP_Label_4e6cdb53-fd15-486d-84de-c510e3a62203_Enabled">
    <vt:lpwstr>true</vt:lpwstr>
  </property>
  <property fmtid="{D5CDD505-2E9C-101B-9397-08002B2CF9AE}" pid="8" name="MSIP_Label_4e6cdb53-fd15-486d-84de-c510e3a62203_SetDate">
    <vt:lpwstr>2026-01-05T18:50:34Z</vt:lpwstr>
  </property>
  <property fmtid="{D5CDD505-2E9C-101B-9397-08002B2CF9AE}" pid="9" name="MSIP_Label_4e6cdb53-fd15-486d-84de-c510e3a62203_Method">
    <vt:lpwstr>Standard</vt:lpwstr>
  </property>
  <property fmtid="{D5CDD505-2E9C-101B-9397-08002B2CF9AE}" pid="10" name="MSIP_Label_4e6cdb53-fd15-486d-84de-c510e3a62203_Name">
    <vt:lpwstr>UNCLASSIFIED - NON-CLASSIFIÉ</vt:lpwstr>
  </property>
  <property fmtid="{D5CDD505-2E9C-101B-9397-08002B2CF9AE}" pid="11" name="MSIP_Label_4e6cdb53-fd15-486d-84de-c510e3a62203_SiteId">
    <vt:lpwstr>1594fdae-a1d9-4405-915d-011467234338</vt:lpwstr>
  </property>
  <property fmtid="{D5CDD505-2E9C-101B-9397-08002B2CF9AE}" pid="12" name="MSIP_Label_4e6cdb53-fd15-486d-84de-c510e3a62203_ActionId">
    <vt:lpwstr>0d6a19a8-2534-4556-ace7-daa70fb4ca60</vt:lpwstr>
  </property>
  <property fmtid="{D5CDD505-2E9C-101B-9397-08002B2CF9AE}" pid="13" name="MSIP_Label_4e6cdb53-fd15-486d-84de-c510e3a62203_ContentBits">
    <vt:lpwstr>1</vt:lpwstr>
  </property>
  <property fmtid="{D5CDD505-2E9C-101B-9397-08002B2CF9AE}" pid="14" name="MSIP_Label_4e6cdb53-fd15-486d-84de-c510e3a62203_Tag">
    <vt:lpwstr>10, 3, 0, 1</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7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 6th edition</vt:lpwstr>
  </property>
  <property fmtid="{D5CDD505-2E9C-101B-9397-08002B2CF9AE}" pid="21" name="Mendeley Recent Style Id 3_1">
    <vt:lpwstr>http://www.zotero.org/styles/canadian-journal-of-fisheries-and-aquatic-sciences</vt:lpwstr>
  </property>
  <property fmtid="{D5CDD505-2E9C-101B-9397-08002B2CF9AE}" pid="22" name="Mendeley Recent Style Name 3_1">
    <vt:lpwstr>Canadian Journal of Fisheries and Aquatic Sciences</vt:lpwstr>
  </property>
  <property fmtid="{D5CDD505-2E9C-101B-9397-08002B2CF9AE}" pid="23" name="Mendeley Recent Style Id 4_1">
    <vt:lpwstr>http://www.zotero.org/styles/chicago-author-date</vt:lpwstr>
  </property>
  <property fmtid="{D5CDD505-2E9C-101B-9397-08002B2CF9AE}" pid="24" name="Mendeley Recent Style Name 4_1">
    <vt:lpwstr>Chicago Manual of Style 17th edition (author-date)</vt:lpwstr>
  </property>
  <property fmtid="{D5CDD505-2E9C-101B-9397-08002B2CF9AE}" pid="25" name="Mendeley Recent Style Id 5_1">
    <vt:lpwstr>http://www.zotero.org/styles/harvard-cite-them-right</vt:lpwstr>
  </property>
  <property fmtid="{D5CDD505-2E9C-101B-9397-08002B2CF9AE}" pid="26" name="Mendeley Recent Style Name 5_1">
    <vt:lpwstr>Cite Them Right 11th edition - Harvard</vt:lpwstr>
  </property>
  <property fmtid="{D5CDD505-2E9C-101B-9397-08002B2CF9AE}" pid="27" name="Mendeley Recent Style Id 6_1">
    <vt:lpwstr>http://www.zotero.org/styles/ieee</vt:lpwstr>
  </property>
  <property fmtid="{D5CDD505-2E9C-101B-9397-08002B2CF9AE}" pid="28" name="Mendeley Recent Style Name 6_1">
    <vt:lpwstr>IEEE</vt:lpwstr>
  </property>
  <property fmtid="{D5CDD505-2E9C-101B-9397-08002B2CF9AE}" pid="29" name="Mendeley Recent Style Id 7_1">
    <vt:lpwstr>http://www.zotero.org/styles/modern-humanities-research-association</vt:lpwstr>
  </property>
  <property fmtid="{D5CDD505-2E9C-101B-9397-08002B2CF9AE}" pid="30" name="Mendeley Recent Style Name 7_1">
    <vt:lpwstr>Modern Humanities Research Association 3rd edition (note with bibliography)</vt:lpwstr>
  </property>
  <property fmtid="{D5CDD505-2E9C-101B-9397-08002B2CF9AE}" pid="31" name="Mendeley Recent Style Id 8_1">
    <vt:lpwstr>http://www.zotero.org/styles/modern-language-association</vt:lpwstr>
  </property>
  <property fmtid="{D5CDD505-2E9C-101B-9397-08002B2CF9AE}" pid="32" name="Mendeley Recent Style Name 8_1">
    <vt:lpwstr>Modern Language Association 9th edition</vt:lpwstr>
  </property>
  <property fmtid="{D5CDD505-2E9C-101B-9397-08002B2CF9AE}" pid="33" name="Mendeley Recent Style Id 9_1">
    <vt:lpwstr>http://www.zotero.org/styles/nature</vt:lpwstr>
  </property>
  <property fmtid="{D5CDD505-2E9C-101B-9397-08002B2CF9AE}" pid="34" name="Mendeley Recent Style Name 9_1">
    <vt:lpwstr>Nature</vt:lpwstr>
  </property>
  <property fmtid="{D5CDD505-2E9C-101B-9397-08002B2CF9AE}" pid="35" name="Mendeley Document_1">
    <vt:lpwstr>True</vt:lpwstr>
  </property>
  <property fmtid="{D5CDD505-2E9C-101B-9397-08002B2CF9AE}" pid="36" name="Mendeley Unique User Id_1">
    <vt:lpwstr>dcf00c0c-93b2-38b1-a115-93c21ae2d06c</vt:lpwstr>
  </property>
  <property fmtid="{D5CDD505-2E9C-101B-9397-08002B2CF9AE}" pid="37" name="Mendeley Citation Style_1">
    <vt:lpwstr>http://www.zotero.org/styles/canadian-journal-of-fisheries-and-aquatic-sciences</vt:lpwstr>
  </property>
</Properties>
</file>